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72E3F689" w14:textId="77777777" w:rsidR="001078A8" w:rsidRDefault="00EC1C5F" w:rsidP="005E3B47">
      <w:pPr>
        <w:spacing w:after="0" w:line="240" w:lineRule="auto"/>
        <w:jc w:val="center"/>
        <w:rPr>
          <w:b/>
          <w:sz w:val="28"/>
        </w:rPr>
      </w:pPr>
      <w:r w:rsidRPr="00E24EF2">
        <w:rPr>
          <w:noProof/>
          <w:lang w:eastAsia="es-CO"/>
        </w:rPr>
        <mc:AlternateContent>
          <mc:Choice Requires="wpg">
            <w:drawing>
              <wp:anchor distT="0" distB="0" distL="114300" distR="114300" simplePos="0" relativeHeight="251662336" behindDoc="1" locked="0" layoutInCell="1" allowOverlap="1" wp14:anchorId="010F9C4C" wp14:editId="4EEBC927">
                <wp:simplePos x="0" y="0"/>
                <wp:positionH relativeFrom="page">
                  <wp:align>left</wp:align>
                </wp:positionH>
                <wp:positionV relativeFrom="page">
                  <wp:posOffset>354520</wp:posOffset>
                </wp:positionV>
                <wp:extent cx="2114550" cy="445770"/>
                <wp:effectExtent l="0" t="0" r="0" b="0"/>
                <wp:wrapTight wrapText="bothSides">
                  <wp:wrapPolygon edited="0">
                    <wp:start x="0" y="0"/>
                    <wp:lineTo x="0" y="20308"/>
                    <wp:lineTo x="21405" y="20308"/>
                    <wp:lineTo x="21405" y="0"/>
                    <wp:lineTo x="0" y="0"/>
                  </wp:wrapPolygon>
                </wp:wrapTight>
                <wp:docPr id="2" name="object 17">
                  <a:extLst xmlns:a="http://schemas.openxmlformats.org/drawingml/2006/main">
                    <a:ext uri="{FF2B5EF4-FFF2-40B4-BE49-F238E27FC236}">
                      <a16:creationId xmlns:a16="http://schemas.microsoft.com/office/drawing/2014/main" id="{DFD27A4B-9122-400C-9D7D-EE5B6FB68455}"/>
                    </a:ext>
                  </a:extLst>
                </wp:docPr>
                <wp:cNvGraphicFramePr/>
                <a:graphic xmlns:a="http://schemas.openxmlformats.org/drawingml/2006/main">
                  <a:graphicData uri="http://schemas.microsoft.com/office/word/2010/wordprocessingGroup">
                    <wpg:wgp>
                      <wpg:cNvGrpSpPr/>
                      <wpg:grpSpPr>
                        <a:xfrm>
                          <a:off x="0" y="0"/>
                          <a:ext cx="2114550" cy="445770"/>
                          <a:chOff x="0" y="0"/>
                          <a:chExt cx="2819448" cy="594080"/>
                        </a:xfrm>
                      </wpg:grpSpPr>
                      <wps:wsp>
                        <wps:cNvPr id="3" name="object 18">
                          <a:extLst>
                            <a:ext uri="{FF2B5EF4-FFF2-40B4-BE49-F238E27FC236}">
                              <a16:creationId xmlns:a16="http://schemas.microsoft.com/office/drawing/2014/main" id="{0A2E7235-A73D-438A-868C-A11BC53047FC}"/>
                            </a:ext>
                          </a:extLst>
                        </wps:cNvPr>
                        <wps:cNvSpPr/>
                        <wps:spPr>
                          <a:xfrm>
                            <a:off x="0" y="4364"/>
                            <a:ext cx="588010" cy="588010"/>
                          </a:xfrm>
                          <a:custGeom>
                            <a:avLst/>
                            <a:gdLst/>
                            <a:ahLst/>
                            <a:cxnLst/>
                            <a:rect l="l" t="t" r="r" b="b"/>
                            <a:pathLst>
                              <a:path w="588010" h="588010">
                                <a:moveTo>
                                  <a:pt x="587794" y="12"/>
                                </a:moveTo>
                                <a:lnTo>
                                  <a:pt x="50" y="0"/>
                                </a:lnTo>
                                <a:lnTo>
                                  <a:pt x="0" y="587781"/>
                                </a:lnTo>
                                <a:lnTo>
                                  <a:pt x="587743" y="587794"/>
                                </a:lnTo>
                                <a:lnTo>
                                  <a:pt x="587794" y="12"/>
                                </a:lnTo>
                                <a:close/>
                              </a:path>
                            </a:pathLst>
                          </a:custGeom>
                          <a:solidFill>
                            <a:srgbClr val="E1EAF6"/>
                          </a:solidFill>
                        </wps:spPr>
                        <wps:bodyPr wrap="square" lIns="0" tIns="0" rIns="0" bIns="0" rtlCol="0"/>
                      </wps:wsp>
                      <pic:pic xmlns:pic="http://schemas.openxmlformats.org/drawingml/2006/picture">
                        <pic:nvPicPr>
                          <pic:cNvPr id="5" name="object 19">
                            <a:extLst>
                              <a:ext uri="{FF2B5EF4-FFF2-40B4-BE49-F238E27FC236}">
                                <a16:creationId xmlns:a16="http://schemas.microsoft.com/office/drawing/2014/main" id="{C97D1A4E-4FFD-4F33-BA6F-01B9D74864EC}"/>
                              </a:ext>
                            </a:extLst>
                          </pic:cNvPr>
                          <pic:cNvPicPr/>
                        </pic:nvPicPr>
                        <pic:blipFill>
                          <a:blip r:embed="rId8" cstate="print"/>
                          <a:stretch>
                            <a:fillRect/>
                          </a:stretch>
                        </pic:blipFill>
                        <pic:spPr>
                          <a:xfrm>
                            <a:off x="270367" y="175687"/>
                            <a:ext cx="24178" cy="59677"/>
                          </a:xfrm>
                          <a:prstGeom prst="rect">
                            <a:avLst/>
                          </a:prstGeom>
                        </pic:spPr>
                      </pic:pic>
                      <wps:wsp>
                        <wps:cNvPr id="6" name="object 20">
                          <a:extLst>
                            <a:ext uri="{FF2B5EF4-FFF2-40B4-BE49-F238E27FC236}">
                              <a16:creationId xmlns:a16="http://schemas.microsoft.com/office/drawing/2014/main" id="{E5FD2FE0-89DF-4045-8FBC-54C30EC41354}"/>
                            </a:ext>
                          </a:extLst>
                        </wps:cNvPr>
                        <wps:cNvSpPr/>
                        <wps:spPr>
                          <a:xfrm>
                            <a:off x="268360" y="186850"/>
                            <a:ext cx="22860" cy="16510"/>
                          </a:xfrm>
                          <a:custGeom>
                            <a:avLst/>
                            <a:gdLst/>
                            <a:ahLst/>
                            <a:cxnLst/>
                            <a:rect l="l" t="t" r="r" b="b"/>
                            <a:pathLst>
                              <a:path w="22860" h="16509">
                                <a:moveTo>
                                  <a:pt x="22326" y="3086"/>
                                </a:moveTo>
                                <a:lnTo>
                                  <a:pt x="18707" y="2540"/>
                                </a:lnTo>
                                <a:lnTo>
                                  <a:pt x="18973" y="1358"/>
                                </a:lnTo>
                                <a:lnTo>
                                  <a:pt x="14135" y="571"/>
                                </a:lnTo>
                                <a:lnTo>
                                  <a:pt x="11544" y="0"/>
                                </a:lnTo>
                                <a:lnTo>
                                  <a:pt x="9550" y="4470"/>
                                </a:lnTo>
                                <a:lnTo>
                                  <a:pt x="0" y="10731"/>
                                </a:lnTo>
                                <a:lnTo>
                                  <a:pt x="5372" y="12306"/>
                                </a:lnTo>
                                <a:lnTo>
                                  <a:pt x="5537" y="12369"/>
                                </a:lnTo>
                                <a:lnTo>
                                  <a:pt x="5219" y="12661"/>
                                </a:lnTo>
                                <a:lnTo>
                                  <a:pt x="8750" y="13347"/>
                                </a:lnTo>
                                <a:lnTo>
                                  <a:pt x="9448" y="13563"/>
                                </a:lnTo>
                                <a:lnTo>
                                  <a:pt x="8534" y="14401"/>
                                </a:lnTo>
                                <a:lnTo>
                                  <a:pt x="19443" y="16395"/>
                                </a:lnTo>
                                <a:lnTo>
                                  <a:pt x="22326" y="3086"/>
                                </a:lnTo>
                                <a:close/>
                              </a:path>
                            </a:pathLst>
                          </a:custGeom>
                          <a:solidFill>
                            <a:srgbClr val="3A1A15"/>
                          </a:solidFill>
                        </wps:spPr>
                        <wps:bodyPr wrap="square" lIns="0" tIns="0" rIns="0" bIns="0" rtlCol="0"/>
                      </wps:wsp>
                      <pic:pic xmlns:pic="http://schemas.openxmlformats.org/drawingml/2006/picture">
                        <pic:nvPicPr>
                          <pic:cNvPr id="7" name="object 21">
                            <a:extLst>
                              <a:ext uri="{FF2B5EF4-FFF2-40B4-BE49-F238E27FC236}">
                                <a16:creationId xmlns:a16="http://schemas.microsoft.com/office/drawing/2014/main" id="{F4419EC6-22B3-4ED6-8038-2ACDDC600196}"/>
                              </a:ext>
                            </a:extLst>
                          </pic:cNvPr>
                          <pic:cNvPicPr/>
                        </pic:nvPicPr>
                        <pic:blipFill>
                          <a:blip r:embed="rId9" cstate="print"/>
                          <a:stretch>
                            <a:fillRect/>
                          </a:stretch>
                        </pic:blipFill>
                        <pic:spPr>
                          <a:xfrm>
                            <a:off x="268335" y="178811"/>
                            <a:ext cx="30098" cy="22301"/>
                          </a:xfrm>
                          <a:prstGeom prst="rect">
                            <a:avLst/>
                          </a:prstGeom>
                        </pic:spPr>
                      </pic:pic>
                      <wps:wsp>
                        <wps:cNvPr id="8" name="object 22">
                          <a:extLst>
                            <a:ext uri="{FF2B5EF4-FFF2-40B4-BE49-F238E27FC236}">
                              <a16:creationId xmlns:a16="http://schemas.microsoft.com/office/drawing/2014/main" id="{C9F78ED2-E71B-4B74-A12F-BF95E73D1BA4}"/>
                            </a:ext>
                          </a:extLst>
                        </wps:cNvPr>
                        <wps:cNvSpPr/>
                        <wps:spPr>
                          <a:xfrm>
                            <a:off x="272564" y="178125"/>
                            <a:ext cx="22225" cy="16510"/>
                          </a:xfrm>
                          <a:custGeom>
                            <a:avLst/>
                            <a:gdLst/>
                            <a:ahLst/>
                            <a:cxnLst/>
                            <a:rect l="l" t="t" r="r" b="b"/>
                            <a:pathLst>
                              <a:path w="22225" h="16509">
                                <a:moveTo>
                                  <a:pt x="22009" y="10083"/>
                                </a:moveTo>
                                <a:lnTo>
                                  <a:pt x="19481" y="190"/>
                                </a:lnTo>
                                <a:lnTo>
                                  <a:pt x="14922" y="457"/>
                                </a:lnTo>
                                <a:lnTo>
                                  <a:pt x="14859" y="0"/>
                                </a:lnTo>
                                <a:lnTo>
                                  <a:pt x="10083" y="25"/>
                                </a:lnTo>
                                <a:lnTo>
                                  <a:pt x="10236" y="342"/>
                                </a:lnTo>
                                <a:lnTo>
                                  <a:pt x="10058" y="965"/>
                                </a:lnTo>
                                <a:lnTo>
                                  <a:pt x="9994" y="444"/>
                                </a:lnTo>
                                <a:lnTo>
                                  <a:pt x="5753" y="508"/>
                                </a:lnTo>
                                <a:lnTo>
                                  <a:pt x="2273" y="685"/>
                                </a:lnTo>
                                <a:lnTo>
                                  <a:pt x="2400" y="914"/>
                                </a:lnTo>
                                <a:lnTo>
                                  <a:pt x="0" y="6692"/>
                                </a:lnTo>
                                <a:lnTo>
                                  <a:pt x="1358" y="8255"/>
                                </a:lnTo>
                                <a:lnTo>
                                  <a:pt x="850" y="9829"/>
                                </a:lnTo>
                                <a:lnTo>
                                  <a:pt x="3708" y="8166"/>
                                </a:lnTo>
                                <a:lnTo>
                                  <a:pt x="5346" y="10121"/>
                                </a:lnTo>
                                <a:lnTo>
                                  <a:pt x="4965" y="12141"/>
                                </a:lnTo>
                                <a:lnTo>
                                  <a:pt x="8001" y="10096"/>
                                </a:lnTo>
                                <a:lnTo>
                                  <a:pt x="8521" y="9740"/>
                                </a:lnTo>
                                <a:lnTo>
                                  <a:pt x="8813" y="10083"/>
                                </a:lnTo>
                                <a:lnTo>
                                  <a:pt x="9880" y="11264"/>
                                </a:lnTo>
                                <a:lnTo>
                                  <a:pt x="9347" y="13665"/>
                                </a:lnTo>
                                <a:lnTo>
                                  <a:pt x="12763" y="11264"/>
                                </a:lnTo>
                                <a:lnTo>
                                  <a:pt x="13093" y="11023"/>
                                </a:lnTo>
                                <a:lnTo>
                                  <a:pt x="14071" y="11925"/>
                                </a:lnTo>
                                <a:lnTo>
                                  <a:pt x="15240" y="13220"/>
                                </a:lnTo>
                                <a:lnTo>
                                  <a:pt x="15113" y="15976"/>
                                </a:lnTo>
                                <a:lnTo>
                                  <a:pt x="22009" y="10083"/>
                                </a:lnTo>
                                <a:close/>
                              </a:path>
                            </a:pathLst>
                          </a:custGeom>
                          <a:solidFill>
                            <a:srgbClr val="3A1A15"/>
                          </a:solidFill>
                        </wps:spPr>
                        <wps:bodyPr wrap="square" lIns="0" tIns="0" rIns="0" bIns="0" rtlCol="0"/>
                      </wps:wsp>
                      <pic:pic xmlns:pic="http://schemas.openxmlformats.org/drawingml/2006/picture">
                        <pic:nvPicPr>
                          <pic:cNvPr id="9" name="object 23">
                            <a:extLst>
                              <a:ext uri="{FF2B5EF4-FFF2-40B4-BE49-F238E27FC236}">
                                <a16:creationId xmlns:a16="http://schemas.microsoft.com/office/drawing/2014/main" id="{BF8760DE-6A46-4B67-ABEB-7D7640B42681}"/>
                              </a:ext>
                            </a:extLst>
                          </pic:cNvPr>
                          <pic:cNvPicPr/>
                        </pic:nvPicPr>
                        <pic:blipFill>
                          <a:blip r:embed="rId10" cstate="print"/>
                          <a:stretch>
                            <a:fillRect/>
                          </a:stretch>
                        </pic:blipFill>
                        <pic:spPr>
                          <a:xfrm>
                            <a:off x="273326" y="177274"/>
                            <a:ext cx="22110" cy="16001"/>
                          </a:xfrm>
                          <a:prstGeom prst="rect">
                            <a:avLst/>
                          </a:prstGeom>
                        </pic:spPr>
                      </pic:pic>
                      <pic:pic xmlns:pic="http://schemas.openxmlformats.org/drawingml/2006/picture">
                        <pic:nvPicPr>
                          <pic:cNvPr id="10" name="object 24">
                            <a:extLst>
                              <a:ext uri="{FF2B5EF4-FFF2-40B4-BE49-F238E27FC236}">
                                <a16:creationId xmlns:a16="http://schemas.microsoft.com/office/drawing/2014/main" id="{A3BD0682-3969-40B4-AF26-0CF5C9D29715}"/>
                              </a:ext>
                            </a:extLst>
                          </pic:cNvPr>
                          <pic:cNvPicPr/>
                        </pic:nvPicPr>
                        <pic:blipFill>
                          <a:blip r:embed="rId11" cstate="print"/>
                          <a:stretch>
                            <a:fillRect/>
                          </a:stretch>
                        </pic:blipFill>
                        <pic:spPr>
                          <a:xfrm>
                            <a:off x="250323" y="181440"/>
                            <a:ext cx="40210" cy="50787"/>
                          </a:xfrm>
                          <a:prstGeom prst="rect">
                            <a:avLst/>
                          </a:prstGeom>
                        </pic:spPr>
                      </pic:pic>
                      <wps:wsp>
                        <wps:cNvPr id="11" name="object 25">
                          <a:extLst>
                            <a:ext uri="{FF2B5EF4-FFF2-40B4-BE49-F238E27FC236}">
                              <a16:creationId xmlns:a16="http://schemas.microsoft.com/office/drawing/2014/main" id="{E7D0996C-8B59-4456-A745-06DC67F67ABA}"/>
                            </a:ext>
                          </a:extLst>
                        </wps:cNvPr>
                        <wps:cNvSpPr/>
                        <wps:spPr>
                          <a:xfrm>
                            <a:off x="265350" y="189644"/>
                            <a:ext cx="19685" cy="18415"/>
                          </a:xfrm>
                          <a:custGeom>
                            <a:avLst/>
                            <a:gdLst/>
                            <a:ahLst/>
                            <a:cxnLst/>
                            <a:rect l="l" t="t" r="r" b="b"/>
                            <a:pathLst>
                              <a:path w="19685" h="18415">
                                <a:moveTo>
                                  <a:pt x="19545" y="18021"/>
                                </a:moveTo>
                                <a:lnTo>
                                  <a:pt x="14605" y="7772"/>
                                </a:lnTo>
                                <a:lnTo>
                                  <a:pt x="15240" y="2908"/>
                                </a:lnTo>
                                <a:lnTo>
                                  <a:pt x="12700" y="2197"/>
                                </a:lnTo>
                                <a:lnTo>
                                  <a:pt x="8166" y="292"/>
                                </a:lnTo>
                                <a:lnTo>
                                  <a:pt x="7785" y="1384"/>
                                </a:lnTo>
                                <a:lnTo>
                                  <a:pt x="4394" y="0"/>
                                </a:lnTo>
                                <a:lnTo>
                                  <a:pt x="0" y="12928"/>
                                </a:lnTo>
                                <a:lnTo>
                                  <a:pt x="10363" y="16814"/>
                                </a:lnTo>
                                <a:lnTo>
                                  <a:pt x="10020" y="15633"/>
                                </a:lnTo>
                                <a:lnTo>
                                  <a:pt x="10744" y="15811"/>
                                </a:lnTo>
                                <a:lnTo>
                                  <a:pt x="14135" y="17068"/>
                                </a:lnTo>
                                <a:lnTo>
                                  <a:pt x="14008" y="16637"/>
                                </a:lnTo>
                                <a:lnTo>
                                  <a:pt x="19545" y="18021"/>
                                </a:lnTo>
                                <a:close/>
                              </a:path>
                            </a:pathLst>
                          </a:custGeom>
                          <a:solidFill>
                            <a:srgbClr val="3A1A15"/>
                          </a:solidFill>
                        </wps:spPr>
                        <wps:bodyPr wrap="square" lIns="0" tIns="0" rIns="0" bIns="0" rtlCol="0"/>
                      </wps:wsp>
                      <pic:pic xmlns:pic="http://schemas.openxmlformats.org/drawingml/2006/picture">
                        <pic:nvPicPr>
                          <pic:cNvPr id="12" name="object 26">
                            <a:extLst>
                              <a:ext uri="{FF2B5EF4-FFF2-40B4-BE49-F238E27FC236}">
                                <a16:creationId xmlns:a16="http://schemas.microsoft.com/office/drawing/2014/main" id="{32C57596-A8D5-4AE9-AD92-61D6FB4DBE3D}"/>
                              </a:ext>
                            </a:extLst>
                          </pic:cNvPr>
                          <pic:cNvPicPr/>
                        </pic:nvPicPr>
                        <pic:blipFill>
                          <a:blip r:embed="rId12" cstate="print"/>
                          <a:stretch>
                            <a:fillRect/>
                          </a:stretch>
                        </pic:blipFill>
                        <pic:spPr>
                          <a:xfrm>
                            <a:off x="261997" y="178189"/>
                            <a:ext cx="22910" cy="29908"/>
                          </a:xfrm>
                          <a:prstGeom prst="rect">
                            <a:avLst/>
                          </a:prstGeom>
                        </pic:spPr>
                      </pic:pic>
                      <wps:wsp>
                        <wps:cNvPr id="13" name="object 27">
                          <a:extLst>
                            <a:ext uri="{FF2B5EF4-FFF2-40B4-BE49-F238E27FC236}">
                              <a16:creationId xmlns:a16="http://schemas.microsoft.com/office/drawing/2014/main" id="{FD80FC06-3F50-4C0E-A4ED-00B7E7DD8F03}"/>
                            </a:ext>
                          </a:extLst>
                        </wps:cNvPr>
                        <wps:cNvSpPr/>
                        <wps:spPr>
                          <a:xfrm>
                            <a:off x="267344" y="179039"/>
                            <a:ext cx="22225" cy="18415"/>
                          </a:xfrm>
                          <a:custGeom>
                            <a:avLst/>
                            <a:gdLst/>
                            <a:ahLst/>
                            <a:cxnLst/>
                            <a:rect l="l" t="t" r="r" b="b"/>
                            <a:pathLst>
                              <a:path w="22225" h="18415">
                                <a:moveTo>
                                  <a:pt x="21704" y="9271"/>
                                </a:moveTo>
                                <a:lnTo>
                                  <a:pt x="18745" y="7366"/>
                                </a:lnTo>
                                <a:lnTo>
                                  <a:pt x="15176" y="5029"/>
                                </a:lnTo>
                                <a:lnTo>
                                  <a:pt x="14884" y="5397"/>
                                </a:lnTo>
                                <a:lnTo>
                                  <a:pt x="15049" y="4800"/>
                                </a:lnTo>
                                <a:lnTo>
                                  <a:pt x="15367" y="4648"/>
                                </a:lnTo>
                                <a:lnTo>
                                  <a:pt x="11290" y="2146"/>
                                </a:lnTo>
                                <a:lnTo>
                                  <a:pt x="10960" y="2540"/>
                                </a:lnTo>
                                <a:lnTo>
                                  <a:pt x="7239" y="0"/>
                                </a:lnTo>
                                <a:lnTo>
                                  <a:pt x="0" y="7175"/>
                                </a:lnTo>
                                <a:lnTo>
                                  <a:pt x="2882" y="15786"/>
                                </a:lnTo>
                                <a:lnTo>
                                  <a:pt x="4140" y="13284"/>
                                </a:lnTo>
                                <a:lnTo>
                                  <a:pt x="5892" y="12839"/>
                                </a:lnTo>
                                <a:lnTo>
                                  <a:pt x="7086" y="12509"/>
                                </a:lnTo>
                                <a:lnTo>
                                  <a:pt x="8915" y="16675"/>
                                </a:lnTo>
                                <a:lnTo>
                                  <a:pt x="9766" y="14427"/>
                                </a:lnTo>
                                <a:lnTo>
                                  <a:pt x="11684" y="13792"/>
                                </a:lnTo>
                                <a:lnTo>
                                  <a:pt x="11950" y="14351"/>
                                </a:lnTo>
                                <a:lnTo>
                                  <a:pt x="13538" y="17741"/>
                                </a:lnTo>
                                <a:lnTo>
                                  <a:pt x="14236" y="15786"/>
                                </a:lnTo>
                                <a:lnTo>
                                  <a:pt x="16637" y="14909"/>
                                </a:lnTo>
                                <a:lnTo>
                                  <a:pt x="18211" y="17805"/>
                                </a:lnTo>
                                <a:lnTo>
                                  <a:pt x="18630" y="16167"/>
                                </a:lnTo>
                                <a:lnTo>
                                  <a:pt x="19621" y="15887"/>
                                </a:lnTo>
                                <a:lnTo>
                                  <a:pt x="20624" y="15633"/>
                                </a:lnTo>
                                <a:lnTo>
                                  <a:pt x="21539" y="9334"/>
                                </a:lnTo>
                                <a:lnTo>
                                  <a:pt x="21704" y="9271"/>
                                </a:lnTo>
                                <a:close/>
                              </a:path>
                            </a:pathLst>
                          </a:custGeom>
                          <a:solidFill>
                            <a:srgbClr val="3A1A15"/>
                          </a:solidFill>
                        </wps:spPr>
                        <wps:bodyPr wrap="square" lIns="0" tIns="0" rIns="0" bIns="0" rtlCol="0"/>
                      </wps:wsp>
                      <pic:pic xmlns:pic="http://schemas.openxmlformats.org/drawingml/2006/picture">
                        <pic:nvPicPr>
                          <pic:cNvPr id="14" name="object 28">
                            <a:extLst>
                              <a:ext uri="{FF2B5EF4-FFF2-40B4-BE49-F238E27FC236}">
                                <a16:creationId xmlns:a16="http://schemas.microsoft.com/office/drawing/2014/main" id="{1216B492-D38C-4DC5-B397-75D3DE8CF472}"/>
                              </a:ext>
                            </a:extLst>
                          </pic:cNvPr>
                          <pic:cNvPicPr/>
                        </pic:nvPicPr>
                        <pic:blipFill>
                          <a:blip r:embed="rId13" cstate="print"/>
                          <a:stretch>
                            <a:fillRect/>
                          </a:stretch>
                        </pic:blipFill>
                        <pic:spPr>
                          <a:xfrm>
                            <a:off x="267065" y="178112"/>
                            <a:ext cx="21881" cy="18009"/>
                          </a:xfrm>
                          <a:prstGeom prst="rect">
                            <a:avLst/>
                          </a:prstGeom>
                        </pic:spPr>
                      </pic:pic>
                      <pic:pic xmlns:pic="http://schemas.openxmlformats.org/drawingml/2006/picture">
                        <pic:nvPicPr>
                          <pic:cNvPr id="15" name="object 29">
                            <a:extLst>
                              <a:ext uri="{FF2B5EF4-FFF2-40B4-BE49-F238E27FC236}">
                                <a16:creationId xmlns:a16="http://schemas.microsoft.com/office/drawing/2014/main" id="{FFC34231-FC99-44ED-A9D1-75D78B3868F6}"/>
                              </a:ext>
                            </a:extLst>
                          </pic:cNvPr>
                          <pic:cNvPicPr/>
                        </pic:nvPicPr>
                        <pic:blipFill>
                          <a:blip r:embed="rId8" cstate="print"/>
                          <a:stretch>
                            <a:fillRect/>
                          </a:stretch>
                        </pic:blipFill>
                        <pic:spPr>
                          <a:xfrm>
                            <a:off x="270367" y="175687"/>
                            <a:ext cx="24178" cy="59677"/>
                          </a:xfrm>
                          <a:prstGeom prst="rect">
                            <a:avLst/>
                          </a:prstGeom>
                        </pic:spPr>
                      </pic:pic>
                      <wps:wsp>
                        <wps:cNvPr id="16" name="object 30">
                          <a:extLst>
                            <a:ext uri="{FF2B5EF4-FFF2-40B4-BE49-F238E27FC236}">
                              <a16:creationId xmlns:a16="http://schemas.microsoft.com/office/drawing/2014/main" id="{23CAF102-C939-42B9-B238-EFFB64F6D3F3}"/>
                            </a:ext>
                          </a:extLst>
                        </wps:cNvPr>
                        <wps:cNvSpPr/>
                        <wps:spPr>
                          <a:xfrm>
                            <a:off x="268360" y="186850"/>
                            <a:ext cx="22860" cy="16510"/>
                          </a:xfrm>
                          <a:custGeom>
                            <a:avLst/>
                            <a:gdLst/>
                            <a:ahLst/>
                            <a:cxnLst/>
                            <a:rect l="l" t="t" r="r" b="b"/>
                            <a:pathLst>
                              <a:path w="22860" h="16509">
                                <a:moveTo>
                                  <a:pt x="22326" y="3086"/>
                                </a:moveTo>
                                <a:lnTo>
                                  <a:pt x="18707" y="2540"/>
                                </a:lnTo>
                                <a:lnTo>
                                  <a:pt x="18973" y="1358"/>
                                </a:lnTo>
                                <a:lnTo>
                                  <a:pt x="14135" y="571"/>
                                </a:lnTo>
                                <a:lnTo>
                                  <a:pt x="11544" y="0"/>
                                </a:lnTo>
                                <a:lnTo>
                                  <a:pt x="9550" y="4470"/>
                                </a:lnTo>
                                <a:lnTo>
                                  <a:pt x="0" y="10731"/>
                                </a:lnTo>
                                <a:lnTo>
                                  <a:pt x="5372" y="12306"/>
                                </a:lnTo>
                                <a:lnTo>
                                  <a:pt x="5537" y="12369"/>
                                </a:lnTo>
                                <a:lnTo>
                                  <a:pt x="5219" y="12661"/>
                                </a:lnTo>
                                <a:lnTo>
                                  <a:pt x="8750" y="13347"/>
                                </a:lnTo>
                                <a:lnTo>
                                  <a:pt x="9448" y="13563"/>
                                </a:lnTo>
                                <a:lnTo>
                                  <a:pt x="8534" y="14401"/>
                                </a:lnTo>
                                <a:lnTo>
                                  <a:pt x="19443" y="16395"/>
                                </a:lnTo>
                                <a:lnTo>
                                  <a:pt x="22326" y="3086"/>
                                </a:lnTo>
                                <a:close/>
                              </a:path>
                            </a:pathLst>
                          </a:custGeom>
                          <a:solidFill>
                            <a:srgbClr val="3A1A15"/>
                          </a:solidFill>
                        </wps:spPr>
                        <wps:bodyPr wrap="square" lIns="0" tIns="0" rIns="0" bIns="0" rtlCol="0"/>
                      </wps:wsp>
                      <pic:pic xmlns:pic="http://schemas.openxmlformats.org/drawingml/2006/picture">
                        <pic:nvPicPr>
                          <pic:cNvPr id="17" name="object 31">
                            <a:extLst>
                              <a:ext uri="{FF2B5EF4-FFF2-40B4-BE49-F238E27FC236}">
                                <a16:creationId xmlns:a16="http://schemas.microsoft.com/office/drawing/2014/main" id="{BAE43991-49BD-44EE-BF03-43CF96BE20F3}"/>
                              </a:ext>
                            </a:extLst>
                          </pic:cNvPr>
                          <pic:cNvPicPr/>
                        </pic:nvPicPr>
                        <pic:blipFill>
                          <a:blip r:embed="rId9" cstate="print"/>
                          <a:stretch>
                            <a:fillRect/>
                          </a:stretch>
                        </pic:blipFill>
                        <pic:spPr>
                          <a:xfrm>
                            <a:off x="268335" y="178811"/>
                            <a:ext cx="30098" cy="22301"/>
                          </a:xfrm>
                          <a:prstGeom prst="rect">
                            <a:avLst/>
                          </a:prstGeom>
                        </pic:spPr>
                      </pic:pic>
                      <wps:wsp>
                        <wps:cNvPr id="18" name="object 32">
                          <a:extLst>
                            <a:ext uri="{FF2B5EF4-FFF2-40B4-BE49-F238E27FC236}">
                              <a16:creationId xmlns:a16="http://schemas.microsoft.com/office/drawing/2014/main" id="{39BE941C-6E20-4C74-A0C9-E091BD019A75}"/>
                            </a:ext>
                          </a:extLst>
                        </wps:cNvPr>
                        <wps:cNvSpPr/>
                        <wps:spPr>
                          <a:xfrm>
                            <a:off x="272564" y="178125"/>
                            <a:ext cx="22225" cy="16510"/>
                          </a:xfrm>
                          <a:custGeom>
                            <a:avLst/>
                            <a:gdLst/>
                            <a:ahLst/>
                            <a:cxnLst/>
                            <a:rect l="l" t="t" r="r" b="b"/>
                            <a:pathLst>
                              <a:path w="22225" h="16509">
                                <a:moveTo>
                                  <a:pt x="22009" y="10083"/>
                                </a:moveTo>
                                <a:lnTo>
                                  <a:pt x="19481" y="190"/>
                                </a:lnTo>
                                <a:lnTo>
                                  <a:pt x="14922" y="457"/>
                                </a:lnTo>
                                <a:lnTo>
                                  <a:pt x="14859" y="0"/>
                                </a:lnTo>
                                <a:lnTo>
                                  <a:pt x="10083" y="25"/>
                                </a:lnTo>
                                <a:lnTo>
                                  <a:pt x="10236" y="342"/>
                                </a:lnTo>
                                <a:lnTo>
                                  <a:pt x="10058" y="965"/>
                                </a:lnTo>
                                <a:lnTo>
                                  <a:pt x="9994" y="444"/>
                                </a:lnTo>
                                <a:lnTo>
                                  <a:pt x="5753" y="508"/>
                                </a:lnTo>
                                <a:lnTo>
                                  <a:pt x="2273" y="685"/>
                                </a:lnTo>
                                <a:lnTo>
                                  <a:pt x="2400" y="914"/>
                                </a:lnTo>
                                <a:lnTo>
                                  <a:pt x="0" y="6692"/>
                                </a:lnTo>
                                <a:lnTo>
                                  <a:pt x="1358" y="8255"/>
                                </a:lnTo>
                                <a:lnTo>
                                  <a:pt x="850" y="9829"/>
                                </a:lnTo>
                                <a:lnTo>
                                  <a:pt x="3708" y="8166"/>
                                </a:lnTo>
                                <a:lnTo>
                                  <a:pt x="5346" y="10121"/>
                                </a:lnTo>
                                <a:lnTo>
                                  <a:pt x="4965" y="12141"/>
                                </a:lnTo>
                                <a:lnTo>
                                  <a:pt x="8001" y="10096"/>
                                </a:lnTo>
                                <a:lnTo>
                                  <a:pt x="8521" y="9740"/>
                                </a:lnTo>
                                <a:lnTo>
                                  <a:pt x="8813" y="10083"/>
                                </a:lnTo>
                                <a:lnTo>
                                  <a:pt x="9880" y="11264"/>
                                </a:lnTo>
                                <a:lnTo>
                                  <a:pt x="9347" y="13665"/>
                                </a:lnTo>
                                <a:lnTo>
                                  <a:pt x="12763" y="11264"/>
                                </a:lnTo>
                                <a:lnTo>
                                  <a:pt x="13093" y="11023"/>
                                </a:lnTo>
                                <a:lnTo>
                                  <a:pt x="14071" y="11925"/>
                                </a:lnTo>
                                <a:lnTo>
                                  <a:pt x="15240" y="13220"/>
                                </a:lnTo>
                                <a:lnTo>
                                  <a:pt x="15113" y="15976"/>
                                </a:lnTo>
                                <a:lnTo>
                                  <a:pt x="22009" y="10083"/>
                                </a:lnTo>
                                <a:close/>
                              </a:path>
                            </a:pathLst>
                          </a:custGeom>
                          <a:solidFill>
                            <a:srgbClr val="3A1A15"/>
                          </a:solidFill>
                        </wps:spPr>
                        <wps:bodyPr wrap="square" lIns="0" tIns="0" rIns="0" bIns="0" rtlCol="0"/>
                      </wps:wsp>
                      <pic:pic xmlns:pic="http://schemas.openxmlformats.org/drawingml/2006/picture">
                        <pic:nvPicPr>
                          <pic:cNvPr id="19" name="object 33">
                            <a:extLst>
                              <a:ext uri="{FF2B5EF4-FFF2-40B4-BE49-F238E27FC236}">
                                <a16:creationId xmlns:a16="http://schemas.microsoft.com/office/drawing/2014/main" id="{A02C78BB-0CB9-429F-9DC4-83E8B2DE73ED}"/>
                              </a:ext>
                            </a:extLst>
                          </pic:cNvPr>
                          <pic:cNvPicPr/>
                        </pic:nvPicPr>
                        <pic:blipFill>
                          <a:blip r:embed="rId10" cstate="print"/>
                          <a:stretch>
                            <a:fillRect/>
                          </a:stretch>
                        </pic:blipFill>
                        <pic:spPr>
                          <a:xfrm>
                            <a:off x="273326" y="177274"/>
                            <a:ext cx="22110" cy="16001"/>
                          </a:xfrm>
                          <a:prstGeom prst="rect">
                            <a:avLst/>
                          </a:prstGeom>
                        </pic:spPr>
                      </pic:pic>
                      <pic:pic xmlns:pic="http://schemas.openxmlformats.org/drawingml/2006/picture">
                        <pic:nvPicPr>
                          <pic:cNvPr id="20" name="object 34">
                            <a:extLst>
                              <a:ext uri="{FF2B5EF4-FFF2-40B4-BE49-F238E27FC236}">
                                <a16:creationId xmlns:a16="http://schemas.microsoft.com/office/drawing/2014/main" id="{08F03B93-7EB4-4EA5-90C8-3F7249A1B673}"/>
                              </a:ext>
                            </a:extLst>
                          </pic:cNvPr>
                          <pic:cNvPicPr/>
                        </pic:nvPicPr>
                        <pic:blipFill>
                          <a:blip r:embed="rId11" cstate="print"/>
                          <a:stretch>
                            <a:fillRect/>
                          </a:stretch>
                        </pic:blipFill>
                        <pic:spPr>
                          <a:xfrm>
                            <a:off x="250323" y="181440"/>
                            <a:ext cx="40210" cy="50787"/>
                          </a:xfrm>
                          <a:prstGeom prst="rect">
                            <a:avLst/>
                          </a:prstGeom>
                        </pic:spPr>
                      </pic:pic>
                      <wps:wsp>
                        <wps:cNvPr id="21" name="object 35">
                          <a:extLst>
                            <a:ext uri="{FF2B5EF4-FFF2-40B4-BE49-F238E27FC236}">
                              <a16:creationId xmlns:a16="http://schemas.microsoft.com/office/drawing/2014/main" id="{6FB2A1CD-AA5A-4828-BDB6-D4A61D5E3AA1}"/>
                            </a:ext>
                          </a:extLst>
                        </wps:cNvPr>
                        <wps:cNvSpPr/>
                        <wps:spPr>
                          <a:xfrm>
                            <a:off x="265350" y="189644"/>
                            <a:ext cx="19685" cy="18415"/>
                          </a:xfrm>
                          <a:custGeom>
                            <a:avLst/>
                            <a:gdLst/>
                            <a:ahLst/>
                            <a:cxnLst/>
                            <a:rect l="l" t="t" r="r" b="b"/>
                            <a:pathLst>
                              <a:path w="19685" h="18415">
                                <a:moveTo>
                                  <a:pt x="19545" y="18021"/>
                                </a:moveTo>
                                <a:lnTo>
                                  <a:pt x="14605" y="7772"/>
                                </a:lnTo>
                                <a:lnTo>
                                  <a:pt x="15240" y="2908"/>
                                </a:lnTo>
                                <a:lnTo>
                                  <a:pt x="12700" y="2197"/>
                                </a:lnTo>
                                <a:lnTo>
                                  <a:pt x="8166" y="292"/>
                                </a:lnTo>
                                <a:lnTo>
                                  <a:pt x="7785" y="1384"/>
                                </a:lnTo>
                                <a:lnTo>
                                  <a:pt x="4394" y="0"/>
                                </a:lnTo>
                                <a:lnTo>
                                  <a:pt x="0" y="12928"/>
                                </a:lnTo>
                                <a:lnTo>
                                  <a:pt x="10363" y="16814"/>
                                </a:lnTo>
                                <a:lnTo>
                                  <a:pt x="10020" y="15633"/>
                                </a:lnTo>
                                <a:lnTo>
                                  <a:pt x="10744" y="15811"/>
                                </a:lnTo>
                                <a:lnTo>
                                  <a:pt x="14135" y="17068"/>
                                </a:lnTo>
                                <a:lnTo>
                                  <a:pt x="14008" y="16637"/>
                                </a:lnTo>
                                <a:lnTo>
                                  <a:pt x="19545" y="18021"/>
                                </a:lnTo>
                                <a:close/>
                              </a:path>
                            </a:pathLst>
                          </a:custGeom>
                          <a:solidFill>
                            <a:srgbClr val="3A1A15"/>
                          </a:solidFill>
                        </wps:spPr>
                        <wps:bodyPr wrap="square" lIns="0" tIns="0" rIns="0" bIns="0" rtlCol="0"/>
                      </wps:wsp>
                      <pic:pic xmlns:pic="http://schemas.openxmlformats.org/drawingml/2006/picture">
                        <pic:nvPicPr>
                          <pic:cNvPr id="22" name="object 36">
                            <a:extLst>
                              <a:ext uri="{FF2B5EF4-FFF2-40B4-BE49-F238E27FC236}">
                                <a16:creationId xmlns:a16="http://schemas.microsoft.com/office/drawing/2014/main" id="{D5EF6AEB-2374-4623-9C04-76935EF2DE18}"/>
                              </a:ext>
                            </a:extLst>
                          </pic:cNvPr>
                          <pic:cNvPicPr/>
                        </pic:nvPicPr>
                        <pic:blipFill>
                          <a:blip r:embed="rId12" cstate="print"/>
                          <a:stretch>
                            <a:fillRect/>
                          </a:stretch>
                        </pic:blipFill>
                        <pic:spPr>
                          <a:xfrm>
                            <a:off x="261997" y="178189"/>
                            <a:ext cx="22910" cy="29908"/>
                          </a:xfrm>
                          <a:prstGeom prst="rect">
                            <a:avLst/>
                          </a:prstGeom>
                        </pic:spPr>
                      </pic:pic>
                      <wps:wsp>
                        <wps:cNvPr id="23" name="object 37">
                          <a:extLst>
                            <a:ext uri="{FF2B5EF4-FFF2-40B4-BE49-F238E27FC236}">
                              <a16:creationId xmlns:a16="http://schemas.microsoft.com/office/drawing/2014/main" id="{D87D944E-1ECF-43D2-BFDA-01C60AA09DD3}"/>
                            </a:ext>
                          </a:extLst>
                        </wps:cNvPr>
                        <wps:cNvSpPr/>
                        <wps:spPr>
                          <a:xfrm>
                            <a:off x="267344" y="179039"/>
                            <a:ext cx="22225" cy="18415"/>
                          </a:xfrm>
                          <a:custGeom>
                            <a:avLst/>
                            <a:gdLst/>
                            <a:ahLst/>
                            <a:cxnLst/>
                            <a:rect l="l" t="t" r="r" b="b"/>
                            <a:pathLst>
                              <a:path w="22225" h="18415">
                                <a:moveTo>
                                  <a:pt x="21704" y="9271"/>
                                </a:moveTo>
                                <a:lnTo>
                                  <a:pt x="18745" y="7366"/>
                                </a:lnTo>
                                <a:lnTo>
                                  <a:pt x="15176" y="5029"/>
                                </a:lnTo>
                                <a:lnTo>
                                  <a:pt x="14884" y="5397"/>
                                </a:lnTo>
                                <a:lnTo>
                                  <a:pt x="15049" y="4800"/>
                                </a:lnTo>
                                <a:lnTo>
                                  <a:pt x="15367" y="4648"/>
                                </a:lnTo>
                                <a:lnTo>
                                  <a:pt x="11290" y="2146"/>
                                </a:lnTo>
                                <a:lnTo>
                                  <a:pt x="10960" y="2540"/>
                                </a:lnTo>
                                <a:lnTo>
                                  <a:pt x="7239" y="0"/>
                                </a:lnTo>
                                <a:lnTo>
                                  <a:pt x="0" y="7175"/>
                                </a:lnTo>
                                <a:lnTo>
                                  <a:pt x="2882" y="15786"/>
                                </a:lnTo>
                                <a:lnTo>
                                  <a:pt x="4140" y="13284"/>
                                </a:lnTo>
                                <a:lnTo>
                                  <a:pt x="5892" y="12839"/>
                                </a:lnTo>
                                <a:lnTo>
                                  <a:pt x="7086" y="12509"/>
                                </a:lnTo>
                                <a:lnTo>
                                  <a:pt x="8915" y="16675"/>
                                </a:lnTo>
                                <a:lnTo>
                                  <a:pt x="9766" y="14427"/>
                                </a:lnTo>
                                <a:lnTo>
                                  <a:pt x="11684" y="13792"/>
                                </a:lnTo>
                                <a:lnTo>
                                  <a:pt x="11950" y="14351"/>
                                </a:lnTo>
                                <a:lnTo>
                                  <a:pt x="13538" y="17741"/>
                                </a:lnTo>
                                <a:lnTo>
                                  <a:pt x="14236" y="15786"/>
                                </a:lnTo>
                                <a:lnTo>
                                  <a:pt x="16637" y="14909"/>
                                </a:lnTo>
                                <a:lnTo>
                                  <a:pt x="18211" y="17805"/>
                                </a:lnTo>
                                <a:lnTo>
                                  <a:pt x="18630" y="16167"/>
                                </a:lnTo>
                                <a:lnTo>
                                  <a:pt x="19621" y="15887"/>
                                </a:lnTo>
                                <a:lnTo>
                                  <a:pt x="20624" y="15633"/>
                                </a:lnTo>
                                <a:lnTo>
                                  <a:pt x="21539" y="9334"/>
                                </a:lnTo>
                                <a:lnTo>
                                  <a:pt x="21704" y="9271"/>
                                </a:lnTo>
                                <a:close/>
                              </a:path>
                            </a:pathLst>
                          </a:custGeom>
                          <a:solidFill>
                            <a:srgbClr val="3A1A15"/>
                          </a:solidFill>
                        </wps:spPr>
                        <wps:bodyPr wrap="square" lIns="0" tIns="0" rIns="0" bIns="0" rtlCol="0"/>
                      </wps:wsp>
                      <pic:pic xmlns:pic="http://schemas.openxmlformats.org/drawingml/2006/picture">
                        <pic:nvPicPr>
                          <pic:cNvPr id="24" name="object 38">
                            <a:extLst>
                              <a:ext uri="{FF2B5EF4-FFF2-40B4-BE49-F238E27FC236}">
                                <a16:creationId xmlns:a16="http://schemas.microsoft.com/office/drawing/2014/main" id="{3E29E637-3D80-4F0D-970B-8811B4A8FBC8}"/>
                              </a:ext>
                            </a:extLst>
                          </pic:cNvPr>
                          <pic:cNvPicPr/>
                        </pic:nvPicPr>
                        <pic:blipFill>
                          <a:blip r:embed="rId13" cstate="print"/>
                          <a:stretch>
                            <a:fillRect/>
                          </a:stretch>
                        </pic:blipFill>
                        <pic:spPr>
                          <a:xfrm>
                            <a:off x="267065" y="178112"/>
                            <a:ext cx="21881" cy="18009"/>
                          </a:xfrm>
                          <a:prstGeom prst="rect">
                            <a:avLst/>
                          </a:prstGeom>
                        </pic:spPr>
                      </pic:pic>
                      <pic:pic xmlns:pic="http://schemas.openxmlformats.org/drawingml/2006/picture">
                        <pic:nvPicPr>
                          <pic:cNvPr id="25" name="object 39">
                            <a:extLst>
                              <a:ext uri="{FF2B5EF4-FFF2-40B4-BE49-F238E27FC236}">
                                <a16:creationId xmlns:a16="http://schemas.microsoft.com/office/drawing/2014/main" id="{0072ECAE-6233-4B0C-B181-C764A0EE9B1D}"/>
                              </a:ext>
                            </a:extLst>
                          </pic:cNvPr>
                          <pic:cNvPicPr/>
                        </pic:nvPicPr>
                        <pic:blipFill>
                          <a:blip r:embed="rId14" cstate="print"/>
                          <a:stretch>
                            <a:fillRect/>
                          </a:stretch>
                        </pic:blipFill>
                        <pic:spPr>
                          <a:xfrm>
                            <a:off x="278825" y="426868"/>
                            <a:ext cx="30340" cy="75907"/>
                          </a:xfrm>
                          <a:prstGeom prst="rect">
                            <a:avLst/>
                          </a:prstGeom>
                        </pic:spPr>
                      </pic:pic>
                      <wps:wsp>
                        <wps:cNvPr id="26" name="object 40">
                          <a:extLst>
                            <a:ext uri="{FF2B5EF4-FFF2-40B4-BE49-F238E27FC236}">
                              <a16:creationId xmlns:a16="http://schemas.microsoft.com/office/drawing/2014/main" id="{5233959B-B132-45AC-844A-1602FA9D3884}"/>
                            </a:ext>
                          </a:extLst>
                        </wps:cNvPr>
                        <wps:cNvSpPr/>
                        <wps:spPr>
                          <a:xfrm>
                            <a:off x="441711" y="187038"/>
                            <a:ext cx="34290" cy="23495"/>
                          </a:xfrm>
                          <a:custGeom>
                            <a:avLst/>
                            <a:gdLst/>
                            <a:ahLst/>
                            <a:cxnLst/>
                            <a:rect l="l" t="t" r="r" b="b"/>
                            <a:pathLst>
                              <a:path w="34290" h="23495">
                                <a:moveTo>
                                  <a:pt x="34048" y="0"/>
                                </a:moveTo>
                                <a:lnTo>
                                  <a:pt x="33710" y="190"/>
                                </a:lnTo>
                                <a:lnTo>
                                  <a:pt x="31622" y="1612"/>
                                </a:lnTo>
                                <a:lnTo>
                                  <a:pt x="0" y="22479"/>
                                </a:lnTo>
                                <a:lnTo>
                                  <a:pt x="177" y="22872"/>
                                </a:lnTo>
                                <a:lnTo>
                                  <a:pt x="4076" y="22136"/>
                                </a:lnTo>
                                <a:lnTo>
                                  <a:pt x="33870" y="190"/>
                                </a:lnTo>
                                <a:lnTo>
                                  <a:pt x="34048" y="0"/>
                                </a:lnTo>
                                <a:close/>
                              </a:path>
                            </a:pathLst>
                          </a:custGeom>
                          <a:solidFill>
                            <a:srgbClr val="BE6E4A"/>
                          </a:solidFill>
                        </wps:spPr>
                        <wps:bodyPr wrap="square" lIns="0" tIns="0" rIns="0" bIns="0" rtlCol="0"/>
                      </wps:wsp>
                      <pic:pic xmlns:pic="http://schemas.openxmlformats.org/drawingml/2006/picture">
                        <pic:nvPicPr>
                          <pic:cNvPr id="27" name="object 41">
                            <a:extLst>
                              <a:ext uri="{FF2B5EF4-FFF2-40B4-BE49-F238E27FC236}">
                                <a16:creationId xmlns:a16="http://schemas.microsoft.com/office/drawing/2014/main" id="{3F799E7A-5A4B-4ECE-B470-5AD4C606F808}"/>
                              </a:ext>
                            </a:extLst>
                          </pic:cNvPr>
                          <pic:cNvPicPr/>
                        </pic:nvPicPr>
                        <pic:blipFill>
                          <a:blip r:embed="rId15" cstate="print"/>
                          <a:stretch>
                            <a:fillRect/>
                          </a:stretch>
                        </pic:blipFill>
                        <pic:spPr>
                          <a:xfrm>
                            <a:off x="443036" y="187167"/>
                            <a:ext cx="32664" cy="23659"/>
                          </a:xfrm>
                          <a:prstGeom prst="rect">
                            <a:avLst/>
                          </a:prstGeom>
                        </pic:spPr>
                      </pic:pic>
                      <pic:pic xmlns:pic="http://schemas.openxmlformats.org/drawingml/2006/picture">
                        <pic:nvPicPr>
                          <pic:cNvPr id="28" name="object 42">
                            <a:extLst>
                              <a:ext uri="{FF2B5EF4-FFF2-40B4-BE49-F238E27FC236}">
                                <a16:creationId xmlns:a16="http://schemas.microsoft.com/office/drawing/2014/main" id="{E7EF0F9F-BF62-4743-BCCE-025B74DEA7BD}"/>
                              </a:ext>
                            </a:extLst>
                          </pic:cNvPr>
                          <pic:cNvPicPr/>
                        </pic:nvPicPr>
                        <pic:blipFill>
                          <a:blip r:embed="rId16" cstate="print"/>
                          <a:stretch>
                            <a:fillRect/>
                          </a:stretch>
                        </pic:blipFill>
                        <pic:spPr>
                          <a:xfrm>
                            <a:off x="296706" y="235174"/>
                            <a:ext cx="101527" cy="143776"/>
                          </a:xfrm>
                          <a:prstGeom prst="rect">
                            <a:avLst/>
                          </a:prstGeom>
                        </pic:spPr>
                      </pic:pic>
                      <wps:wsp>
                        <wps:cNvPr id="29" name="object 43">
                          <a:extLst>
                            <a:ext uri="{FF2B5EF4-FFF2-40B4-BE49-F238E27FC236}">
                              <a16:creationId xmlns:a16="http://schemas.microsoft.com/office/drawing/2014/main" id="{709328B2-CE7C-4F83-8953-BAE4E6F75DF6}"/>
                            </a:ext>
                          </a:extLst>
                        </wps:cNvPr>
                        <wps:cNvSpPr/>
                        <wps:spPr>
                          <a:xfrm>
                            <a:off x="335472" y="240296"/>
                            <a:ext cx="54610" cy="118745"/>
                          </a:xfrm>
                          <a:custGeom>
                            <a:avLst/>
                            <a:gdLst/>
                            <a:ahLst/>
                            <a:cxnLst/>
                            <a:rect l="l" t="t" r="r" b="b"/>
                            <a:pathLst>
                              <a:path w="54610" h="118745">
                                <a:moveTo>
                                  <a:pt x="54241" y="0"/>
                                </a:moveTo>
                                <a:lnTo>
                                  <a:pt x="40068" y="11734"/>
                                </a:lnTo>
                                <a:lnTo>
                                  <a:pt x="0" y="84759"/>
                                </a:lnTo>
                                <a:lnTo>
                                  <a:pt x="17526" y="117906"/>
                                </a:lnTo>
                                <a:lnTo>
                                  <a:pt x="18768" y="118482"/>
                                </a:lnTo>
                                <a:lnTo>
                                  <a:pt x="22128" y="118027"/>
                                </a:lnTo>
                                <a:lnTo>
                                  <a:pt x="27057" y="113266"/>
                                </a:lnTo>
                                <a:lnTo>
                                  <a:pt x="33007" y="100926"/>
                                </a:lnTo>
                                <a:lnTo>
                                  <a:pt x="35736" y="93181"/>
                                </a:lnTo>
                                <a:lnTo>
                                  <a:pt x="38010" y="84759"/>
                                </a:lnTo>
                                <a:lnTo>
                                  <a:pt x="40681" y="76561"/>
                                </a:lnTo>
                                <a:lnTo>
                                  <a:pt x="45046" y="68122"/>
                                </a:lnTo>
                                <a:lnTo>
                                  <a:pt x="48958" y="61607"/>
                                </a:lnTo>
                                <a:lnTo>
                                  <a:pt x="51041" y="56616"/>
                                </a:lnTo>
                                <a:lnTo>
                                  <a:pt x="50126" y="45008"/>
                                </a:lnTo>
                                <a:lnTo>
                                  <a:pt x="50900" y="33347"/>
                                </a:lnTo>
                                <a:lnTo>
                                  <a:pt x="52932" y="25057"/>
                                </a:lnTo>
                                <a:lnTo>
                                  <a:pt x="54589" y="15490"/>
                                </a:lnTo>
                                <a:lnTo>
                                  <a:pt x="54241" y="0"/>
                                </a:lnTo>
                                <a:close/>
                              </a:path>
                            </a:pathLst>
                          </a:custGeom>
                          <a:solidFill>
                            <a:srgbClr val="65200F"/>
                          </a:solidFill>
                        </wps:spPr>
                        <wps:bodyPr wrap="square" lIns="0" tIns="0" rIns="0" bIns="0" rtlCol="0"/>
                      </wps:wsp>
                      <pic:pic xmlns:pic="http://schemas.openxmlformats.org/drawingml/2006/picture">
                        <pic:nvPicPr>
                          <pic:cNvPr id="30" name="object 44">
                            <a:extLst>
                              <a:ext uri="{FF2B5EF4-FFF2-40B4-BE49-F238E27FC236}">
                                <a16:creationId xmlns:a16="http://schemas.microsoft.com/office/drawing/2014/main" id="{3C8D1075-AE37-4583-9CA9-C4CABACAFE1F}"/>
                              </a:ext>
                            </a:extLst>
                          </pic:cNvPr>
                          <pic:cNvPicPr/>
                        </pic:nvPicPr>
                        <pic:blipFill>
                          <a:blip r:embed="rId17" cstate="print"/>
                          <a:stretch>
                            <a:fillRect/>
                          </a:stretch>
                        </pic:blipFill>
                        <pic:spPr>
                          <a:xfrm>
                            <a:off x="367192" y="235173"/>
                            <a:ext cx="30937" cy="25146"/>
                          </a:xfrm>
                          <a:prstGeom prst="rect">
                            <a:avLst/>
                          </a:prstGeom>
                        </pic:spPr>
                      </pic:pic>
                      <pic:pic xmlns:pic="http://schemas.openxmlformats.org/drawingml/2006/picture">
                        <pic:nvPicPr>
                          <pic:cNvPr id="31" name="object 45">
                            <a:extLst>
                              <a:ext uri="{FF2B5EF4-FFF2-40B4-BE49-F238E27FC236}">
                                <a16:creationId xmlns:a16="http://schemas.microsoft.com/office/drawing/2014/main" id="{DF02366B-A0E2-4815-ADE6-1E74999BE1A7}"/>
                              </a:ext>
                            </a:extLst>
                          </pic:cNvPr>
                          <pic:cNvPicPr/>
                        </pic:nvPicPr>
                        <pic:blipFill>
                          <a:blip r:embed="rId18" cstate="print"/>
                          <a:stretch>
                            <a:fillRect/>
                          </a:stretch>
                        </pic:blipFill>
                        <pic:spPr>
                          <a:xfrm>
                            <a:off x="338642" y="204808"/>
                            <a:ext cx="107413" cy="181249"/>
                          </a:xfrm>
                          <a:prstGeom prst="rect">
                            <a:avLst/>
                          </a:prstGeom>
                        </pic:spPr>
                      </pic:pic>
                      <pic:pic xmlns:pic="http://schemas.openxmlformats.org/drawingml/2006/picture">
                        <pic:nvPicPr>
                          <pic:cNvPr id="224" name="object 46">
                            <a:extLst>
                              <a:ext uri="{FF2B5EF4-FFF2-40B4-BE49-F238E27FC236}">
                                <a16:creationId xmlns:a16="http://schemas.microsoft.com/office/drawing/2014/main" id="{BB4E3EF4-75A5-4FAA-8A50-FBBDC30836EA}"/>
                              </a:ext>
                            </a:extLst>
                          </pic:cNvPr>
                          <pic:cNvPicPr/>
                        </pic:nvPicPr>
                        <pic:blipFill>
                          <a:blip r:embed="rId19" cstate="print"/>
                          <a:stretch>
                            <a:fillRect/>
                          </a:stretch>
                        </pic:blipFill>
                        <pic:spPr>
                          <a:xfrm>
                            <a:off x="393696" y="204808"/>
                            <a:ext cx="51587" cy="39941"/>
                          </a:xfrm>
                          <a:prstGeom prst="rect">
                            <a:avLst/>
                          </a:prstGeom>
                        </pic:spPr>
                      </pic:pic>
                      <pic:pic xmlns:pic="http://schemas.openxmlformats.org/drawingml/2006/picture">
                        <pic:nvPicPr>
                          <pic:cNvPr id="225" name="object 47">
                            <a:extLst>
                              <a:ext uri="{FF2B5EF4-FFF2-40B4-BE49-F238E27FC236}">
                                <a16:creationId xmlns:a16="http://schemas.microsoft.com/office/drawing/2014/main" id="{2AA8A138-3BC3-45FB-82D7-A251DA173651}"/>
                              </a:ext>
                            </a:extLst>
                          </pic:cNvPr>
                          <pic:cNvPicPr/>
                        </pic:nvPicPr>
                        <pic:blipFill>
                          <a:blip r:embed="rId20" cstate="print"/>
                          <a:stretch>
                            <a:fillRect/>
                          </a:stretch>
                        </pic:blipFill>
                        <pic:spPr>
                          <a:xfrm>
                            <a:off x="295103" y="329852"/>
                            <a:ext cx="117491" cy="63742"/>
                          </a:xfrm>
                          <a:prstGeom prst="rect">
                            <a:avLst/>
                          </a:prstGeom>
                        </pic:spPr>
                      </pic:pic>
                      <wps:wsp>
                        <wps:cNvPr id="226" name="object 48">
                          <a:extLst>
                            <a:ext uri="{FF2B5EF4-FFF2-40B4-BE49-F238E27FC236}">
                              <a16:creationId xmlns:a16="http://schemas.microsoft.com/office/drawing/2014/main" id="{9C1108EE-02D9-45DA-88C7-647EB6AD3B78}"/>
                            </a:ext>
                          </a:extLst>
                        </wps:cNvPr>
                        <wps:cNvSpPr/>
                        <wps:spPr>
                          <a:xfrm>
                            <a:off x="296090" y="329856"/>
                            <a:ext cx="46355" cy="52705"/>
                          </a:xfrm>
                          <a:custGeom>
                            <a:avLst/>
                            <a:gdLst/>
                            <a:ahLst/>
                            <a:cxnLst/>
                            <a:rect l="l" t="t" r="r" b="b"/>
                            <a:pathLst>
                              <a:path w="46354" h="52705">
                                <a:moveTo>
                                  <a:pt x="23649" y="0"/>
                                </a:moveTo>
                                <a:lnTo>
                                  <a:pt x="10661" y="3677"/>
                                </a:lnTo>
                                <a:lnTo>
                                  <a:pt x="283" y="13167"/>
                                </a:lnTo>
                                <a:lnTo>
                                  <a:pt x="0" y="26898"/>
                                </a:lnTo>
                                <a:lnTo>
                                  <a:pt x="7043" y="34887"/>
                                </a:lnTo>
                                <a:lnTo>
                                  <a:pt x="14060" y="41769"/>
                                </a:lnTo>
                                <a:lnTo>
                                  <a:pt x="21022" y="47604"/>
                                </a:lnTo>
                                <a:lnTo>
                                  <a:pt x="27901" y="52450"/>
                                </a:lnTo>
                                <a:lnTo>
                                  <a:pt x="30601" y="51626"/>
                                </a:lnTo>
                                <a:lnTo>
                                  <a:pt x="35680" y="47603"/>
                                </a:lnTo>
                                <a:lnTo>
                                  <a:pt x="41464" y="39882"/>
                                </a:lnTo>
                                <a:lnTo>
                                  <a:pt x="46278" y="27964"/>
                                </a:lnTo>
                                <a:lnTo>
                                  <a:pt x="43660" y="24672"/>
                                </a:lnTo>
                                <a:lnTo>
                                  <a:pt x="39744" y="18889"/>
                                </a:lnTo>
                                <a:lnTo>
                                  <a:pt x="35466" y="11578"/>
                                </a:lnTo>
                                <a:lnTo>
                                  <a:pt x="31762" y="3707"/>
                                </a:lnTo>
                                <a:lnTo>
                                  <a:pt x="23649" y="0"/>
                                </a:lnTo>
                                <a:close/>
                              </a:path>
                            </a:pathLst>
                          </a:custGeom>
                          <a:solidFill>
                            <a:srgbClr val="7B4516">
                              <a:alpha val="39999"/>
                            </a:srgbClr>
                          </a:solidFill>
                        </wps:spPr>
                        <wps:bodyPr wrap="square" lIns="0" tIns="0" rIns="0" bIns="0" rtlCol="0"/>
                      </wps:wsp>
                      <wps:wsp>
                        <wps:cNvPr id="227" name="object 49">
                          <a:extLst>
                            <a:ext uri="{FF2B5EF4-FFF2-40B4-BE49-F238E27FC236}">
                              <a16:creationId xmlns:a16="http://schemas.microsoft.com/office/drawing/2014/main" id="{2B1B8403-C7B0-4043-AA5F-11390A505F53}"/>
                            </a:ext>
                          </a:extLst>
                        </wps:cNvPr>
                        <wps:cNvSpPr/>
                        <wps:spPr>
                          <a:xfrm>
                            <a:off x="327853" y="333564"/>
                            <a:ext cx="85090" cy="46355"/>
                          </a:xfrm>
                          <a:custGeom>
                            <a:avLst/>
                            <a:gdLst/>
                            <a:ahLst/>
                            <a:cxnLst/>
                            <a:rect l="l" t="t" r="r" b="b"/>
                            <a:pathLst>
                              <a:path w="85090" h="46355">
                                <a:moveTo>
                                  <a:pt x="0" y="0"/>
                                </a:moveTo>
                                <a:lnTo>
                                  <a:pt x="22745" y="32669"/>
                                </a:lnTo>
                                <a:lnTo>
                                  <a:pt x="55410" y="45859"/>
                                </a:lnTo>
                                <a:lnTo>
                                  <a:pt x="64325" y="45008"/>
                                </a:lnTo>
                                <a:lnTo>
                                  <a:pt x="68719" y="43929"/>
                                </a:lnTo>
                                <a:lnTo>
                                  <a:pt x="77101" y="40767"/>
                                </a:lnTo>
                                <a:lnTo>
                                  <a:pt x="81026" y="38620"/>
                                </a:lnTo>
                                <a:lnTo>
                                  <a:pt x="84734" y="36118"/>
                                </a:lnTo>
                                <a:lnTo>
                                  <a:pt x="78974" y="39486"/>
                                </a:lnTo>
                                <a:lnTo>
                                  <a:pt x="72853" y="42194"/>
                                </a:lnTo>
                                <a:lnTo>
                                  <a:pt x="66446" y="44118"/>
                                </a:lnTo>
                                <a:lnTo>
                                  <a:pt x="59829" y="45135"/>
                                </a:lnTo>
                                <a:lnTo>
                                  <a:pt x="55410" y="45516"/>
                                </a:lnTo>
                                <a:lnTo>
                                  <a:pt x="50914" y="45237"/>
                                </a:lnTo>
                                <a:lnTo>
                                  <a:pt x="13525" y="22961"/>
                                </a:lnTo>
                                <a:lnTo>
                                  <a:pt x="1638" y="4152"/>
                                </a:lnTo>
                                <a:lnTo>
                                  <a:pt x="0" y="0"/>
                                </a:lnTo>
                                <a:close/>
                              </a:path>
                            </a:pathLst>
                          </a:custGeom>
                          <a:solidFill>
                            <a:srgbClr val="FFFFFF"/>
                          </a:solidFill>
                        </wps:spPr>
                        <wps:bodyPr wrap="square" lIns="0" tIns="0" rIns="0" bIns="0" rtlCol="0"/>
                      </wps:wsp>
                      <wps:wsp>
                        <wps:cNvPr id="228" name="object 50">
                          <a:extLst>
                            <a:ext uri="{FF2B5EF4-FFF2-40B4-BE49-F238E27FC236}">
                              <a16:creationId xmlns:a16="http://schemas.microsoft.com/office/drawing/2014/main" id="{B8CED90E-9D48-4BCA-8C9A-8C97679E7468}"/>
                            </a:ext>
                          </a:extLst>
                        </wps:cNvPr>
                        <wps:cNvSpPr/>
                        <wps:spPr>
                          <a:xfrm>
                            <a:off x="451474" y="218693"/>
                            <a:ext cx="38100" cy="25400"/>
                          </a:xfrm>
                          <a:custGeom>
                            <a:avLst/>
                            <a:gdLst/>
                            <a:ahLst/>
                            <a:cxnLst/>
                            <a:rect l="l" t="t" r="r" b="b"/>
                            <a:pathLst>
                              <a:path w="38100" h="25400">
                                <a:moveTo>
                                  <a:pt x="37515" y="0"/>
                                </a:moveTo>
                                <a:lnTo>
                                  <a:pt x="37299" y="127"/>
                                </a:lnTo>
                                <a:lnTo>
                                  <a:pt x="36918" y="419"/>
                                </a:lnTo>
                                <a:lnTo>
                                  <a:pt x="34899" y="1803"/>
                                </a:lnTo>
                                <a:lnTo>
                                  <a:pt x="0" y="24765"/>
                                </a:lnTo>
                                <a:lnTo>
                                  <a:pt x="165" y="25273"/>
                                </a:lnTo>
                                <a:lnTo>
                                  <a:pt x="4495" y="24358"/>
                                </a:lnTo>
                                <a:lnTo>
                                  <a:pt x="37363" y="228"/>
                                </a:lnTo>
                                <a:lnTo>
                                  <a:pt x="37604" y="127"/>
                                </a:lnTo>
                                <a:lnTo>
                                  <a:pt x="37515" y="0"/>
                                </a:lnTo>
                                <a:close/>
                              </a:path>
                            </a:pathLst>
                          </a:custGeom>
                          <a:solidFill>
                            <a:srgbClr val="BE6E4A"/>
                          </a:solidFill>
                        </wps:spPr>
                        <wps:bodyPr wrap="square" lIns="0" tIns="0" rIns="0" bIns="0" rtlCol="0"/>
                      </wps:wsp>
                      <pic:pic xmlns:pic="http://schemas.openxmlformats.org/drawingml/2006/picture">
                        <pic:nvPicPr>
                          <pic:cNvPr id="229" name="object 51">
                            <a:extLst>
                              <a:ext uri="{FF2B5EF4-FFF2-40B4-BE49-F238E27FC236}">
                                <a16:creationId xmlns:a16="http://schemas.microsoft.com/office/drawing/2014/main" id="{A225A8F5-5451-4380-BA33-237D63FC6F93}"/>
                              </a:ext>
                            </a:extLst>
                          </pic:cNvPr>
                          <pic:cNvPicPr/>
                        </pic:nvPicPr>
                        <pic:blipFill>
                          <a:blip r:embed="rId21" cstate="print"/>
                          <a:stretch>
                            <a:fillRect/>
                          </a:stretch>
                        </pic:blipFill>
                        <pic:spPr>
                          <a:xfrm>
                            <a:off x="452904" y="218791"/>
                            <a:ext cx="36080" cy="26060"/>
                          </a:xfrm>
                          <a:prstGeom prst="rect">
                            <a:avLst/>
                          </a:prstGeom>
                        </pic:spPr>
                      </pic:pic>
                      <pic:pic xmlns:pic="http://schemas.openxmlformats.org/drawingml/2006/picture">
                        <pic:nvPicPr>
                          <pic:cNvPr id="230" name="object 52">
                            <a:extLst>
                              <a:ext uri="{FF2B5EF4-FFF2-40B4-BE49-F238E27FC236}">
                                <a16:creationId xmlns:a16="http://schemas.microsoft.com/office/drawing/2014/main" id="{C641D6C5-790D-4FE7-B845-5E9A2D398B7B}"/>
                              </a:ext>
                            </a:extLst>
                          </pic:cNvPr>
                          <pic:cNvPicPr/>
                        </pic:nvPicPr>
                        <pic:blipFill>
                          <a:blip r:embed="rId22" cstate="print"/>
                          <a:stretch>
                            <a:fillRect/>
                          </a:stretch>
                        </pic:blipFill>
                        <pic:spPr>
                          <a:xfrm>
                            <a:off x="291576" y="271673"/>
                            <a:ext cx="111980" cy="158546"/>
                          </a:xfrm>
                          <a:prstGeom prst="rect">
                            <a:avLst/>
                          </a:prstGeom>
                        </pic:spPr>
                      </pic:pic>
                      <wps:wsp>
                        <wps:cNvPr id="231" name="object 53">
                          <a:extLst>
                            <a:ext uri="{FF2B5EF4-FFF2-40B4-BE49-F238E27FC236}">
                              <a16:creationId xmlns:a16="http://schemas.microsoft.com/office/drawing/2014/main" id="{911AF912-5DC1-44CA-968E-6D21DF9C8767}"/>
                            </a:ext>
                          </a:extLst>
                        </wps:cNvPr>
                        <wps:cNvSpPr/>
                        <wps:spPr>
                          <a:xfrm>
                            <a:off x="310640" y="279932"/>
                            <a:ext cx="80010" cy="139700"/>
                          </a:xfrm>
                          <a:custGeom>
                            <a:avLst/>
                            <a:gdLst/>
                            <a:ahLst/>
                            <a:cxnLst/>
                            <a:rect l="l" t="t" r="r" b="b"/>
                            <a:pathLst>
                              <a:path w="80010" h="139700">
                                <a:moveTo>
                                  <a:pt x="79451" y="0"/>
                                </a:moveTo>
                                <a:lnTo>
                                  <a:pt x="59753" y="12865"/>
                                </a:lnTo>
                                <a:lnTo>
                                  <a:pt x="0" y="97180"/>
                                </a:lnTo>
                                <a:lnTo>
                                  <a:pt x="19685" y="138684"/>
                                </a:lnTo>
                                <a:lnTo>
                                  <a:pt x="21253" y="139494"/>
                                </a:lnTo>
                                <a:lnTo>
                                  <a:pt x="25690" y="139260"/>
                                </a:lnTo>
                                <a:lnTo>
                                  <a:pt x="32591" y="133985"/>
                                </a:lnTo>
                                <a:lnTo>
                                  <a:pt x="41554" y="119672"/>
                                </a:lnTo>
                                <a:lnTo>
                                  <a:pt x="45946" y="110527"/>
                                </a:lnTo>
                                <a:lnTo>
                                  <a:pt x="49661" y="100838"/>
                                </a:lnTo>
                                <a:lnTo>
                                  <a:pt x="54107" y="90957"/>
                                </a:lnTo>
                                <a:lnTo>
                                  <a:pt x="60693" y="81241"/>
                                </a:lnTo>
                                <a:lnTo>
                                  <a:pt x="64508" y="75740"/>
                                </a:lnTo>
                                <a:lnTo>
                                  <a:pt x="67317" y="69956"/>
                                </a:lnTo>
                                <a:lnTo>
                                  <a:pt x="69053" y="62969"/>
                                </a:lnTo>
                                <a:lnTo>
                                  <a:pt x="69646" y="53860"/>
                                </a:lnTo>
                                <a:lnTo>
                                  <a:pt x="71789" y="39840"/>
                                </a:lnTo>
                                <a:lnTo>
                                  <a:pt x="75272" y="30035"/>
                                </a:lnTo>
                                <a:lnTo>
                                  <a:pt x="78394" y="18677"/>
                                </a:lnTo>
                                <a:lnTo>
                                  <a:pt x="79451" y="0"/>
                                </a:lnTo>
                                <a:close/>
                              </a:path>
                            </a:pathLst>
                          </a:custGeom>
                          <a:solidFill>
                            <a:srgbClr val="65200F"/>
                          </a:solidFill>
                        </wps:spPr>
                        <wps:bodyPr wrap="square" lIns="0" tIns="0" rIns="0" bIns="0" rtlCol="0"/>
                      </wps:wsp>
                      <pic:pic xmlns:pic="http://schemas.openxmlformats.org/drawingml/2006/picture">
                        <pic:nvPicPr>
                          <pic:cNvPr id="232" name="object 54">
                            <a:extLst>
                              <a:ext uri="{FF2B5EF4-FFF2-40B4-BE49-F238E27FC236}">
                                <a16:creationId xmlns:a16="http://schemas.microsoft.com/office/drawing/2014/main" id="{BE0ED8BD-526F-4C55-AF95-3B51DA85D1C1}"/>
                              </a:ext>
                            </a:extLst>
                          </pic:cNvPr>
                          <pic:cNvPicPr/>
                        </pic:nvPicPr>
                        <pic:blipFill>
                          <a:blip r:embed="rId23" cstate="print"/>
                          <a:stretch>
                            <a:fillRect/>
                          </a:stretch>
                        </pic:blipFill>
                        <pic:spPr>
                          <a:xfrm>
                            <a:off x="369312" y="271673"/>
                            <a:ext cx="34099" cy="27825"/>
                          </a:xfrm>
                          <a:prstGeom prst="rect">
                            <a:avLst/>
                          </a:prstGeom>
                        </pic:spPr>
                      </pic:pic>
                      <pic:pic xmlns:pic="http://schemas.openxmlformats.org/drawingml/2006/picture">
                        <pic:nvPicPr>
                          <pic:cNvPr id="233" name="object 55">
                            <a:extLst>
                              <a:ext uri="{FF2B5EF4-FFF2-40B4-BE49-F238E27FC236}">
                                <a16:creationId xmlns:a16="http://schemas.microsoft.com/office/drawing/2014/main" id="{B5DCAC94-1915-48A9-AE7C-2186CAAAFDCE}"/>
                              </a:ext>
                            </a:extLst>
                          </pic:cNvPr>
                          <pic:cNvPicPr/>
                        </pic:nvPicPr>
                        <pic:blipFill>
                          <a:blip r:embed="rId24" cstate="print"/>
                          <a:stretch>
                            <a:fillRect/>
                          </a:stretch>
                        </pic:blipFill>
                        <pic:spPr>
                          <a:xfrm>
                            <a:off x="337778" y="238273"/>
                            <a:ext cx="118522" cy="199849"/>
                          </a:xfrm>
                          <a:prstGeom prst="rect">
                            <a:avLst/>
                          </a:prstGeom>
                        </pic:spPr>
                      </pic:pic>
                      <pic:pic xmlns:pic="http://schemas.openxmlformats.org/drawingml/2006/picture">
                        <pic:nvPicPr>
                          <pic:cNvPr id="234" name="object 56">
                            <a:extLst>
                              <a:ext uri="{FF2B5EF4-FFF2-40B4-BE49-F238E27FC236}">
                                <a16:creationId xmlns:a16="http://schemas.microsoft.com/office/drawing/2014/main" id="{CBF3A776-2CFB-4715-BD39-753DC23D5697}"/>
                              </a:ext>
                            </a:extLst>
                          </pic:cNvPr>
                          <pic:cNvPicPr/>
                        </pic:nvPicPr>
                        <pic:blipFill>
                          <a:blip r:embed="rId25" cstate="print"/>
                          <a:stretch>
                            <a:fillRect/>
                          </a:stretch>
                        </pic:blipFill>
                        <pic:spPr>
                          <a:xfrm>
                            <a:off x="398573" y="238272"/>
                            <a:ext cx="56921" cy="44031"/>
                          </a:xfrm>
                          <a:prstGeom prst="rect">
                            <a:avLst/>
                          </a:prstGeom>
                        </pic:spPr>
                      </pic:pic>
                      <pic:pic xmlns:pic="http://schemas.openxmlformats.org/drawingml/2006/picture">
                        <pic:nvPicPr>
                          <pic:cNvPr id="235" name="object 57">
                            <a:extLst>
                              <a:ext uri="{FF2B5EF4-FFF2-40B4-BE49-F238E27FC236}">
                                <a16:creationId xmlns:a16="http://schemas.microsoft.com/office/drawing/2014/main" id="{A89AFD6C-C0B9-4441-92A0-A4D89FBDF3B6}"/>
                              </a:ext>
                            </a:extLst>
                          </pic:cNvPr>
                          <pic:cNvPicPr/>
                        </pic:nvPicPr>
                        <pic:blipFill>
                          <a:blip r:embed="rId26" cstate="print"/>
                          <a:stretch>
                            <a:fillRect/>
                          </a:stretch>
                        </pic:blipFill>
                        <pic:spPr>
                          <a:xfrm>
                            <a:off x="289867" y="376143"/>
                            <a:ext cx="129546" cy="70291"/>
                          </a:xfrm>
                          <a:prstGeom prst="rect">
                            <a:avLst/>
                          </a:prstGeom>
                        </pic:spPr>
                      </pic:pic>
                      <wps:wsp>
                        <wps:cNvPr id="236" name="object 58">
                          <a:extLst>
                            <a:ext uri="{FF2B5EF4-FFF2-40B4-BE49-F238E27FC236}">
                              <a16:creationId xmlns:a16="http://schemas.microsoft.com/office/drawing/2014/main" id="{E04BC80D-A19D-4200-A089-90726CF572EC}"/>
                            </a:ext>
                          </a:extLst>
                        </wps:cNvPr>
                        <wps:cNvSpPr/>
                        <wps:spPr>
                          <a:xfrm>
                            <a:off x="290969" y="376154"/>
                            <a:ext cx="51435" cy="58419"/>
                          </a:xfrm>
                          <a:custGeom>
                            <a:avLst/>
                            <a:gdLst/>
                            <a:ahLst/>
                            <a:cxnLst/>
                            <a:rect l="l" t="t" r="r" b="b"/>
                            <a:pathLst>
                              <a:path w="51435" h="58419">
                                <a:moveTo>
                                  <a:pt x="26024" y="0"/>
                                </a:moveTo>
                                <a:lnTo>
                                  <a:pt x="11722" y="4066"/>
                                </a:lnTo>
                                <a:lnTo>
                                  <a:pt x="296" y="14543"/>
                                </a:lnTo>
                                <a:lnTo>
                                  <a:pt x="0" y="29682"/>
                                </a:lnTo>
                                <a:lnTo>
                                  <a:pt x="7735" y="38490"/>
                                </a:lnTo>
                                <a:lnTo>
                                  <a:pt x="15441" y="46077"/>
                                </a:lnTo>
                                <a:lnTo>
                                  <a:pt x="23097" y="52502"/>
                                </a:lnTo>
                                <a:lnTo>
                                  <a:pt x="30683" y="57825"/>
                                </a:lnTo>
                                <a:lnTo>
                                  <a:pt x="33656" y="56943"/>
                                </a:lnTo>
                                <a:lnTo>
                                  <a:pt x="39269" y="52513"/>
                                </a:lnTo>
                                <a:lnTo>
                                  <a:pt x="45676" y="44002"/>
                                </a:lnTo>
                                <a:lnTo>
                                  <a:pt x="51028" y="30876"/>
                                </a:lnTo>
                                <a:lnTo>
                                  <a:pt x="48121" y="27228"/>
                                </a:lnTo>
                                <a:lnTo>
                                  <a:pt x="43794" y="20831"/>
                                </a:lnTo>
                                <a:lnTo>
                                  <a:pt x="39064" y="12761"/>
                                </a:lnTo>
                                <a:lnTo>
                                  <a:pt x="34950" y="4091"/>
                                </a:lnTo>
                                <a:lnTo>
                                  <a:pt x="26024" y="0"/>
                                </a:lnTo>
                                <a:close/>
                              </a:path>
                            </a:pathLst>
                          </a:custGeom>
                          <a:solidFill>
                            <a:srgbClr val="7B4516">
                              <a:alpha val="39999"/>
                            </a:srgbClr>
                          </a:solidFill>
                        </wps:spPr>
                        <wps:bodyPr wrap="square" lIns="0" tIns="0" rIns="0" bIns="0" rtlCol="0"/>
                      </wps:wsp>
                      <wps:wsp>
                        <wps:cNvPr id="237" name="object 59">
                          <a:extLst>
                            <a:ext uri="{FF2B5EF4-FFF2-40B4-BE49-F238E27FC236}">
                              <a16:creationId xmlns:a16="http://schemas.microsoft.com/office/drawing/2014/main" id="{D0D62F99-F329-445C-991D-C39EF87961B0}"/>
                            </a:ext>
                          </a:extLst>
                        </wps:cNvPr>
                        <wps:cNvSpPr/>
                        <wps:spPr>
                          <a:xfrm>
                            <a:off x="325919" y="380246"/>
                            <a:ext cx="93980" cy="50800"/>
                          </a:xfrm>
                          <a:custGeom>
                            <a:avLst/>
                            <a:gdLst/>
                            <a:ahLst/>
                            <a:cxnLst/>
                            <a:rect l="l" t="t" r="r" b="b"/>
                            <a:pathLst>
                              <a:path w="93979" h="50800">
                                <a:moveTo>
                                  <a:pt x="0" y="0"/>
                                </a:moveTo>
                                <a:lnTo>
                                  <a:pt x="25133" y="36071"/>
                                </a:lnTo>
                                <a:lnTo>
                                  <a:pt x="61137" y="50482"/>
                                </a:lnTo>
                                <a:lnTo>
                                  <a:pt x="70980" y="49593"/>
                                </a:lnTo>
                                <a:lnTo>
                                  <a:pt x="75882" y="48425"/>
                                </a:lnTo>
                                <a:lnTo>
                                  <a:pt x="85013" y="44945"/>
                                </a:lnTo>
                                <a:lnTo>
                                  <a:pt x="89344" y="42570"/>
                                </a:lnTo>
                                <a:lnTo>
                                  <a:pt x="93484" y="39789"/>
                                </a:lnTo>
                                <a:lnTo>
                                  <a:pt x="87103" y="43547"/>
                                </a:lnTo>
                                <a:lnTo>
                                  <a:pt x="80362" y="46539"/>
                                </a:lnTo>
                                <a:lnTo>
                                  <a:pt x="73321" y="48654"/>
                                </a:lnTo>
                                <a:lnTo>
                                  <a:pt x="66040" y="49784"/>
                                </a:lnTo>
                                <a:lnTo>
                                  <a:pt x="61137" y="50228"/>
                                </a:lnTo>
                                <a:lnTo>
                                  <a:pt x="56172" y="49911"/>
                                </a:lnTo>
                                <a:lnTo>
                                  <a:pt x="19904" y="30802"/>
                                </a:lnTo>
                                <a:lnTo>
                                  <a:pt x="1866" y="4622"/>
                                </a:lnTo>
                                <a:lnTo>
                                  <a:pt x="0" y="0"/>
                                </a:lnTo>
                                <a:close/>
                              </a:path>
                            </a:pathLst>
                          </a:custGeom>
                          <a:solidFill>
                            <a:srgbClr val="FFFFFF"/>
                          </a:solidFill>
                        </wps:spPr>
                        <wps:bodyPr wrap="square" lIns="0" tIns="0" rIns="0" bIns="0" rtlCol="0"/>
                      </wps:wsp>
                      <pic:pic xmlns:pic="http://schemas.openxmlformats.org/drawingml/2006/picture">
                        <pic:nvPicPr>
                          <pic:cNvPr id="238" name="object 60">
                            <a:extLst>
                              <a:ext uri="{FF2B5EF4-FFF2-40B4-BE49-F238E27FC236}">
                                <a16:creationId xmlns:a16="http://schemas.microsoft.com/office/drawing/2014/main" id="{4BA260F1-D918-43D7-8A79-9E129B43D6B0}"/>
                              </a:ext>
                            </a:extLst>
                          </pic:cNvPr>
                          <pic:cNvPicPr/>
                        </pic:nvPicPr>
                        <pic:blipFill>
                          <a:blip r:embed="rId27" cstate="print"/>
                          <a:stretch>
                            <a:fillRect/>
                          </a:stretch>
                        </pic:blipFill>
                        <pic:spPr>
                          <a:xfrm>
                            <a:off x="279333" y="411006"/>
                            <a:ext cx="54724" cy="86804"/>
                          </a:xfrm>
                          <a:prstGeom prst="rect">
                            <a:avLst/>
                          </a:prstGeom>
                        </pic:spPr>
                      </pic:pic>
                      <wps:wsp>
                        <wps:cNvPr id="239" name="object 61">
                          <a:extLst>
                            <a:ext uri="{FF2B5EF4-FFF2-40B4-BE49-F238E27FC236}">
                              <a16:creationId xmlns:a16="http://schemas.microsoft.com/office/drawing/2014/main" id="{0453184D-070F-487A-BE98-D5D5C31C1335}"/>
                            </a:ext>
                          </a:extLst>
                        </wps:cNvPr>
                        <wps:cNvSpPr/>
                        <wps:spPr>
                          <a:xfrm>
                            <a:off x="112031" y="187038"/>
                            <a:ext cx="34290" cy="23495"/>
                          </a:xfrm>
                          <a:custGeom>
                            <a:avLst/>
                            <a:gdLst/>
                            <a:ahLst/>
                            <a:cxnLst/>
                            <a:rect l="l" t="t" r="r" b="b"/>
                            <a:pathLst>
                              <a:path w="34289" h="23495">
                                <a:moveTo>
                                  <a:pt x="63" y="0"/>
                                </a:moveTo>
                                <a:lnTo>
                                  <a:pt x="241" y="190"/>
                                </a:lnTo>
                                <a:lnTo>
                                  <a:pt x="30035" y="22136"/>
                                </a:lnTo>
                                <a:lnTo>
                                  <a:pt x="33972" y="22872"/>
                                </a:lnTo>
                                <a:lnTo>
                                  <a:pt x="34112" y="22479"/>
                                </a:lnTo>
                                <a:lnTo>
                                  <a:pt x="2489" y="1612"/>
                                </a:lnTo>
                                <a:lnTo>
                                  <a:pt x="635" y="355"/>
                                </a:lnTo>
                                <a:lnTo>
                                  <a:pt x="63" y="0"/>
                                </a:lnTo>
                                <a:close/>
                              </a:path>
                            </a:pathLst>
                          </a:custGeom>
                          <a:solidFill>
                            <a:srgbClr val="BE6E4A"/>
                          </a:solidFill>
                        </wps:spPr>
                        <wps:bodyPr wrap="square" lIns="0" tIns="0" rIns="0" bIns="0" rtlCol="0"/>
                      </wps:wsp>
                      <pic:pic xmlns:pic="http://schemas.openxmlformats.org/drawingml/2006/picture">
                        <pic:nvPicPr>
                          <pic:cNvPr id="240" name="object 62">
                            <a:extLst>
                              <a:ext uri="{FF2B5EF4-FFF2-40B4-BE49-F238E27FC236}">
                                <a16:creationId xmlns:a16="http://schemas.microsoft.com/office/drawing/2014/main" id="{4FD15EC8-35B0-4D55-8FD1-A612573C67BF}"/>
                              </a:ext>
                            </a:extLst>
                          </pic:cNvPr>
                          <pic:cNvPicPr/>
                        </pic:nvPicPr>
                        <pic:blipFill>
                          <a:blip r:embed="rId28" cstate="print"/>
                          <a:stretch>
                            <a:fillRect/>
                          </a:stretch>
                        </pic:blipFill>
                        <pic:spPr>
                          <a:xfrm>
                            <a:off x="112112" y="187168"/>
                            <a:ext cx="32740" cy="23659"/>
                          </a:xfrm>
                          <a:prstGeom prst="rect">
                            <a:avLst/>
                          </a:prstGeom>
                        </pic:spPr>
                      </pic:pic>
                      <pic:pic xmlns:pic="http://schemas.openxmlformats.org/drawingml/2006/picture">
                        <pic:nvPicPr>
                          <pic:cNvPr id="241" name="object 63">
                            <a:extLst>
                              <a:ext uri="{FF2B5EF4-FFF2-40B4-BE49-F238E27FC236}">
                                <a16:creationId xmlns:a16="http://schemas.microsoft.com/office/drawing/2014/main" id="{D0B7A084-7046-4B90-9AA0-CFBA2564FA2E}"/>
                              </a:ext>
                            </a:extLst>
                          </pic:cNvPr>
                          <pic:cNvPicPr/>
                        </pic:nvPicPr>
                        <pic:blipFill>
                          <a:blip r:embed="rId29" cstate="print"/>
                          <a:stretch>
                            <a:fillRect/>
                          </a:stretch>
                        </pic:blipFill>
                        <pic:spPr>
                          <a:xfrm>
                            <a:off x="184976" y="235174"/>
                            <a:ext cx="88908" cy="143776"/>
                          </a:xfrm>
                          <a:prstGeom prst="rect">
                            <a:avLst/>
                          </a:prstGeom>
                        </pic:spPr>
                      </pic:pic>
                      <wps:wsp>
                        <wps:cNvPr id="242" name="object 64">
                          <a:extLst>
                            <a:ext uri="{FF2B5EF4-FFF2-40B4-BE49-F238E27FC236}">
                              <a16:creationId xmlns:a16="http://schemas.microsoft.com/office/drawing/2014/main" id="{0F7E72C8-08DA-4385-BF59-994F36D4B8D0}"/>
                            </a:ext>
                          </a:extLst>
                        </wps:cNvPr>
                        <wps:cNvSpPr/>
                        <wps:spPr>
                          <a:xfrm>
                            <a:off x="198107" y="241908"/>
                            <a:ext cx="50165" cy="95885"/>
                          </a:xfrm>
                          <a:custGeom>
                            <a:avLst/>
                            <a:gdLst/>
                            <a:ahLst/>
                            <a:cxnLst/>
                            <a:rect l="l" t="t" r="r" b="b"/>
                            <a:pathLst>
                              <a:path w="50164" h="95884">
                                <a:moveTo>
                                  <a:pt x="801" y="0"/>
                                </a:moveTo>
                                <a:lnTo>
                                  <a:pt x="0" y="12168"/>
                                </a:lnTo>
                                <a:lnTo>
                                  <a:pt x="1296" y="19818"/>
                                </a:lnTo>
                                <a:lnTo>
                                  <a:pt x="2983" y="26496"/>
                                </a:lnTo>
                                <a:lnTo>
                                  <a:pt x="3353" y="35750"/>
                                </a:lnTo>
                                <a:lnTo>
                                  <a:pt x="2185" y="44818"/>
                                </a:lnTo>
                                <a:lnTo>
                                  <a:pt x="4065" y="48895"/>
                                </a:lnTo>
                                <a:lnTo>
                                  <a:pt x="7532" y="54368"/>
                                </a:lnTo>
                                <a:lnTo>
                                  <a:pt x="11474" y="61247"/>
                                </a:lnTo>
                                <a:lnTo>
                                  <a:pt x="13848" y="68038"/>
                                </a:lnTo>
                                <a:lnTo>
                                  <a:pt x="15706" y="74637"/>
                                </a:lnTo>
                                <a:lnTo>
                                  <a:pt x="18098" y="80937"/>
                                </a:lnTo>
                                <a:lnTo>
                                  <a:pt x="23381" y="91068"/>
                                </a:lnTo>
                                <a:lnTo>
                                  <a:pt x="27944" y="95129"/>
                                </a:lnTo>
                                <a:lnTo>
                                  <a:pt x="31150" y="95685"/>
                                </a:lnTo>
                                <a:lnTo>
                                  <a:pt x="32360" y="95300"/>
                                </a:lnTo>
                                <a:lnTo>
                                  <a:pt x="49975" y="70243"/>
                                </a:lnTo>
                                <a:lnTo>
                                  <a:pt x="13920" y="10121"/>
                                </a:lnTo>
                                <a:lnTo>
                                  <a:pt x="3861" y="2413"/>
                                </a:lnTo>
                                <a:lnTo>
                                  <a:pt x="801" y="0"/>
                                </a:lnTo>
                                <a:close/>
                              </a:path>
                            </a:pathLst>
                          </a:custGeom>
                          <a:solidFill>
                            <a:srgbClr val="65200F"/>
                          </a:solidFill>
                        </wps:spPr>
                        <wps:bodyPr wrap="square" lIns="0" tIns="0" rIns="0" bIns="0" rtlCol="0"/>
                      </wps:wsp>
                      <pic:pic xmlns:pic="http://schemas.openxmlformats.org/drawingml/2006/picture">
                        <pic:nvPicPr>
                          <pic:cNvPr id="243" name="object 65">
                            <a:extLst>
                              <a:ext uri="{FF2B5EF4-FFF2-40B4-BE49-F238E27FC236}">
                                <a16:creationId xmlns:a16="http://schemas.microsoft.com/office/drawing/2014/main" id="{49221602-AEE2-416E-92FA-CE81AA60A34A}"/>
                              </a:ext>
                            </a:extLst>
                          </pic:cNvPr>
                          <pic:cNvPicPr/>
                        </pic:nvPicPr>
                        <pic:blipFill>
                          <a:blip r:embed="rId30" cstate="print"/>
                          <a:stretch>
                            <a:fillRect/>
                          </a:stretch>
                        </pic:blipFill>
                        <pic:spPr>
                          <a:xfrm>
                            <a:off x="189811" y="235174"/>
                            <a:ext cx="30848" cy="25145"/>
                          </a:xfrm>
                          <a:prstGeom prst="rect">
                            <a:avLst/>
                          </a:prstGeom>
                        </pic:spPr>
                      </pic:pic>
                      <pic:pic xmlns:pic="http://schemas.openxmlformats.org/drawingml/2006/picture">
                        <pic:nvPicPr>
                          <pic:cNvPr id="244" name="object 66">
                            <a:extLst>
                              <a:ext uri="{FF2B5EF4-FFF2-40B4-BE49-F238E27FC236}">
                                <a16:creationId xmlns:a16="http://schemas.microsoft.com/office/drawing/2014/main" id="{AA7DC701-3407-492E-8059-1BE68E5215D3}"/>
                              </a:ext>
                            </a:extLst>
                          </pic:cNvPr>
                          <pic:cNvPicPr/>
                        </pic:nvPicPr>
                        <pic:blipFill>
                          <a:blip r:embed="rId31" cstate="print"/>
                          <a:stretch>
                            <a:fillRect/>
                          </a:stretch>
                        </pic:blipFill>
                        <pic:spPr>
                          <a:xfrm>
                            <a:off x="141789" y="204808"/>
                            <a:ext cx="107495" cy="183797"/>
                          </a:xfrm>
                          <a:prstGeom prst="rect">
                            <a:avLst/>
                          </a:prstGeom>
                        </pic:spPr>
                      </pic:pic>
                      <pic:pic xmlns:pic="http://schemas.openxmlformats.org/drawingml/2006/picture">
                        <pic:nvPicPr>
                          <pic:cNvPr id="245" name="object 67">
                            <a:extLst>
                              <a:ext uri="{FF2B5EF4-FFF2-40B4-BE49-F238E27FC236}">
                                <a16:creationId xmlns:a16="http://schemas.microsoft.com/office/drawing/2014/main" id="{D989DB64-81CF-4460-A1C7-C70D4172AEC3}"/>
                              </a:ext>
                            </a:extLst>
                          </pic:cNvPr>
                          <pic:cNvPicPr/>
                        </pic:nvPicPr>
                        <pic:blipFill>
                          <a:blip r:embed="rId32" cstate="print"/>
                          <a:stretch>
                            <a:fillRect/>
                          </a:stretch>
                        </pic:blipFill>
                        <pic:spPr>
                          <a:xfrm>
                            <a:off x="142554" y="204808"/>
                            <a:ext cx="51574" cy="39941"/>
                          </a:xfrm>
                          <a:prstGeom prst="rect">
                            <a:avLst/>
                          </a:prstGeom>
                        </pic:spPr>
                      </pic:pic>
                      <pic:pic xmlns:pic="http://schemas.openxmlformats.org/drawingml/2006/picture">
                        <pic:nvPicPr>
                          <pic:cNvPr id="246" name="object 68">
                            <a:extLst>
                              <a:ext uri="{FF2B5EF4-FFF2-40B4-BE49-F238E27FC236}">
                                <a16:creationId xmlns:a16="http://schemas.microsoft.com/office/drawing/2014/main" id="{35C6E514-E001-400D-8898-C818ED6D7DF8}"/>
                              </a:ext>
                            </a:extLst>
                          </pic:cNvPr>
                          <pic:cNvPicPr/>
                        </pic:nvPicPr>
                        <pic:blipFill>
                          <a:blip r:embed="rId33" cstate="print"/>
                          <a:stretch>
                            <a:fillRect/>
                          </a:stretch>
                        </pic:blipFill>
                        <pic:spPr>
                          <a:xfrm>
                            <a:off x="175282" y="329852"/>
                            <a:ext cx="117470" cy="63742"/>
                          </a:xfrm>
                          <a:prstGeom prst="rect">
                            <a:avLst/>
                          </a:prstGeom>
                        </pic:spPr>
                      </pic:pic>
                      <wps:wsp>
                        <wps:cNvPr id="248" name="object 69">
                          <a:extLst>
                            <a:ext uri="{FF2B5EF4-FFF2-40B4-BE49-F238E27FC236}">
                              <a16:creationId xmlns:a16="http://schemas.microsoft.com/office/drawing/2014/main" id="{331E3EB1-AADE-4A2D-91A8-609182709ED2}"/>
                            </a:ext>
                          </a:extLst>
                        </wps:cNvPr>
                        <wps:cNvSpPr/>
                        <wps:spPr>
                          <a:xfrm>
                            <a:off x="245483" y="329856"/>
                            <a:ext cx="46355" cy="52705"/>
                          </a:xfrm>
                          <a:custGeom>
                            <a:avLst/>
                            <a:gdLst/>
                            <a:ahLst/>
                            <a:cxnLst/>
                            <a:rect l="l" t="t" r="r" b="b"/>
                            <a:pathLst>
                              <a:path w="46354" h="52705">
                                <a:moveTo>
                                  <a:pt x="22657" y="0"/>
                                </a:moveTo>
                                <a:lnTo>
                                  <a:pt x="14554" y="3707"/>
                                </a:lnTo>
                                <a:lnTo>
                                  <a:pt x="10845" y="11578"/>
                                </a:lnTo>
                                <a:lnTo>
                                  <a:pt x="6557" y="18889"/>
                                </a:lnTo>
                                <a:lnTo>
                                  <a:pt x="2629" y="24672"/>
                                </a:lnTo>
                                <a:lnTo>
                                  <a:pt x="0" y="27964"/>
                                </a:lnTo>
                                <a:lnTo>
                                  <a:pt x="4800" y="39882"/>
                                </a:lnTo>
                                <a:lnTo>
                                  <a:pt x="10580" y="47603"/>
                                </a:lnTo>
                                <a:lnTo>
                                  <a:pt x="15668" y="51626"/>
                                </a:lnTo>
                                <a:lnTo>
                                  <a:pt x="18389" y="52450"/>
                                </a:lnTo>
                                <a:lnTo>
                                  <a:pt x="25274" y="47604"/>
                                </a:lnTo>
                                <a:lnTo>
                                  <a:pt x="32224" y="41769"/>
                                </a:lnTo>
                                <a:lnTo>
                                  <a:pt x="39229" y="34887"/>
                                </a:lnTo>
                                <a:lnTo>
                                  <a:pt x="46278" y="26898"/>
                                </a:lnTo>
                                <a:lnTo>
                                  <a:pt x="45990" y="13167"/>
                                </a:lnTo>
                                <a:lnTo>
                                  <a:pt x="35626" y="3677"/>
                                </a:lnTo>
                                <a:lnTo>
                                  <a:pt x="22657" y="0"/>
                                </a:lnTo>
                                <a:close/>
                              </a:path>
                            </a:pathLst>
                          </a:custGeom>
                          <a:solidFill>
                            <a:srgbClr val="7B4516">
                              <a:alpha val="39999"/>
                            </a:srgbClr>
                          </a:solidFill>
                        </wps:spPr>
                        <wps:bodyPr wrap="square" lIns="0" tIns="0" rIns="0" bIns="0" rtlCol="0"/>
                      </wps:wsp>
                      <wps:wsp>
                        <wps:cNvPr id="249" name="object 70">
                          <a:extLst>
                            <a:ext uri="{FF2B5EF4-FFF2-40B4-BE49-F238E27FC236}">
                              <a16:creationId xmlns:a16="http://schemas.microsoft.com/office/drawing/2014/main" id="{0330C4FE-A6CA-4310-B49A-BDABA8439DB2}"/>
                            </a:ext>
                          </a:extLst>
                        </wps:cNvPr>
                        <wps:cNvSpPr/>
                        <wps:spPr>
                          <a:xfrm>
                            <a:off x="175278" y="333564"/>
                            <a:ext cx="85090" cy="46355"/>
                          </a:xfrm>
                          <a:custGeom>
                            <a:avLst/>
                            <a:gdLst/>
                            <a:ahLst/>
                            <a:cxnLst/>
                            <a:rect l="l" t="t" r="r" b="b"/>
                            <a:pathLst>
                              <a:path w="85089" h="46355">
                                <a:moveTo>
                                  <a:pt x="84759" y="0"/>
                                </a:moveTo>
                                <a:lnTo>
                                  <a:pt x="61768" y="32480"/>
                                </a:lnTo>
                                <a:lnTo>
                                  <a:pt x="29260" y="45516"/>
                                </a:lnTo>
                                <a:lnTo>
                                  <a:pt x="24891" y="45135"/>
                                </a:lnTo>
                                <a:lnTo>
                                  <a:pt x="18282" y="44118"/>
                                </a:lnTo>
                                <a:lnTo>
                                  <a:pt x="11879" y="42194"/>
                                </a:lnTo>
                                <a:lnTo>
                                  <a:pt x="5759" y="39486"/>
                                </a:lnTo>
                                <a:lnTo>
                                  <a:pt x="0" y="36118"/>
                                </a:lnTo>
                                <a:lnTo>
                                  <a:pt x="3695" y="38620"/>
                                </a:lnTo>
                                <a:lnTo>
                                  <a:pt x="7658" y="40767"/>
                                </a:lnTo>
                                <a:lnTo>
                                  <a:pt x="15976" y="43929"/>
                                </a:lnTo>
                                <a:lnTo>
                                  <a:pt x="20408" y="45008"/>
                                </a:lnTo>
                                <a:lnTo>
                                  <a:pt x="29260" y="45859"/>
                                </a:lnTo>
                                <a:lnTo>
                                  <a:pt x="33845" y="45516"/>
                                </a:lnTo>
                                <a:lnTo>
                                  <a:pt x="71348" y="23088"/>
                                </a:lnTo>
                                <a:lnTo>
                                  <a:pt x="83121" y="4152"/>
                                </a:lnTo>
                                <a:lnTo>
                                  <a:pt x="84759" y="0"/>
                                </a:lnTo>
                                <a:close/>
                              </a:path>
                            </a:pathLst>
                          </a:custGeom>
                          <a:solidFill>
                            <a:srgbClr val="FFFFFF"/>
                          </a:solidFill>
                        </wps:spPr>
                        <wps:bodyPr wrap="square" lIns="0" tIns="0" rIns="0" bIns="0" rtlCol="0"/>
                      </wps:wsp>
                      <wps:wsp>
                        <wps:cNvPr id="250" name="object 71">
                          <a:extLst>
                            <a:ext uri="{FF2B5EF4-FFF2-40B4-BE49-F238E27FC236}">
                              <a16:creationId xmlns:a16="http://schemas.microsoft.com/office/drawing/2014/main" id="{CE2DB380-B985-4D50-AFC7-1406D94355A7}"/>
                            </a:ext>
                          </a:extLst>
                        </wps:cNvPr>
                        <wps:cNvSpPr/>
                        <wps:spPr>
                          <a:xfrm>
                            <a:off x="98776" y="218693"/>
                            <a:ext cx="38100" cy="25400"/>
                          </a:xfrm>
                          <a:custGeom>
                            <a:avLst/>
                            <a:gdLst/>
                            <a:ahLst/>
                            <a:cxnLst/>
                            <a:rect l="l" t="t" r="r" b="b"/>
                            <a:pathLst>
                              <a:path w="38100" h="25400">
                                <a:moveTo>
                                  <a:pt x="63" y="0"/>
                                </a:moveTo>
                                <a:lnTo>
                                  <a:pt x="0" y="127"/>
                                </a:lnTo>
                                <a:lnTo>
                                  <a:pt x="254" y="228"/>
                                </a:lnTo>
                                <a:lnTo>
                                  <a:pt x="33108" y="24358"/>
                                </a:lnTo>
                                <a:lnTo>
                                  <a:pt x="37452" y="25273"/>
                                </a:lnTo>
                                <a:lnTo>
                                  <a:pt x="37604" y="24765"/>
                                </a:lnTo>
                                <a:lnTo>
                                  <a:pt x="2743" y="1803"/>
                                </a:lnTo>
                                <a:lnTo>
                                  <a:pt x="685" y="419"/>
                                </a:lnTo>
                                <a:lnTo>
                                  <a:pt x="279" y="127"/>
                                </a:lnTo>
                                <a:lnTo>
                                  <a:pt x="63" y="0"/>
                                </a:lnTo>
                                <a:close/>
                              </a:path>
                            </a:pathLst>
                          </a:custGeom>
                          <a:solidFill>
                            <a:srgbClr val="BE6E4A"/>
                          </a:solidFill>
                        </wps:spPr>
                        <wps:bodyPr wrap="square" lIns="0" tIns="0" rIns="0" bIns="0" rtlCol="0"/>
                      </wps:wsp>
                      <pic:pic xmlns:pic="http://schemas.openxmlformats.org/drawingml/2006/picture">
                        <pic:nvPicPr>
                          <pic:cNvPr id="251" name="object 72">
                            <a:extLst>
                              <a:ext uri="{FF2B5EF4-FFF2-40B4-BE49-F238E27FC236}">
                                <a16:creationId xmlns:a16="http://schemas.microsoft.com/office/drawing/2014/main" id="{A4FA1013-BD9F-4C59-B125-3DF5BAAE7ABF}"/>
                              </a:ext>
                            </a:extLst>
                          </pic:cNvPr>
                          <pic:cNvPicPr/>
                        </pic:nvPicPr>
                        <pic:blipFill>
                          <a:blip r:embed="rId34" cstate="print"/>
                          <a:stretch>
                            <a:fillRect/>
                          </a:stretch>
                        </pic:blipFill>
                        <pic:spPr>
                          <a:xfrm>
                            <a:off x="98904" y="218790"/>
                            <a:ext cx="35979" cy="26060"/>
                          </a:xfrm>
                          <a:prstGeom prst="rect">
                            <a:avLst/>
                          </a:prstGeom>
                        </pic:spPr>
                      </pic:pic>
                      <pic:pic xmlns:pic="http://schemas.openxmlformats.org/drawingml/2006/picture">
                        <pic:nvPicPr>
                          <pic:cNvPr id="252" name="object 73">
                            <a:extLst>
                              <a:ext uri="{FF2B5EF4-FFF2-40B4-BE49-F238E27FC236}">
                                <a16:creationId xmlns:a16="http://schemas.microsoft.com/office/drawing/2014/main" id="{2FC3CD78-E976-4150-A5A6-FF4A24A41811}"/>
                              </a:ext>
                            </a:extLst>
                          </pic:cNvPr>
                          <pic:cNvPicPr/>
                        </pic:nvPicPr>
                        <pic:blipFill>
                          <a:blip r:embed="rId35" cstate="print"/>
                          <a:stretch>
                            <a:fillRect/>
                          </a:stretch>
                        </pic:blipFill>
                        <pic:spPr>
                          <a:xfrm>
                            <a:off x="179157" y="271673"/>
                            <a:ext cx="98054" cy="158546"/>
                          </a:xfrm>
                          <a:prstGeom prst="rect">
                            <a:avLst/>
                          </a:prstGeom>
                        </pic:spPr>
                      </pic:pic>
                      <wps:wsp>
                        <wps:cNvPr id="253" name="object 74">
                          <a:extLst>
                            <a:ext uri="{FF2B5EF4-FFF2-40B4-BE49-F238E27FC236}">
                              <a16:creationId xmlns:a16="http://schemas.microsoft.com/office/drawing/2014/main" id="{D7BAAFF8-96F9-4C57-BA0C-16E332C366B7}"/>
                            </a:ext>
                          </a:extLst>
                        </wps:cNvPr>
                        <wps:cNvSpPr/>
                        <wps:spPr>
                          <a:xfrm>
                            <a:off x="197763" y="279932"/>
                            <a:ext cx="80010" cy="139700"/>
                          </a:xfrm>
                          <a:custGeom>
                            <a:avLst/>
                            <a:gdLst/>
                            <a:ahLst/>
                            <a:cxnLst/>
                            <a:rect l="l" t="t" r="r" b="b"/>
                            <a:pathLst>
                              <a:path w="80010" h="139700">
                                <a:moveTo>
                                  <a:pt x="0" y="0"/>
                                </a:moveTo>
                                <a:lnTo>
                                  <a:pt x="1064" y="18677"/>
                                </a:lnTo>
                                <a:lnTo>
                                  <a:pt x="4189" y="30035"/>
                                </a:lnTo>
                                <a:lnTo>
                                  <a:pt x="7674" y="39840"/>
                                </a:lnTo>
                                <a:lnTo>
                                  <a:pt x="9817" y="53860"/>
                                </a:lnTo>
                                <a:lnTo>
                                  <a:pt x="10413" y="62969"/>
                                </a:lnTo>
                                <a:lnTo>
                                  <a:pt x="12157" y="69956"/>
                                </a:lnTo>
                                <a:lnTo>
                                  <a:pt x="14982" y="75740"/>
                                </a:lnTo>
                                <a:lnTo>
                                  <a:pt x="18821" y="81241"/>
                                </a:lnTo>
                                <a:lnTo>
                                  <a:pt x="25364" y="90957"/>
                                </a:lnTo>
                                <a:lnTo>
                                  <a:pt x="29802" y="100838"/>
                                </a:lnTo>
                                <a:lnTo>
                                  <a:pt x="33517" y="110527"/>
                                </a:lnTo>
                                <a:lnTo>
                                  <a:pt x="37896" y="119672"/>
                                </a:lnTo>
                                <a:lnTo>
                                  <a:pt x="46870" y="133985"/>
                                </a:lnTo>
                                <a:lnTo>
                                  <a:pt x="53784" y="139260"/>
                                </a:lnTo>
                                <a:lnTo>
                                  <a:pt x="58231" y="139494"/>
                                </a:lnTo>
                                <a:lnTo>
                                  <a:pt x="59804" y="138684"/>
                                </a:lnTo>
                                <a:lnTo>
                                  <a:pt x="79451" y="97180"/>
                                </a:lnTo>
                                <a:lnTo>
                                  <a:pt x="19672" y="12865"/>
                                </a:lnTo>
                                <a:lnTo>
                                  <a:pt x="0" y="0"/>
                                </a:lnTo>
                                <a:close/>
                              </a:path>
                            </a:pathLst>
                          </a:custGeom>
                          <a:solidFill>
                            <a:srgbClr val="65200F"/>
                          </a:solidFill>
                        </wps:spPr>
                        <wps:bodyPr wrap="square" lIns="0" tIns="0" rIns="0" bIns="0" rtlCol="0"/>
                      </wps:wsp>
                      <pic:pic xmlns:pic="http://schemas.openxmlformats.org/drawingml/2006/picture">
                        <pic:nvPicPr>
                          <pic:cNvPr id="254" name="object 75">
                            <a:extLst>
                              <a:ext uri="{FF2B5EF4-FFF2-40B4-BE49-F238E27FC236}">
                                <a16:creationId xmlns:a16="http://schemas.microsoft.com/office/drawing/2014/main" id="{C41D349C-2234-4A6C-BE6D-157930440E7D}"/>
                              </a:ext>
                            </a:extLst>
                          </pic:cNvPr>
                          <pic:cNvPicPr/>
                        </pic:nvPicPr>
                        <pic:blipFill>
                          <a:blip r:embed="rId36" cstate="print"/>
                          <a:stretch>
                            <a:fillRect/>
                          </a:stretch>
                        </pic:blipFill>
                        <pic:spPr>
                          <a:xfrm>
                            <a:off x="184515" y="271674"/>
                            <a:ext cx="34023" cy="27825"/>
                          </a:xfrm>
                          <a:prstGeom prst="rect">
                            <a:avLst/>
                          </a:prstGeom>
                        </pic:spPr>
                      </pic:pic>
                      <pic:pic xmlns:pic="http://schemas.openxmlformats.org/drawingml/2006/picture">
                        <pic:nvPicPr>
                          <pic:cNvPr id="255" name="object 76">
                            <a:extLst>
                              <a:ext uri="{FF2B5EF4-FFF2-40B4-BE49-F238E27FC236}">
                                <a16:creationId xmlns:a16="http://schemas.microsoft.com/office/drawing/2014/main" id="{A63F5DCD-256F-42B1-8233-F4960B4E72F8}"/>
                              </a:ext>
                            </a:extLst>
                          </pic:cNvPr>
                          <pic:cNvPicPr/>
                        </pic:nvPicPr>
                        <pic:blipFill>
                          <a:blip r:embed="rId37" cstate="print"/>
                          <a:stretch>
                            <a:fillRect/>
                          </a:stretch>
                        </pic:blipFill>
                        <pic:spPr>
                          <a:xfrm>
                            <a:off x="131560" y="238272"/>
                            <a:ext cx="118549" cy="202665"/>
                          </a:xfrm>
                          <a:prstGeom prst="rect">
                            <a:avLst/>
                          </a:prstGeom>
                        </pic:spPr>
                      </pic:pic>
                      <pic:pic xmlns:pic="http://schemas.openxmlformats.org/drawingml/2006/picture">
                        <pic:nvPicPr>
                          <pic:cNvPr id="256" name="object 77">
                            <a:extLst>
                              <a:ext uri="{FF2B5EF4-FFF2-40B4-BE49-F238E27FC236}">
                                <a16:creationId xmlns:a16="http://schemas.microsoft.com/office/drawing/2014/main" id="{0A3199DF-88AC-4C78-BFC1-915325C1219B}"/>
                              </a:ext>
                            </a:extLst>
                          </pic:cNvPr>
                          <pic:cNvPicPr/>
                        </pic:nvPicPr>
                        <pic:blipFill>
                          <a:blip r:embed="rId38" cstate="print"/>
                          <a:stretch>
                            <a:fillRect/>
                          </a:stretch>
                        </pic:blipFill>
                        <pic:spPr>
                          <a:xfrm>
                            <a:off x="132368" y="238272"/>
                            <a:ext cx="56946" cy="44031"/>
                          </a:xfrm>
                          <a:prstGeom prst="rect">
                            <a:avLst/>
                          </a:prstGeom>
                        </pic:spPr>
                      </pic:pic>
                      <pic:pic xmlns:pic="http://schemas.openxmlformats.org/drawingml/2006/picture">
                        <pic:nvPicPr>
                          <pic:cNvPr id="257" name="object 78">
                            <a:extLst>
                              <a:ext uri="{FF2B5EF4-FFF2-40B4-BE49-F238E27FC236}">
                                <a16:creationId xmlns:a16="http://schemas.microsoft.com/office/drawing/2014/main" id="{6E102C1E-E96B-4CF7-8005-B9B790106C21}"/>
                              </a:ext>
                            </a:extLst>
                          </pic:cNvPr>
                          <pic:cNvPicPr/>
                        </pic:nvPicPr>
                        <pic:blipFill>
                          <a:blip r:embed="rId39" cstate="print"/>
                          <a:stretch>
                            <a:fillRect/>
                          </a:stretch>
                        </pic:blipFill>
                        <pic:spPr>
                          <a:xfrm>
                            <a:off x="168449" y="376144"/>
                            <a:ext cx="129544" cy="70291"/>
                          </a:xfrm>
                          <a:prstGeom prst="rect">
                            <a:avLst/>
                          </a:prstGeom>
                        </pic:spPr>
                      </pic:pic>
                      <wps:wsp>
                        <wps:cNvPr id="258" name="object 79">
                          <a:extLst>
                            <a:ext uri="{FF2B5EF4-FFF2-40B4-BE49-F238E27FC236}">
                              <a16:creationId xmlns:a16="http://schemas.microsoft.com/office/drawing/2014/main" id="{F32F9F50-0CA4-4832-A1FF-5B88EC954957}"/>
                            </a:ext>
                          </a:extLst>
                        </wps:cNvPr>
                        <wps:cNvSpPr/>
                        <wps:spPr>
                          <a:xfrm>
                            <a:off x="245933" y="376154"/>
                            <a:ext cx="51435" cy="58419"/>
                          </a:xfrm>
                          <a:custGeom>
                            <a:avLst/>
                            <a:gdLst/>
                            <a:ahLst/>
                            <a:cxnLst/>
                            <a:rect l="l" t="t" r="r" b="b"/>
                            <a:pathLst>
                              <a:path w="51435" h="58419">
                                <a:moveTo>
                                  <a:pt x="24927" y="0"/>
                                </a:moveTo>
                                <a:lnTo>
                                  <a:pt x="16002" y="4091"/>
                                </a:lnTo>
                                <a:lnTo>
                                  <a:pt x="11912" y="12761"/>
                                </a:lnTo>
                                <a:lnTo>
                                  <a:pt x="7191" y="20831"/>
                                </a:lnTo>
                                <a:lnTo>
                                  <a:pt x="2875" y="27228"/>
                                </a:lnTo>
                                <a:lnTo>
                                  <a:pt x="0" y="30876"/>
                                </a:lnTo>
                                <a:lnTo>
                                  <a:pt x="5315" y="44002"/>
                                </a:lnTo>
                                <a:lnTo>
                                  <a:pt x="11682" y="52513"/>
                                </a:lnTo>
                                <a:lnTo>
                                  <a:pt x="17275" y="56943"/>
                                </a:lnTo>
                                <a:lnTo>
                                  <a:pt x="20269" y="57825"/>
                                </a:lnTo>
                                <a:lnTo>
                                  <a:pt x="27840" y="52502"/>
                                </a:lnTo>
                                <a:lnTo>
                                  <a:pt x="35491" y="46077"/>
                                </a:lnTo>
                                <a:lnTo>
                                  <a:pt x="43202" y="38490"/>
                                </a:lnTo>
                                <a:lnTo>
                                  <a:pt x="50952" y="29682"/>
                                </a:lnTo>
                                <a:lnTo>
                                  <a:pt x="50656" y="14543"/>
                                </a:lnTo>
                                <a:lnTo>
                                  <a:pt x="39230" y="4066"/>
                                </a:lnTo>
                                <a:lnTo>
                                  <a:pt x="24927" y="0"/>
                                </a:lnTo>
                                <a:close/>
                              </a:path>
                            </a:pathLst>
                          </a:custGeom>
                          <a:solidFill>
                            <a:srgbClr val="7B4516">
                              <a:alpha val="39999"/>
                            </a:srgbClr>
                          </a:solidFill>
                        </wps:spPr>
                        <wps:bodyPr wrap="square" lIns="0" tIns="0" rIns="0" bIns="0" rtlCol="0"/>
                      </wps:wsp>
                      <wps:wsp>
                        <wps:cNvPr id="259" name="object 80">
                          <a:extLst>
                            <a:ext uri="{FF2B5EF4-FFF2-40B4-BE49-F238E27FC236}">
                              <a16:creationId xmlns:a16="http://schemas.microsoft.com/office/drawing/2014/main" id="{8A34249C-486C-4C0F-ACAA-700C1766091F}"/>
                            </a:ext>
                          </a:extLst>
                        </wps:cNvPr>
                        <wps:cNvSpPr/>
                        <wps:spPr>
                          <a:xfrm>
                            <a:off x="168450" y="380246"/>
                            <a:ext cx="93980" cy="50800"/>
                          </a:xfrm>
                          <a:custGeom>
                            <a:avLst/>
                            <a:gdLst/>
                            <a:ahLst/>
                            <a:cxnLst/>
                            <a:rect l="l" t="t" r="r" b="b"/>
                            <a:pathLst>
                              <a:path w="93979" h="50800">
                                <a:moveTo>
                                  <a:pt x="93484" y="0"/>
                                </a:moveTo>
                                <a:lnTo>
                                  <a:pt x="68154" y="35772"/>
                                </a:lnTo>
                                <a:lnTo>
                                  <a:pt x="32359" y="50228"/>
                                </a:lnTo>
                                <a:lnTo>
                                  <a:pt x="27419" y="49784"/>
                                </a:lnTo>
                                <a:lnTo>
                                  <a:pt x="20143" y="48654"/>
                                </a:lnTo>
                                <a:lnTo>
                                  <a:pt x="13114" y="46539"/>
                                </a:lnTo>
                                <a:lnTo>
                                  <a:pt x="6382" y="43547"/>
                                </a:lnTo>
                                <a:lnTo>
                                  <a:pt x="0" y="39789"/>
                                </a:lnTo>
                                <a:lnTo>
                                  <a:pt x="4114" y="42570"/>
                                </a:lnTo>
                                <a:lnTo>
                                  <a:pt x="8483" y="44945"/>
                                </a:lnTo>
                                <a:lnTo>
                                  <a:pt x="17703" y="48425"/>
                                </a:lnTo>
                                <a:lnTo>
                                  <a:pt x="22517" y="49593"/>
                                </a:lnTo>
                                <a:lnTo>
                                  <a:pt x="32359" y="50482"/>
                                </a:lnTo>
                                <a:lnTo>
                                  <a:pt x="37350" y="50228"/>
                                </a:lnTo>
                                <a:lnTo>
                                  <a:pt x="73809" y="31055"/>
                                </a:lnTo>
                                <a:lnTo>
                                  <a:pt x="91706" y="4622"/>
                                </a:lnTo>
                                <a:lnTo>
                                  <a:pt x="93484" y="0"/>
                                </a:lnTo>
                                <a:close/>
                              </a:path>
                            </a:pathLst>
                          </a:custGeom>
                          <a:solidFill>
                            <a:srgbClr val="FFFFFF"/>
                          </a:solidFill>
                        </wps:spPr>
                        <wps:bodyPr wrap="square" lIns="0" tIns="0" rIns="0" bIns="0" rtlCol="0"/>
                      </wps:wsp>
                      <pic:pic xmlns:pic="http://schemas.openxmlformats.org/drawingml/2006/picture">
                        <pic:nvPicPr>
                          <pic:cNvPr id="260" name="object 81">
                            <a:extLst>
                              <a:ext uri="{FF2B5EF4-FFF2-40B4-BE49-F238E27FC236}">
                                <a16:creationId xmlns:a16="http://schemas.microsoft.com/office/drawing/2014/main" id="{0B9FE7ED-8746-4EA4-A797-6A27AE75BD87}"/>
                              </a:ext>
                            </a:extLst>
                          </pic:cNvPr>
                          <pic:cNvPicPr/>
                        </pic:nvPicPr>
                        <pic:blipFill>
                          <a:blip r:embed="rId40" cstate="print"/>
                          <a:stretch>
                            <a:fillRect/>
                          </a:stretch>
                        </pic:blipFill>
                        <pic:spPr>
                          <a:xfrm>
                            <a:off x="252828" y="411005"/>
                            <a:ext cx="36385" cy="80403"/>
                          </a:xfrm>
                          <a:prstGeom prst="rect">
                            <a:avLst/>
                          </a:prstGeom>
                        </pic:spPr>
                      </pic:pic>
                      <wps:wsp>
                        <wps:cNvPr id="261" name="object 82">
                          <a:extLst>
                            <a:ext uri="{FF2B5EF4-FFF2-40B4-BE49-F238E27FC236}">
                              <a16:creationId xmlns:a16="http://schemas.microsoft.com/office/drawing/2014/main" id="{F1099CEB-8AC2-4172-9889-72E6A03D0397}"/>
                            </a:ext>
                          </a:extLst>
                        </wps:cNvPr>
                        <wps:cNvSpPr/>
                        <wps:spPr>
                          <a:xfrm>
                            <a:off x="270989" y="420010"/>
                            <a:ext cx="45085" cy="36195"/>
                          </a:xfrm>
                          <a:custGeom>
                            <a:avLst/>
                            <a:gdLst/>
                            <a:ahLst/>
                            <a:cxnLst/>
                            <a:rect l="l" t="t" r="r" b="b"/>
                            <a:pathLst>
                              <a:path w="45085" h="36194">
                                <a:moveTo>
                                  <a:pt x="39448" y="0"/>
                                </a:moveTo>
                                <a:lnTo>
                                  <a:pt x="3721" y="3601"/>
                                </a:lnTo>
                                <a:lnTo>
                                  <a:pt x="0" y="15425"/>
                                </a:lnTo>
                                <a:lnTo>
                                  <a:pt x="10210" y="17990"/>
                                </a:lnTo>
                                <a:lnTo>
                                  <a:pt x="11734" y="25356"/>
                                </a:lnTo>
                                <a:lnTo>
                                  <a:pt x="11163" y="29661"/>
                                </a:lnTo>
                                <a:lnTo>
                                  <a:pt x="13309" y="30576"/>
                                </a:lnTo>
                                <a:lnTo>
                                  <a:pt x="16001" y="31465"/>
                                </a:lnTo>
                                <a:lnTo>
                                  <a:pt x="17749" y="35597"/>
                                </a:lnTo>
                                <a:lnTo>
                                  <a:pt x="26023" y="35597"/>
                                </a:lnTo>
                                <a:lnTo>
                                  <a:pt x="27571" y="34906"/>
                                </a:lnTo>
                                <a:lnTo>
                                  <a:pt x="28714" y="31528"/>
                                </a:lnTo>
                                <a:lnTo>
                                  <a:pt x="31051" y="30766"/>
                                </a:lnTo>
                                <a:lnTo>
                                  <a:pt x="33172" y="30766"/>
                                </a:lnTo>
                                <a:lnTo>
                                  <a:pt x="34632" y="26880"/>
                                </a:lnTo>
                                <a:lnTo>
                                  <a:pt x="34632" y="20530"/>
                                </a:lnTo>
                                <a:lnTo>
                                  <a:pt x="39458" y="17520"/>
                                </a:lnTo>
                                <a:lnTo>
                                  <a:pt x="44588" y="15425"/>
                                </a:lnTo>
                                <a:lnTo>
                                  <a:pt x="43014" y="8655"/>
                                </a:lnTo>
                                <a:lnTo>
                                  <a:pt x="39448" y="0"/>
                                </a:lnTo>
                                <a:close/>
                              </a:path>
                            </a:pathLst>
                          </a:custGeom>
                          <a:solidFill>
                            <a:srgbClr val="5A4945">
                              <a:alpha val="59999"/>
                            </a:srgbClr>
                          </a:solidFill>
                        </wps:spPr>
                        <wps:bodyPr wrap="square" lIns="0" tIns="0" rIns="0" bIns="0" rtlCol="0"/>
                      </wps:wsp>
                      <pic:pic xmlns:pic="http://schemas.openxmlformats.org/drawingml/2006/picture">
                        <pic:nvPicPr>
                          <pic:cNvPr id="262" name="object 83">
                            <a:extLst>
                              <a:ext uri="{FF2B5EF4-FFF2-40B4-BE49-F238E27FC236}">
                                <a16:creationId xmlns:a16="http://schemas.microsoft.com/office/drawing/2014/main" id="{38D3655D-ECB7-4F36-B437-6ED4117F20BA}"/>
                              </a:ext>
                            </a:extLst>
                          </pic:cNvPr>
                          <pic:cNvPicPr/>
                        </pic:nvPicPr>
                        <pic:blipFill>
                          <a:blip r:embed="rId41" cstate="print"/>
                          <a:stretch>
                            <a:fillRect/>
                          </a:stretch>
                        </pic:blipFill>
                        <pic:spPr>
                          <a:xfrm>
                            <a:off x="225129" y="360370"/>
                            <a:ext cx="137579" cy="77825"/>
                          </a:xfrm>
                          <a:prstGeom prst="rect">
                            <a:avLst/>
                          </a:prstGeom>
                        </pic:spPr>
                      </pic:pic>
                      <wps:wsp>
                        <wps:cNvPr id="263" name="object 84">
                          <a:extLst>
                            <a:ext uri="{FF2B5EF4-FFF2-40B4-BE49-F238E27FC236}">
                              <a16:creationId xmlns:a16="http://schemas.microsoft.com/office/drawing/2014/main" id="{01C484CE-D06E-4B66-B39E-758660B714E3}"/>
                            </a:ext>
                          </a:extLst>
                        </wps:cNvPr>
                        <wps:cNvSpPr/>
                        <wps:spPr>
                          <a:xfrm>
                            <a:off x="273705" y="382113"/>
                            <a:ext cx="38735" cy="6985"/>
                          </a:xfrm>
                          <a:custGeom>
                            <a:avLst/>
                            <a:gdLst/>
                            <a:ahLst/>
                            <a:cxnLst/>
                            <a:rect l="l" t="t" r="r" b="b"/>
                            <a:pathLst>
                              <a:path w="38735" h="6984">
                                <a:moveTo>
                                  <a:pt x="10693" y="0"/>
                                </a:moveTo>
                                <a:lnTo>
                                  <a:pt x="0" y="0"/>
                                </a:lnTo>
                                <a:lnTo>
                                  <a:pt x="1041" y="3225"/>
                                </a:lnTo>
                                <a:lnTo>
                                  <a:pt x="3695" y="3225"/>
                                </a:lnTo>
                                <a:lnTo>
                                  <a:pt x="6578" y="6515"/>
                                </a:lnTo>
                                <a:lnTo>
                                  <a:pt x="35140" y="6515"/>
                                </a:lnTo>
                                <a:lnTo>
                                  <a:pt x="38263" y="3136"/>
                                </a:lnTo>
                                <a:lnTo>
                                  <a:pt x="17926" y="3136"/>
                                </a:lnTo>
                                <a:lnTo>
                                  <a:pt x="13284" y="3098"/>
                                </a:lnTo>
                                <a:lnTo>
                                  <a:pt x="11734" y="2819"/>
                                </a:lnTo>
                                <a:lnTo>
                                  <a:pt x="10693" y="0"/>
                                </a:lnTo>
                                <a:close/>
                              </a:path>
                              <a:path w="38735" h="6984">
                                <a:moveTo>
                                  <a:pt x="38709" y="2654"/>
                                </a:moveTo>
                                <a:lnTo>
                                  <a:pt x="17926" y="3136"/>
                                </a:lnTo>
                                <a:lnTo>
                                  <a:pt x="38263" y="3136"/>
                                </a:lnTo>
                                <a:lnTo>
                                  <a:pt x="38709" y="2654"/>
                                </a:lnTo>
                                <a:close/>
                              </a:path>
                            </a:pathLst>
                          </a:custGeom>
                          <a:solidFill>
                            <a:srgbClr val="1F1E1D"/>
                          </a:solidFill>
                        </wps:spPr>
                        <wps:bodyPr wrap="square" lIns="0" tIns="0" rIns="0" bIns="0" rtlCol="0"/>
                      </wps:wsp>
                      <wps:wsp>
                        <wps:cNvPr id="264" name="object 85">
                          <a:extLst>
                            <a:ext uri="{FF2B5EF4-FFF2-40B4-BE49-F238E27FC236}">
                              <a16:creationId xmlns:a16="http://schemas.microsoft.com/office/drawing/2014/main" id="{64494922-487D-486A-A1A0-2D9091EB0631}"/>
                            </a:ext>
                          </a:extLst>
                        </wps:cNvPr>
                        <wps:cNvSpPr/>
                        <wps:spPr>
                          <a:xfrm>
                            <a:off x="274672" y="367164"/>
                            <a:ext cx="36195" cy="20320"/>
                          </a:xfrm>
                          <a:custGeom>
                            <a:avLst/>
                            <a:gdLst/>
                            <a:ahLst/>
                            <a:cxnLst/>
                            <a:rect l="l" t="t" r="r" b="b"/>
                            <a:pathLst>
                              <a:path w="36195" h="20319">
                                <a:moveTo>
                                  <a:pt x="13385" y="19316"/>
                                </a:moveTo>
                                <a:lnTo>
                                  <a:pt x="13322" y="12268"/>
                                </a:lnTo>
                                <a:lnTo>
                                  <a:pt x="13131" y="12166"/>
                                </a:lnTo>
                                <a:lnTo>
                                  <a:pt x="12623" y="12166"/>
                                </a:lnTo>
                                <a:lnTo>
                                  <a:pt x="12471" y="12268"/>
                                </a:lnTo>
                                <a:lnTo>
                                  <a:pt x="12471" y="19316"/>
                                </a:lnTo>
                                <a:lnTo>
                                  <a:pt x="12623" y="19354"/>
                                </a:lnTo>
                                <a:lnTo>
                                  <a:pt x="13131" y="19354"/>
                                </a:lnTo>
                                <a:lnTo>
                                  <a:pt x="13385" y="19316"/>
                                </a:lnTo>
                                <a:close/>
                              </a:path>
                              <a:path w="36195" h="20319">
                                <a:moveTo>
                                  <a:pt x="14833" y="3441"/>
                                </a:moveTo>
                                <a:lnTo>
                                  <a:pt x="14706" y="3352"/>
                                </a:lnTo>
                                <a:lnTo>
                                  <a:pt x="14655" y="3187"/>
                                </a:lnTo>
                                <a:lnTo>
                                  <a:pt x="14427" y="3187"/>
                                </a:lnTo>
                                <a:lnTo>
                                  <a:pt x="127" y="15303"/>
                                </a:lnTo>
                                <a:lnTo>
                                  <a:pt x="0" y="15367"/>
                                </a:lnTo>
                                <a:lnTo>
                                  <a:pt x="0" y="15582"/>
                                </a:lnTo>
                                <a:lnTo>
                                  <a:pt x="190" y="15811"/>
                                </a:lnTo>
                                <a:lnTo>
                                  <a:pt x="355" y="15811"/>
                                </a:lnTo>
                                <a:lnTo>
                                  <a:pt x="14706" y="3733"/>
                                </a:lnTo>
                                <a:lnTo>
                                  <a:pt x="14833" y="3568"/>
                                </a:lnTo>
                                <a:lnTo>
                                  <a:pt x="14833" y="3441"/>
                                </a:lnTo>
                                <a:close/>
                              </a:path>
                              <a:path w="36195" h="20319">
                                <a:moveTo>
                                  <a:pt x="18821" y="101"/>
                                </a:moveTo>
                                <a:lnTo>
                                  <a:pt x="18630" y="0"/>
                                </a:lnTo>
                                <a:lnTo>
                                  <a:pt x="18224" y="0"/>
                                </a:lnTo>
                                <a:lnTo>
                                  <a:pt x="18034" y="101"/>
                                </a:lnTo>
                                <a:lnTo>
                                  <a:pt x="18034" y="18630"/>
                                </a:lnTo>
                                <a:lnTo>
                                  <a:pt x="18034" y="18859"/>
                                </a:lnTo>
                                <a:lnTo>
                                  <a:pt x="18224" y="18948"/>
                                </a:lnTo>
                                <a:lnTo>
                                  <a:pt x="18630" y="18948"/>
                                </a:lnTo>
                                <a:lnTo>
                                  <a:pt x="18821" y="18859"/>
                                </a:lnTo>
                                <a:lnTo>
                                  <a:pt x="18821" y="101"/>
                                </a:lnTo>
                                <a:close/>
                              </a:path>
                              <a:path w="36195" h="20319">
                                <a:moveTo>
                                  <a:pt x="29565" y="19634"/>
                                </a:moveTo>
                                <a:lnTo>
                                  <a:pt x="29514" y="12585"/>
                                </a:lnTo>
                                <a:lnTo>
                                  <a:pt x="29387" y="12496"/>
                                </a:lnTo>
                                <a:lnTo>
                                  <a:pt x="28854" y="12496"/>
                                </a:lnTo>
                                <a:lnTo>
                                  <a:pt x="28625" y="12585"/>
                                </a:lnTo>
                                <a:lnTo>
                                  <a:pt x="28625" y="19634"/>
                                </a:lnTo>
                                <a:lnTo>
                                  <a:pt x="28854" y="19697"/>
                                </a:lnTo>
                                <a:lnTo>
                                  <a:pt x="29387" y="19697"/>
                                </a:lnTo>
                                <a:lnTo>
                                  <a:pt x="29565" y="19634"/>
                                </a:lnTo>
                                <a:close/>
                              </a:path>
                              <a:path w="36195" h="20319">
                                <a:moveTo>
                                  <a:pt x="35775" y="17792"/>
                                </a:moveTo>
                                <a:lnTo>
                                  <a:pt x="26606" y="8178"/>
                                </a:lnTo>
                                <a:lnTo>
                                  <a:pt x="26543" y="8051"/>
                                </a:lnTo>
                                <a:lnTo>
                                  <a:pt x="26504" y="101"/>
                                </a:lnTo>
                                <a:lnTo>
                                  <a:pt x="26327" y="0"/>
                                </a:lnTo>
                                <a:lnTo>
                                  <a:pt x="25882" y="0"/>
                                </a:lnTo>
                                <a:lnTo>
                                  <a:pt x="25692" y="101"/>
                                </a:lnTo>
                                <a:lnTo>
                                  <a:pt x="25692" y="18630"/>
                                </a:lnTo>
                                <a:lnTo>
                                  <a:pt x="25692" y="18859"/>
                                </a:lnTo>
                                <a:lnTo>
                                  <a:pt x="25882" y="18948"/>
                                </a:lnTo>
                                <a:lnTo>
                                  <a:pt x="26327" y="18948"/>
                                </a:lnTo>
                                <a:lnTo>
                                  <a:pt x="26504" y="18859"/>
                                </a:lnTo>
                                <a:lnTo>
                                  <a:pt x="26504" y="8902"/>
                                </a:lnTo>
                                <a:lnTo>
                                  <a:pt x="35242" y="18110"/>
                                </a:lnTo>
                                <a:lnTo>
                                  <a:pt x="35306" y="18237"/>
                                </a:lnTo>
                                <a:lnTo>
                                  <a:pt x="35471" y="18237"/>
                                </a:lnTo>
                                <a:lnTo>
                                  <a:pt x="35585" y="18084"/>
                                </a:lnTo>
                                <a:lnTo>
                                  <a:pt x="35750" y="17983"/>
                                </a:lnTo>
                                <a:lnTo>
                                  <a:pt x="35775" y="17792"/>
                                </a:lnTo>
                                <a:close/>
                              </a:path>
                            </a:pathLst>
                          </a:custGeom>
                          <a:solidFill>
                            <a:srgbClr val="141212"/>
                          </a:solidFill>
                        </wps:spPr>
                        <wps:bodyPr wrap="square" lIns="0" tIns="0" rIns="0" bIns="0" rtlCol="0"/>
                      </wps:wsp>
                      <pic:pic xmlns:pic="http://schemas.openxmlformats.org/drawingml/2006/picture">
                        <pic:nvPicPr>
                          <pic:cNvPr id="265" name="object 86">
                            <a:extLst>
                              <a:ext uri="{FF2B5EF4-FFF2-40B4-BE49-F238E27FC236}">
                                <a16:creationId xmlns:a16="http://schemas.microsoft.com/office/drawing/2014/main" id="{A9E8F667-CF4B-40BE-B424-0EC54F91139D}"/>
                              </a:ext>
                            </a:extLst>
                          </pic:cNvPr>
                          <pic:cNvPicPr/>
                        </pic:nvPicPr>
                        <pic:blipFill>
                          <a:blip r:embed="rId42" cstate="print"/>
                          <a:stretch>
                            <a:fillRect/>
                          </a:stretch>
                        </pic:blipFill>
                        <pic:spPr>
                          <a:xfrm>
                            <a:off x="283257" y="377223"/>
                            <a:ext cx="25806" cy="4889"/>
                          </a:xfrm>
                          <a:prstGeom prst="rect">
                            <a:avLst/>
                          </a:prstGeom>
                        </pic:spPr>
                      </pic:pic>
                      <wps:wsp>
                        <wps:cNvPr id="266" name="object 87">
                          <a:extLst>
                            <a:ext uri="{FF2B5EF4-FFF2-40B4-BE49-F238E27FC236}">
                              <a16:creationId xmlns:a16="http://schemas.microsoft.com/office/drawing/2014/main" id="{EAF3FDFB-279C-4B14-8C63-7D13A892580F}"/>
                            </a:ext>
                          </a:extLst>
                        </wps:cNvPr>
                        <wps:cNvSpPr/>
                        <wps:spPr>
                          <a:xfrm>
                            <a:off x="292706" y="367825"/>
                            <a:ext cx="11430" cy="1905"/>
                          </a:xfrm>
                          <a:custGeom>
                            <a:avLst/>
                            <a:gdLst/>
                            <a:ahLst/>
                            <a:cxnLst/>
                            <a:rect l="l" t="t" r="r" b="b"/>
                            <a:pathLst>
                              <a:path w="11429" h="1905">
                                <a:moveTo>
                                  <a:pt x="2844" y="1612"/>
                                </a:moveTo>
                                <a:lnTo>
                                  <a:pt x="0" y="0"/>
                                </a:lnTo>
                                <a:lnTo>
                                  <a:pt x="0" y="1612"/>
                                </a:lnTo>
                                <a:lnTo>
                                  <a:pt x="2844" y="1612"/>
                                </a:lnTo>
                                <a:close/>
                              </a:path>
                              <a:path w="11429" h="1905">
                                <a:moveTo>
                                  <a:pt x="11010" y="1612"/>
                                </a:moveTo>
                                <a:lnTo>
                                  <a:pt x="8128" y="0"/>
                                </a:lnTo>
                                <a:lnTo>
                                  <a:pt x="8128" y="1612"/>
                                </a:lnTo>
                                <a:lnTo>
                                  <a:pt x="11010" y="1612"/>
                                </a:lnTo>
                                <a:close/>
                              </a:path>
                            </a:pathLst>
                          </a:custGeom>
                          <a:solidFill>
                            <a:srgbClr val="141212"/>
                          </a:solidFill>
                        </wps:spPr>
                        <wps:bodyPr wrap="square" lIns="0" tIns="0" rIns="0" bIns="0" rtlCol="0"/>
                      </wps:wsp>
                      <pic:pic xmlns:pic="http://schemas.openxmlformats.org/drawingml/2006/picture">
                        <pic:nvPicPr>
                          <pic:cNvPr id="267" name="object 88">
                            <a:extLst>
                              <a:ext uri="{FF2B5EF4-FFF2-40B4-BE49-F238E27FC236}">
                                <a16:creationId xmlns:a16="http://schemas.microsoft.com/office/drawing/2014/main" id="{26657CD4-46C2-4779-B9E6-5FEE7FF48639}"/>
                              </a:ext>
                            </a:extLst>
                          </pic:cNvPr>
                          <pic:cNvPicPr/>
                        </pic:nvPicPr>
                        <pic:blipFill>
                          <a:blip r:embed="rId43" cstate="print"/>
                          <a:stretch>
                            <a:fillRect/>
                          </a:stretch>
                        </pic:blipFill>
                        <pic:spPr>
                          <a:xfrm>
                            <a:off x="288070" y="370353"/>
                            <a:ext cx="16497" cy="4965"/>
                          </a:xfrm>
                          <a:prstGeom prst="rect">
                            <a:avLst/>
                          </a:prstGeom>
                        </pic:spPr>
                      </pic:pic>
                      <wps:wsp>
                        <wps:cNvPr id="268" name="object 89">
                          <a:extLst>
                            <a:ext uri="{FF2B5EF4-FFF2-40B4-BE49-F238E27FC236}">
                              <a16:creationId xmlns:a16="http://schemas.microsoft.com/office/drawing/2014/main" id="{871B2139-BCDC-4039-9452-42CF4144A357}"/>
                            </a:ext>
                          </a:extLst>
                        </wps:cNvPr>
                        <wps:cNvSpPr/>
                        <wps:spPr>
                          <a:xfrm>
                            <a:off x="277898" y="402775"/>
                            <a:ext cx="33655" cy="16510"/>
                          </a:xfrm>
                          <a:custGeom>
                            <a:avLst/>
                            <a:gdLst/>
                            <a:ahLst/>
                            <a:cxnLst/>
                            <a:rect l="l" t="t" r="r" b="b"/>
                            <a:pathLst>
                              <a:path w="33654" h="16509">
                                <a:moveTo>
                                  <a:pt x="33172" y="10337"/>
                                </a:moveTo>
                                <a:lnTo>
                                  <a:pt x="28816" y="10845"/>
                                </a:lnTo>
                                <a:lnTo>
                                  <a:pt x="28816" y="13563"/>
                                </a:lnTo>
                                <a:lnTo>
                                  <a:pt x="27305" y="13538"/>
                                </a:lnTo>
                                <a:lnTo>
                                  <a:pt x="27305" y="12230"/>
                                </a:lnTo>
                                <a:lnTo>
                                  <a:pt x="25565" y="12230"/>
                                </a:lnTo>
                                <a:lnTo>
                                  <a:pt x="25565" y="228"/>
                                </a:lnTo>
                                <a:lnTo>
                                  <a:pt x="25336" y="0"/>
                                </a:lnTo>
                                <a:lnTo>
                                  <a:pt x="24714" y="0"/>
                                </a:lnTo>
                                <a:lnTo>
                                  <a:pt x="24447" y="228"/>
                                </a:lnTo>
                                <a:lnTo>
                                  <a:pt x="24447" y="12230"/>
                                </a:lnTo>
                                <a:lnTo>
                                  <a:pt x="23126" y="12230"/>
                                </a:lnTo>
                                <a:lnTo>
                                  <a:pt x="23126" y="13462"/>
                                </a:lnTo>
                                <a:lnTo>
                                  <a:pt x="19900" y="13385"/>
                                </a:lnTo>
                                <a:lnTo>
                                  <a:pt x="19900" y="12230"/>
                                </a:lnTo>
                                <a:lnTo>
                                  <a:pt x="18351" y="12230"/>
                                </a:lnTo>
                                <a:lnTo>
                                  <a:pt x="18351" y="228"/>
                                </a:lnTo>
                                <a:lnTo>
                                  <a:pt x="18072" y="0"/>
                                </a:lnTo>
                                <a:lnTo>
                                  <a:pt x="17437" y="0"/>
                                </a:lnTo>
                                <a:lnTo>
                                  <a:pt x="17208" y="228"/>
                                </a:lnTo>
                                <a:lnTo>
                                  <a:pt x="17208" y="12230"/>
                                </a:lnTo>
                                <a:lnTo>
                                  <a:pt x="15671" y="12230"/>
                                </a:lnTo>
                                <a:lnTo>
                                  <a:pt x="15671" y="13309"/>
                                </a:lnTo>
                                <a:lnTo>
                                  <a:pt x="12471" y="13233"/>
                                </a:lnTo>
                                <a:lnTo>
                                  <a:pt x="12471" y="12230"/>
                                </a:lnTo>
                                <a:lnTo>
                                  <a:pt x="11137" y="12230"/>
                                </a:lnTo>
                                <a:lnTo>
                                  <a:pt x="11137" y="228"/>
                                </a:lnTo>
                                <a:lnTo>
                                  <a:pt x="10858" y="0"/>
                                </a:lnTo>
                                <a:lnTo>
                                  <a:pt x="10223" y="0"/>
                                </a:lnTo>
                                <a:lnTo>
                                  <a:pt x="9994" y="228"/>
                                </a:lnTo>
                                <a:lnTo>
                                  <a:pt x="9994" y="12230"/>
                                </a:lnTo>
                                <a:lnTo>
                                  <a:pt x="8166" y="12230"/>
                                </a:lnTo>
                                <a:lnTo>
                                  <a:pt x="8166" y="13157"/>
                                </a:lnTo>
                                <a:lnTo>
                                  <a:pt x="6870" y="13119"/>
                                </a:lnTo>
                                <a:lnTo>
                                  <a:pt x="5054" y="10845"/>
                                </a:lnTo>
                                <a:lnTo>
                                  <a:pt x="0" y="10845"/>
                                </a:lnTo>
                                <a:lnTo>
                                  <a:pt x="2311" y="14236"/>
                                </a:lnTo>
                                <a:lnTo>
                                  <a:pt x="5727" y="16383"/>
                                </a:lnTo>
                                <a:lnTo>
                                  <a:pt x="27673" y="16383"/>
                                </a:lnTo>
                                <a:lnTo>
                                  <a:pt x="32156" y="13563"/>
                                </a:lnTo>
                                <a:lnTo>
                                  <a:pt x="33172" y="10337"/>
                                </a:lnTo>
                                <a:close/>
                              </a:path>
                            </a:pathLst>
                          </a:custGeom>
                          <a:solidFill>
                            <a:srgbClr val="1F1E1D"/>
                          </a:solidFill>
                        </wps:spPr>
                        <wps:bodyPr wrap="square" lIns="0" tIns="0" rIns="0" bIns="0" rtlCol="0"/>
                      </wps:wsp>
                      <pic:pic xmlns:pic="http://schemas.openxmlformats.org/drawingml/2006/picture">
                        <pic:nvPicPr>
                          <pic:cNvPr id="269" name="object 90">
                            <a:extLst>
                              <a:ext uri="{FF2B5EF4-FFF2-40B4-BE49-F238E27FC236}">
                                <a16:creationId xmlns:a16="http://schemas.microsoft.com/office/drawing/2014/main" id="{FCDAEC0F-6B78-4209-BB78-001AD1D1DF58}"/>
                              </a:ext>
                            </a:extLst>
                          </pic:cNvPr>
                          <pic:cNvPicPr/>
                        </pic:nvPicPr>
                        <pic:blipFill>
                          <a:blip r:embed="rId43" cstate="print"/>
                          <a:stretch>
                            <a:fillRect/>
                          </a:stretch>
                        </pic:blipFill>
                        <pic:spPr>
                          <a:xfrm>
                            <a:off x="285187" y="406052"/>
                            <a:ext cx="13563" cy="4902"/>
                          </a:xfrm>
                          <a:prstGeom prst="rect">
                            <a:avLst/>
                          </a:prstGeom>
                        </pic:spPr>
                      </pic:pic>
                      <pic:pic xmlns:pic="http://schemas.openxmlformats.org/drawingml/2006/picture">
                        <pic:nvPicPr>
                          <pic:cNvPr id="270" name="object 91">
                            <a:extLst>
                              <a:ext uri="{FF2B5EF4-FFF2-40B4-BE49-F238E27FC236}">
                                <a16:creationId xmlns:a16="http://schemas.microsoft.com/office/drawing/2014/main" id="{861D82B7-9988-4EEA-9662-6E976D48B467}"/>
                              </a:ext>
                            </a:extLst>
                          </pic:cNvPr>
                          <pic:cNvPicPr/>
                        </pic:nvPicPr>
                        <pic:blipFill>
                          <a:blip r:embed="rId44" cstate="print"/>
                          <a:stretch>
                            <a:fillRect/>
                          </a:stretch>
                        </pic:blipFill>
                        <pic:spPr>
                          <a:xfrm>
                            <a:off x="209153" y="297303"/>
                            <a:ext cx="170560" cy="113652"/>
                          </a:xfrm>
                          <a:prstGeom prst="rect">
                            <a:avLst/>
                          </a:prstGeom>
                        </pic:spPr>
                      </pic:pic>
                      <pic:pic xmlns:pic="http://schemas.openxmlformats.org/drawingml/2006/picture">
                        <pic:nvPicPr>
                          <pic:cNvPr id="271" name="object 92">
                            <a:extLst>
                              <a:ext uri="{FF2B5EF4-FFF2-40B4-BE49-F238E27FC236}">
                                <a16:creationId xmlns:a16="http://schemas.microsoft.com/office/drawing/2014/main" id="{F6BEBE6B-AD01-4C63-BD06-0C9B4D4D377B}"/>
                              </a:ext>
                            </a:extLst>
                          </pic:cNvPr>
                          <pic:cNvPicPr/>
                        </pic:nvPicPr>
                        <pic:blipFill>
                          <a:blip r:embed="rId45" cstate="print"/>
                          <a:stretch>
                            <a:fillRect/>
                          </a:stretch>
                        </pic:blipFill>
                        <pic:spPr>
                          <a:xfrm>
                            <a:off x="277123" y="315501"/>
                            <a:ext cx="36185" cy="45453"/>
                          </a:xfrm>
                          <a:prstGeom prst="rect">
                            <a:avLst/>
                          </a:prstGeom>
                        </pic:spPr>
                      </pic:pic>
                      <wps:wsp>
                        <wps:cNvPr id="272" name="object 93">
                          <a:extLst>
                            <a:ext uri="{FF2B5EF4-FFF2-40B4-BE49-F238E27FC236}">
                              <a16:creationId xmlns:a16="http://schemas.microsoft.com/office/drawing/2014/main" id="{65965984-567D-4786-9F80-63046FBFCE89}"/>
                            </a:ext>
                          </a:extLst>
                        </wps:cNvPr>
                        <wps:cNvSpPr/>
                        <wps:spPr>
                          <a:xfrm>
                            <a:off x="288294" y="315506"/>
                            <a:ext cx="12065" cy="28575"/>
                          </a:xfrm>
                          <a:custGeom>
                            <a:avLst/>
                            <a:gdLst/>
                            <a:ahLst/>
                            <a:cxnLst/>
                            <a:rect l="l" t="t" r="r" b="b"/>
                            <a:pathLst>
                              <a:path w="12064" h="28575">
                                <a:moveTo>
                                  <a:pt x="10933" y="24574"/>
                                </a:moveTo>
                                <a:lnTo>
                                  <a:pt x="6819" y="24574"/>
                                </a:lnTo>
                                <a:lnTo>
                                  <a:pt x="5076" y="24808"/>
                                </a:lnTo>
                                <a:lnTo>
                                  <a:pt x="11785" y="28536"/>
                                </a:lnTo>
                                <a:lnTo>
                                  <a:pt x="10933" y="24574"/>
                                </a:lnTo>
                                <a:close/>
                              </a:path>
                              <a:path w="12064" h="28575">
                                <a:moveTo>
                                  <a:pt x="5651" y="0"/>
                                </a:moveTo>
                                <a:lnTo>
                                  <a:pt x="0" y="25488"/>
                                </a:lnTo>
                                <a:lnTo>
                                  <a:pt x="5076" y="24808"/>
                                </a:lnTo>
                                <a:lnTo>
                                  <a:pt x="6819" y="24574"/>
                                </a:lnTo>
                                <a:lnTo>
                                  <a:pt x="10933" y="24574"/>
                                </a:lnTo>
                                <a:lnTo>
                                  <a:pt x="5651" y="0"/>
                                </a:lnTo>
                                <a:close/>
                              </a:path>
                              <a:path w="12064" h="28575">
                                <a:moveTo>
                                  <a:pt x="6819" y="24574"/>
                                </a:moveTo>
                                <a:lnTo>
                                  <a:pt x="4953" y="24739"/>
                                </a:lnTo>
                                <a:lnTo>
                                  <a:pt x="6819" y="24574"/>
                                </a:lnTo>
                                <a:close/>
                              </a:path>
                            </a:pathLst>
                          </a:custGeom>
                          <a:solidFill>
                            <a:srgbClr val="5F6065">
                              <a:alpha val="39999"/>
                            </a:srgbClr>
                          </a:solidFill>
                        </wps:spPr>
                        <wps:bodyPr wrap="square" lIns="0" tIns="0" rIns="0" bIns="0" rtlCol="0"/>
                      </wps:wsp>
                      <pic:pic xmlns:pic="http://schemas.openxmlformats.org/drawingml/2006/picture">
                        <pic:nvPicPr>
                          <pic:cNvPr id="273" name="object 94">
                            <a:extLst>
                              <a:ext uri="{FF2B5EF4-FFF2-40B4-BE49-F238E27FC236}">
                                <a16:creationId xmlns:a16="http://schemas.microsoft.com/office/drawing/2014/main" id="{092D499C-E216-457B-B473-32BF1DE8D91C}"/>
                              </a:ext>
                            </a:extLst>
                          </pic:cNvPr>
                          <pic:cNvPicPr/>
                        </pic:nvPicPr>
                        <pic:blipFill>
                          <a:blip r:embed="rId46" cstate="print"/>
                          <a:stretch>
                            <a:fillRect/>
                          </a:stretch>
                        </pic:blipFill>
                        <pic:spPr>
                          <a:xfrm>
                            <a:off x="277123" y="308758"/>
                            <a:ext cx="41427" cy="43726"/>
                          </a:xfrm>
                          <a:prstGeom prst="rect">
                            <a:avLst/>
                          </a:prstGeom>
                        </pic:spPr>
                      </pic:pic>
                      <pic:pic xmlns:pic="http://schemas.openxmlformats.org/drawingml/2006/picture">
                        <pic:nvPicPr>
                          <pic:cNvPr id="274" name="object 95">
                            <a:extLst>
                              <a:ext uri="{FF2B5EF4-FFF2-40B4-BE49-F238E27FC236}">
                                <a16:creationId xmlns:a16="http://schemas.microsoft.com/office/drawing/2014/main" id="{795EC1F1-ED69-4B36-BF97-1F0CA9241383}"/>
                              </a:ext>
                            </a:extLst>
                          </pic:cNvPr>
                          <pic:cNvPicPr/>
                        </pic:nvPicPr>
                        <pic:blipFill>
                          <a:blip r:embed="rId47" cstate="print"/>
                          <a:stretch>
                            <a:fillRect/>
                          </a:stretch>
                        </pic:blipFill>
                        <pic:spPr>
                          <a:xfrm>
                            <a:off x="204587" y="215856"/>
                            <a:ext cx="179769" cy="226313"/>
                          </a:xfrm>
                          <a:prstGeom prst="rect">
                            <a:avLst/>
                          </a:prstGeom>
                        </pic:spPr>
                      </pic:pic>
                      <pic:pic xmlns:pic="http://schemas.openxmlformats.org/drawingml/2006/picture">
                        <pic:nvPicPr>
                          <pic:cNvPr id="275" name="object 96">
                            <a:extLst>
                              <a:ext uri="{FF2B5EF4-FFF2-40B4-BE49-F238E27FC236}">
                                <a16:creationId xmlns:a16="http://schemas.microsoft.com/office/drawing/2014/main" id="{8C9DB027-B7D5-4767-B7D6-51C8B24F661C}"/>
                              </a:ext>
                            </a:extLst>
                          </pic:cNvPr>
                          <pic:cNvPicPr/>
                        </pic:nvPicPr>
                        <pic:blipFill>
                          <a:blip r:embed="rId48" cstate="print"/>
                          <a:stretch>
                            <a:fillRect/>
                          </a:stretch>
                        </pic:blipFill>
                        <pic:spPr>
                          <a:xfrm>
                            <a:off x="206038" y="218105"/>
                            <a:ext cx="177105" cy="80518"/>
                          </a:xfrm>
                          <a:prstGeom prst="rect">
                            <a:avLst/>
                          </a:prstGeom>
                        </pic:spPr>
                      </pic:pic>
                      <pic:pic xmlns:pic="http://schemas.openxmlformats.org/drawingml/2006/picture">
                        <pic:nvPicPr>
                          <pic:cNvPr id="276" name="object 97">
                            <a:extLst>
                              <a:ext uri="{FF2B5EF4-FFF2-40B4-BE49-F238E27FC236}">
                                <a16:creationId xmlns:a16="http://schemas.microsoft.com/office/drawing/2014/main" id="{8A272CD0-6BAD-494E-808D-94C1C19616EE}"/>
                              </a:ext>
                            </a:extLst>
                          </pic:cNvPr>
                          <pic:cNvPicPr/>
                        </pic:nvPicPr>
                        <pic:blipFill>
                          <a:blip r:embed="rId49" cstate="print"/>
                          <a:stretch>
                            <a:fillRect/>
                          </a:stretch>
                        </pic:blipFill>
                        <pic:spPr>
                          <a:xfrm>
                            <a:off x="319058" y="196997"/>
                            <a:ext cx="19075" cy="26314"/>
                          </a:xfrm>
                          <a:prstGeom prst="rect">
                            <a:avLst/>
                          </a:prstGeom>
                        </pic:spPr>
                      </pic:pic>
                      <wps:wsp>
                        <wps:cNvPr id="277" name="object 98">
                          <a:extLst>
                            <a:ext uri="{FF2B5EF4-FFF2-40B4-BE49-F238E27FC236}">
                              <a16:creationId xmlns:a16="http://schemas.microsoft.com/office/drawing/2014/main" id="{00F5A133-86D8-415F-B49A-A5F22AAF2D93}"/>
                            </a:ext>
                          </a:extLst>
                        </wps:cNvPr>
                        <wps:cNvSpPr/>
                        <wps:spPr>
                          <a:xfrm>
                            <a:off x="205602" y="217335"/>
                            <a:ext cx="177165" cy="29209"/>
                          </a:xfrm>
                          <a:custGeom>
                            <a:avLst/>
                            <a:gdLst/>
                            <a:ahLst/>
                            <a:cxnLst/>
                            <a:rect l="l" t="t" r="r" b="b"/>
                            <a:pathLst>
                              <a:path w="177165" h="29209">
                                <a:moveTo>
                                  <a:pt x="174688" y="0"/>
                                </a:moveTo>
                                <a:lnTo>
                                  <a:pt x="169938" y="0"/>
                                </a:lnTo>
                                <a:lnTo>
                                  <a:pt x="177152" y="762"/>
                                </a:lnTo>
                                <a:lnTo>
                                  <a:pt x="172338" y="762"/>
                                </a:lnTo>
                                <a:lnTo>
                                  <a:pt x="147538" y="16955"/>
                                </a:lnTo>
                                <a:lnTo>
                                  <a:pt x="120007" y="17156"/>
                                </a:lnTo>
                                <a:lnTo>
                                  <a:pt x="97674" y="10543"/>
                                </a:lnTo>
                                <a:lnTo>
                                  <a:pt x="88468" y="6299"/>
                                </a:lnTo>
                                <a:lnTo>
                                  <a:pt x="55691" y="23536"/>
                                </a:lnTo>
                                <a:lnTo>
                                  <a:pt x="36045" y="28705"/>
                                </a:lnTo>
                                <a:lnTo>
                                  <a:pt x="21681" y="21286"/>
                                </a:lnTo>
                                <a:lnTo>
                                  <a:pt x="4749" y="762"/>
                                </a:lnTo>
                                <a:lnTo>
                                  <a:pt x="0" y="762"/>
                                </a:lnTo>
                              </a:path>
                            </a:pathLst>
                          </a:custGeom>
                          <a:ln w="3175">
                            <a:solidFill>
                              <a:srgbClr val="A07619"/>
                            </a:solidFill>
                          </a:ln>
                        </wps:spPr>
                        <wps:bodyPr wrap="square" lIns="0" tIns="0" rIns="0" bIns="0" rtlCol="0"/>
                      </wps:wsp>
                      <wps:wsp>
                        <wps:cNvPr id="278" name="object 99">
                          <a:extLst>
                            <a:ext uri="{FF2B5EF4-FFF2-40B4-BE49-F238E27FC236}">
                              <a16:creationId xmlns:a16="http://schemas.microsoft.com/office/drawing/2014/main" id="{549224FF-49CA-4AA1-A54B-576D32E94372}"/>
                            </a:ext>
                          </a:extLst>
                        </wps:cNvPr>
                        <wps:cNvSpPr/>
                        <wps:spPr>
                          <a:xfrm>
                            <a:off x="206064" y="216511"/>
                            <a:ext cx="176530" cy="221615"/>
                          </a:xfrm>
                          <a:custGeom>
                            <a:avLst/>
                            <a:gdLst/>
                            <a:ahLst/>
                            <a:cxnLst/>
                            <a:rect l="l" t="t" r="r" b="b"/>
                            <a:pathLst>
                              <a:path w="176529" h="221615">
                                <a:moveTo>
                                  <a:pt x="89593" y="220383"/>
                                </a:moveTo>
                                <a:lnTo>
                                  <a:pt x="134072" y="181073"/>
                                </a:lnTo>
                                <a:lnTo>
                                  <a:pt x="160123" y="138499"/>
                                </a:lnTo>
                                <a:lnTo>
                                  <a:pt x="172561" y="93542"/>
                                </a:lnTo>
                                <a:lnTo>
                                  <a:pt x="176203" y="47081"/>
                                </a:lnTo>
                                <a:lnTo>
                                  <a:pt x="175864" y="0"/>
                                </a:lnTo>
                                <a:lnTo>
                                  <a:pt x="171127" y="0"/>
                                </a:lnTo>
                                <a:lnTo>
                                  <a:pt x="151720" y="14609"/>
                                </a:lnTo>
                                <a:lnTo>
                                  <a:pt x="129576" y="17679"/>
                                </a:lnTo>
                                <a:lnTo>
                                  <a:pt x="90800" y="7175"/>
                                </a:lnTo>
                                <a:lnTo>
                                  <a:pt x="88107" y="5791"/>
                                </a:lnTo>
                                <a:lnTo>
                                  <a:pt x="87510" y="6108"/>
                                </a:lnTo>
                                <a:lnTo>
                                  <a:pt x="85694" y="6921"/>
                                </a:lnTo>
                                <a:lnTo>
                                  <a:pt x="71615" y="12680"/>
                                </a:lnTo>
                                <a:lnTo>
                                  <a:pt x="50063" y="17424"/>
                                </a:lnTo>
                                <a:lnTo>
                                  <a:pt x="26174" y="15186"/>
                                </a:lnTo>
                                <a:lnTo>
                                  <a:pt x="5087" y="0"/>
                                </a:lnTo>
                                <a:lnTo>
                                  <a:pt x="338" y="0"/>
                                </a:lnTo>
                                <a:lnTo>
                                  <a:pt x="0" y="47081"/>
                                </a:lnTo>
                                <a:lnTo>
                                  <a:pt x="3641" y="93540"/>
                                </a:lnTo>
                                <a:lnTo>
                                  <a:pt x="16073" y="138494"/>
                                </a:lnTo>
                                <a:lnTo>
                                  <a:pt x="42109" y="181060"/>
                                </a:lnTo>
                                <a:lnTo>
                                  <a:pt x="86558" y="220357"/>
                                </a:lnTo>
                                <a:lnTo>
                                  <a:pt x="88133" y="221449"/>
                                </a:lnTo>
                                <a:lnTo>
                                  <a:pt x="88920" y="220827"/>
                                </a:lnTo>
                                <a:lnTo>
                                  <a:pt x="89593" y="220383"/>
                                </a:lnTo>
                                <a:close/>
                              </a:path>
                            </a:pathLst>
                          </a:custGeom>
                          <a:ln w="3175">
                            <a:solidFill>
                              <a:srgbClr val="E1DA11"/>
                            </a:solidFill>
                          </a:ln>
                        </wps:spPr>
                        <wps:bodyPr wrap="square" lIns="0" tIns="0" rIns="0" bIns="0" rtlCol="0"/>
                      </wps:wsp>
                      <wps:wsp>
                        <wps:cNvPr id="279" name="object 100">
                          <a:extLst>
                            <a:ext uri="{FF2B5EF4-FFF2-40B4-BE49-F238E27FC236}">
                              <a16:creationId xmlns:a16="http://schemas.microsoft.com/office/drawing/2014/main" id="{022F2B42-CB9D-42E6-B12E-2E49C0C32336}"/>
                            </a:ext>
                          </a:extLst>
                        </wps:cNvPr>
                        <wps:cNvSpPr/>
                        <wps:spPr>
                          <a:xfrm>
                            <a:off x="206765" y="294444"/>
                            <a:ext cx="175260" cy="69215"/>
                          </a:xfrm>
                          <a:custGeom>
                            <a:avLst/>
                            <a:gdLst/>
                            <a:ahLst/>
                            <a:cxnLst/>
                            <a:rect l="l" t="t" r="r" b="b"/>
                            <a:pathLst>
                              <a:path w="175260" h="69215">
                                <a:moveTo>
                                  <a:pt x="157899" y="63982"/>
                                </a:moveTo>
                                <a:lnTo>
                                  <a:pt x="18161" y="63982"/>
                                </a:lnTo>
                                <a:lnTo>
                                  <a:pt x="18161" y="69075"/>
                                </a:lnTo>
                                <a:lnTo>
                                  <a:pt x="157899" y="69075"/>
                                </a:lnTo>
                                <a:lnTo>
                                  <a:pt x="157899" y="63982"/>
                                </a:lnTo>
                                <a:close/>
                              </a:path>
                              <a:path w="175260" h="69215">
                                <a:moveTo>
                                  <a:pt x="174726" y="0"/>
                                </a:moveTo>
                                <a:lnTo>
                                  <a:pt x="0" y="0"/>
                                </a:lnTo>
                                <a:lnTo>
                                  <a:pt x="0" y="5067"/>
                                </a:lnTo>
                                <a:lnTo>
                                  <a:pt x="174726" y="5067"/>
                                </a:lnTo>
                                <a:lnTo>
                                  <a:pt x="174726" y="0"/>
                                </a:lnTo>
                                <a:close/>
                              </a:path>
                            </a:pathLst>
                          </a:custGeom>
                          <a:solidFill>
                            <a:srgbClr val="E1DA11"/>
                          </a:solidFill>
                        </wps:spPr>
                        <wps:bodyPr wrap="square" lIns="0" tIns="0" rIns="0" bIns="0" rtlCol="0"/>
                      </wps:wsp>
                      <wps:wsp>
                        <wps:cNvPr id="280" name="object 101">
                          <a:extLst>
                            <a:ext uri="{FF2B5EF4-FFF2-40B4-BE49-F238E27FC236}">
                              <a16:creationId xmlns:a16="http://schemas.microsoft.com/office/drawing/2014/main" id="{673A7318-2798-43BD-AC1C-C2B1DF2CA6DB}"/>
                            </a:ext>
                          </a:extLst>
                        </wps:cNvPr>
                        <wps:cNvSpPr/>
                        <wps:spPr>
                          <a:xfrm>
                            <a:off x="202701" y="211513"/>
                            <a:ext cx="182880" cy="230504"/>
                          </a:xfrm>
                          <a:custGeom>
                            <a:avLst/>
                            <a:gdLst/>
                            <a:ahLst/>
                            <a:cxnLst/>
                            <a:rect l="l" t="t" r="r" b="b"/>
                            <a:pathLst>
                              <a:path w="182879" h="230505">
                                <a:moveTo>
                                  <a:pt x="1536" y="63"/>
                                </a:moveTo>
                                <a:lnTo>
                                  <a:pt x="1092" y="0"/>
                                </a:lnTo>
                                <a:lnTo>
                                  <a:pt x="723" y="0"/>
                                </a:lnTo>
                                <a:lnTo>
                                  <a:pt x="1536" y="63"/>
                                </a:lnTo>
                                <a:close/>
                              </a:path>
                              <a:path w="182879" h="230505">
                                <a:moveTo>
                                  <a:pt x="2298" y="127"/>
                                </a:moveTo>
                                <a:lnTo>
                                  <a:pt x="1955" y="63"/>
                                </a:lnTo>
                                <a:lnTo>
                                  <a:pt x="1536" y="63"/>
                                </a:lnTo>
                                <a:lnTo>
                                  <a:pt x="1955" y="127"/>
                                </a:lnTo>
                                <a:lnTo>
                                  <a:pt x="2298" y="127"/>
                                </a:lnTo>
                                <a:close/>
                              </a:path>
                              <a:path w="182879" h="230505">
                                <a:moveTo>
                                  <a:pt x="2463" y="165"/>
                                </a:moveTo>
                                <a:lnTo>
                                  <a:pt x="2298" y="127"/>
                                </a:lnTo>
                                <a:lnTo>
                                  <a:pt x="2463" y="165"/>
                                </a:lnTo>
                                <a:close/>
                              </a:path>
                              <a:path w="182879" h="230505">
                                <a:moveTo>
                                  <a:pt x="3340" y="609"/>
                                </a:moveTo>
                                <a:lnTo>
                                  <a:pt x="3175" y="444"/>
                                </a:lnTo>
                                <a:lnTo>
                                  <a:pt x="2768" y="215"/>
                                </a:lnTo>
                                <a:lnTo>
                                  <a:pt x="2463" y="165"/>
                                </a:lnTo>
                                <a:lnTo>
                                  <a:pt x="2768" y="254"/>
                                </a:lnTo>
                                <a:lnTo>
                                  <a:pt x="3124" y="444"/>
                                </a:lnTo>
                                <a:lnTo>
                                  <a:pt x="3340" y="609"/>
                                </a:lnTo>
                                <a:close/>
                              </a:path>
                              <a:path w="182879" h="230505">
                                <a:moveTo>
                                  <a:pt x="4038" y="1498"/>
                                </a:moveTo>
                                <a:lnTo>
                                  <a:pt x="3657" y="1422"/>
                                </a:lnTo>
                                <a:lnTo>
                                  <a:pt x="4038" y="1498"/>
                                </a:lnTo>
                                <a:close/>
                              </a:path>
                              <a:path w="182879" h="230505">
                                <a:moveTo>
                                  <a:pt x="11341" y="4470"/>
                                </a:moveTo>
                                <a:lnTo>
                                  <a:pt x="8851" y="1270"/>
                                </a:lnTo>
                                <a:lnTo>
                                  <a:pt x="11163" y="4279"/>
                                </a:lnTo>
                                <a:lnTo>
                                  <a:pt x="11341" y="4470"/>
                                </a:lnTo>
                                <a:close/>
                              </a:path>
                              <a:path w="182879" h="230505">
                                <a:moveTo>
                                  <a:pt x="21348" y="13017"/>
                                </a:moveTo>
                                <a:lnTo>
                                  <a:pt x="19545" y="11899"/>
                                </a:lnTo>
                                <a:lnTo>
                                  <a:pt x="16624" y="9499"/>
                                </a:lnTo>
                                <a:lnTo>
                                  <a:pt x="13754" y="7086"/>
                                </a:lnTo>
                                <a:lnTo>
                                  <a:pt x="11341" y="4470"/>
                                </a:lnTo>
                                <a:lnTo>
                                  <a:pt x="13500" y="7251"/>
                                </a:lnTo>
                                <a:lnTo>
                                  <a:pt x="19481" y="12179"/>
                                </a:lnTo>
                                <a:lnTo>
                                  <a:pt x="21348" y="13017"/>
                                </a:lnTo>
                                <a:close/>
                              </a:path>
                              <a:path w="182879" h="230505">
                                <a:moveTo>
                                  <a:pt x="91338" y="7251"/>
                                </a:moveTo>
                                <a:lnTo>
                                  <a:pt x="87972" y="9017"/>
                                </a:lnTo>
                                <a:lnTo>
                                  <a:pt x="84594" y="10541"/>
                                </a:lnTo>
                                <a:lnTo>
                                  <a:pt x="81051" y="11963"/>
                                </a:lnTo>
                                <a:lnTo>
                                  <a:pt x="77571" y="13487"/>
                                </a:lnTo>
                                <a:lnTo>
                                  <a:pt x="40767" y="19583"/>
                                </a:lnTo>
                                <a:lnTo>
                                  <a:pt x="33172" y="18351"/>
                                </a:lnTo>
                                <a:lnTo>
                                  <a:pt x="21348" y="13017"/>
                                </a:lnTo>
                                <a:lnTo>
                                  <a:pt x="22809" y="13919"/>
                                </a:lnTo>
                                <a:lnTo>
                                  <a:pt x="33108" y="18630"/>
                                </a:lnTo>
                                <a:lnTo>
                                  <a:pt x="40728" y="19900"/>
                                </a:lnTo>
                                <a:lnTo>
                                  <a:pt x="55816" y="19685"/>
                                </a:lnTo>
                                <a:lnTo>
                                  <a:pt x="56349" y="19583"/>
                                </a:lnTo>
                                <a:lnTo>
                                  <a:pt x="63284" y="18249"/>
                                </a:lnTo>
                                <a:lnTo>
                                  <a:pt x="77736" y="13830"/>
                                </a:lnTo>
                                <a:lnTo>
                                  <a:pt x="84721" y="10922"/>
                                </a:lnTo>
                                <a:lnTo>
                                  <a:pt x="91338" y="7251"/>
                                </a:lnTo>
                                <a:close/>
                              </a:path>
                              <a:path w="182879" h="230505">
                                <a:moveTo>
                                  <a:pt x="91478" y="230314"/>
                                </a:moveTo>
                                <a:lnTo>
                                  <a:pt x="59359" y="204927"/>
                                </a:lnTo>
                                <a:lnTo>
                                  <a:pt x="32689" y="173951"/>
                                </a:lnTo>
                                <a:lnTo>
                                  <a:pt x="13893" y="137718"/>
                                </a:lnTo>
                                <a:lnTo>
                                  <a:pt x="3683" y="98171"/>
                                </a:lnTo>
                                <a:lnTo>
                                  <a:pt x="393" y="57404"/>
                                </a:lnTo>
                                <a:lnTo>
                                  <a:pt x="254" y="49225"/>
                                </a:lnTo>
                                <a:lnTo>
                                  <a:pt x="279" y="24638"/>
                                </a:lnTo>
                                <a:lnTo>
                                  <a:pt x="393" y="16446"/>
                                </a:lnTo>
                                <a:lnTo>
                                  <a:pt x="723" y="63"/>
                                </a:lnTo>
                                <a:lnTo>
                                  <a:pt x="279" y="16471"/>
                                </a:lnTo>
                                <a:lnTo>
                                  <a:pt x="0" y="32804"/>
                                </a:lnTo>
                                <a:lnTo>
                                  <a:pt x="0" y="49225"/>
                                </a:lnTo>
                                <a:lnTo>
                                  <a:pt x="3365" y="98247"/>
                                </a:lnTo>
                                <a:lnTo>
                                  <a:pt x="13550" y="137845"/>
                                </a:lnTo>
                                <a:lnTo>
                                  <a:pt x="32473" y="174155"/>
                                </a:lnTo>
                                <a:lnTo>
                                  <a:pt x="59194" y="205092"/>
                                </a:lnTo>
                                <a:lnTo>
                                  <a:pt x="84709" y="225679"/>
                                </a:lnTo>
                                <a:lnTo>
                                  <a:pt x="91478" y="230314"/>
                                </a:lnTo>
                                <a:close/>
                              </a:path>
                              <a:path w="182879" h="230505">
                                <a:moveTo>
                                  <a:pt x="162242" y="12700"/>
                                </a:moveTo>
                                <a:lnTo>
                                  <a:pt x="150291" y="18288"/>
                                </a:lnTo>
                                <a:lnTo>
                                  <a:pt x="142595" y="19672"/>
                                </a:lnTo>
                                <a:lnTo>
                                  <a:pt x="127419" y="19456"/>
                                </a:lnTo>
                                <a:lnTo>
                                  <a:pt x="91490" y="7251"/>
                                </a:lnTo>
                                <a:lnTo>
                                  <a:pt x="98158" y="10820"/>
                                </a:lnTo>
                                <a:lnTo>
                                  <a:pt x="105283" y="13703"/>
                                </a:lnTo>
                                <a:lnTo>
                                  <a:pt x="119773" y="18351"/>
                                </a:lnTo>
                                <a:lnTo>
                                  <a:pt x="127355" y="19799"/>
                                </a:lnTo>
                                <a:lnTo>
                                  <a:pt x="142671" y="20053"/>
                                </a:lnTo>
                                <a:lnTo>
                                  <a:pt x="144640" y="19672"/>
                                </a:lnTo>
                                <a:lnTo>
                                  <a:pt x="150355" y="18567"/>
                                </a:lnTo>
                                <a:lnTo>
                                  <a:pt x="157314" y="15379"/>
                                </a:lnTo>
                                <a:lnTo>
                                  <a:pt x="160731" y="13665"/>
                                </a:lnTo>
                                <a:lnTo>
                                  <a:pt x="162242" y="12700"/>
                                </a:lnTo>
                                <a:close/>
                              </a:path>
                              <a:path w="182879" h="230505">
                                <a:moveTo>
                                  <a:pt x="171983" y="4864"/>
                                </a:moveTo>
                                <a:lnTo>
                                  <a:pt x="169964" y="6832"/>
                                </a:lnTo>
                                <a:lnTo>
                                  <a:pt x="163982" y="11582"/>
                                </a:lnTo>
                                <a:lnTo>
                                  <a:pt x="162242" y="12700"/>
                                </a:lnTo>
                                <a:lnTo>
                                  <a:pt x="164045" y="11861"/>
                                </a:lnTo>
                                <a:lnTo>
                                  <a:pt x="170116" y="6997"/>
                                </a:lnTo>
                                <a:lnTo>
                                  <a:pt x="171983" y="4864"/>
                                </a:lnTo>
                                <a:close/>
                              </a:path>
                              <a:path w="182879" h="230505">
                                <a:moveTo>
                                  <a:pt x="175120" y="1270"/>
                                </a:moveTo>
                                <a:lnTo>
                                  <a:pt x="171983" y="4864"/>
                                </a:lnTo>
                                <a:lnTo>
                                  <a:pt x="172656" y="4203"/>
                                </a:lnTo>
                                <a:lnTo>
                                  <a:pt x="175120" y="1270"/>
                                </a:lnTo>
                                <a:close/>
                              </a:path>
                              <a:path w="182879" h="230505">
                                <a:moveTo>
                                  <a:pt x="182549" y="44056"/>
                                </a:moveTo>
                                <a:lnTo>
                                  <a:pt x="182511" y="27889"/>
                                </a:lnTo>
                                <a:lnTo>
                                  <a:pt x="182397" y="19786"/>
                                </a:lnTo>
                                <a:lnTo>
                                  <a:pt x="181914" y="3606"/>
                                </a:lnTo>
                                <a:lnTo>
                                  <a:pt x="180809" y="3327"/>
                                </a:lnTo>
                                <a:lnTo>
                                  <a:pt x="181889" y="3644"/>
                                </a:lnTo>
                                <a:lnTo>
                                  <a:pt x="182118" y="11734"/>
                                </a:lnTo>
                                <a:lnTo>
                                  <a:pt x="182283" y="19786"/>
                                </a:lnTo>
                                <a:lnTo>
                                  <a:pt x="182372" y="44056"/>
                                </a:lnTo>
                                <a:lnTo>
                                  <a:pt x="182232" y="52133"/>
                                </a:lnTo>
                                <a:lnTo>
                                  <a:pt x="178269" y="100457"/>
                                </a:lnTo>
                                <a:lnTo>
                                  <a:pt x="164998" y="146964"/>
                                </a:lnTo>
                                <a:lnTo>
                                  <a:pt x="139979" y="188023"/>
                                </a:lnTo>
                                <a:lnTo>
                                  <a:pt x="110832" y="215976"/>
                                </a:lnTo>
                                <a:lnTo>
                                  <a:pt x="91465" y="230505"/>
                                </a:lnTo>
                                <a:lnTo>
                                  <a:pt x="98044" y="225742"/>
                                </a:lnTo>
                                <a:lnTo>
                                  <a:pt x="129209" y="200113"/>
                                </a:lnTo>
                                <a:lnTo>
                                  <a:pt x="158369" y="161366"/>
                                </a:lnTo>
                                <a:lnTo>
                                  <a:pt x="173558" y="124167"/>
                                </a:lnTo>
                                <a:lnTo>
                                  <a:pt x="180644" y="84378"/>
                                </a:lnTo>
                                <a:lnTo>
                                  <a:pt x="182486" y="52133"/>
                                </a:lnTo>
                                <a:lnTo>
                                  <a:pt x="182549" y="44056"/>
                                </a:lnTo>
                                <a:close/>
                              </a:path>
                            </a:pathLst>
                          </a:custGeom>
                          <a:solidFill>
                            <a:srgbClr val="FFFFFF"/>
                          </a:solidFill>
                        </wps:spPr>
                        <wps:bodyPr wrap="square" lIns="0" tIns="0" rIns="0" bIns="0" rtlCol="0"/>
                      </wps:wsp>
                      <pic:pic xmlns:pic="http://schemas.openxmlformats.org/drawingml/2006/picture">
                        <pic:nvPicPr>
                          <pic:cNvPr id="281" name="object 102">
                            <a:extLst>
                              <a:ext uri="{FF2B5EF4-FFF2-40B4-BE49-F238E27FC236}">
                                <a16:creationId xmlns:a16="http://schemas.microsoft.com/office/drawing/2014/main" id="{3A8CF3F7-0373-458C-9E42-1F643D4E0D13}"/>
                              </a:ext>
                            </a:extLst>
                          </pic:cNvPr>
                          <pic:cNvPicPr/>
                        </pic:nvPicPr>
                        <pic:blipFill>
                          <a:blip r:embed="rId50" cstate="print"/>
                          <a:stretch>
                            <a:fillRect/>
                          </a:stretch>
                        </pic:blipFill>
                        <pic:spPr>
                          <a:xfrm>
                            <a:off x="202866" y="217571"/>
                            <a:ext cx="23905" cy="15392"/>
                          </a:xfrm>
                          <a:prstGeom prst="rect">
                            <a:avLst/>
                          </a:prstGeom>
                        </pic:spPr>
                      </pic:pic>
                      <pic:pic xmlns:pic="http://schemas.openxmlformats.org/drawingml/2006/picture">
                        <pic:nvPicPr>
                          <pic:cNvPr id="282" name="object 103">
                            <a:extLst>
                              <a:ext uri="{FF2B5EF4-FFF2-40B4-BE49-F238E27FC236}">
                                <a16:creationId xmlns:a16="http://schemas.microsoft.com/office/drawing/2014/main" id="{9EE40C3A-E136-497C-8E72-49DF88CDCD71}"/>
                              </a:ext>
                            </a:extLst>
                          </pic:cNvPr>
                          <pic:cNvPicPr/>
                        </pic:nvPicPr>
                        <pic:blipFill>
                          <a:blip r:embed="rId51" cstate="print"/>
                          <a:stretch>
                            <a:fillRect/>
                          </a:stretch>
                        </pic:blipFill>
                        <pic:spPr>
                          <a:xfrm>
                            <a:off x="361629" y="217559"/>
                            <a:ext cx="23749" cy="15405"/>
                          </a:xfrm>
                          <a:prstGeom prst="rect">
                            <a:avLst/>
                          </a:prstGeom>
                        </pic:spPr>
                      </pic:pic>
                      <pic:pic xmlns:pic="http://schemas.openxmlformats.org/drawingml/2006/picture">
                        <pic:nvPicPr>
                          <pic:cNvPr id="283" name="object 104">
                            <a:extLst>
                              <a:ext uri="{FF2B5EF4-FFF2-40B4-BE49-F238E27FC236}">
                                <a16:creationId xmlns:a16="http://schemas.microsoft.com/office/drawing/2014/main" id="{3AC1EA3E-4C60-4810-90E0-194755F90E9A}"/>
                              </a:ext>
                            </a:extLst>
                          </pic:cNvPr>
                          <pic:cNvPicPr/>
                        </pic:nvPicPr>
                        <pic:blipFill>
                          <a:blip r:embed="rId52" cstate="print"/>
                          <a:stretch>
                            <a:fillRect/>
                          </a:stretch>
                        </pic:blipFill>
                        <pic:spPr>
                          <a:xfrm>
                            <a:off x="262505" y="129446"/>
                            <a:ext cx="54622" cy="104012"/>
                          </a:xfrm>
                          <a:prstGeom prst="rect">
                            <a:avLst/>
                          </a:prstGeom>
                        </pic:spPr>
                      </pic:pic>
                      <pic:pic xmlns:pic="http://schemas.openxmlformats.org/drawingml/2006/picture">
                        <pic:nvPicPr>
                          <pic:cNvPr id="284" name="object 105">
                            <a:extLst>
                              <a:ext uri="{FF2B5EF4-FFF2-40B4-BE49-F238E27FC236}">
                                <a16:creationId xmlns:a16="http://schemas.microsoft.com/office/drawing/2014/main" id="{C9568336-B3BF-42A9-B266-66417E900504}"/>
                              </a:ext>
                            </a:extLst>
                          </pic:cNvPr>
                          <pic:cNvPicPr/>
                        </pic:nvPicPr>
                        <pic:blipFill>
                          <a:blip r:embed="rId53" cstate="print"/>
                          <a:stretch>
                            <a:fillRect/>
                          </a:stretch>
                        </pic:blipFill>
                        <pic:spPr>
                          <a:xfrm>
                            <a:off x="178469" y="138222"/>
                            <a:ext cx="232460" cy="89966"/>
                          </a:xfrm>
                          <a:prstGeom prst="rect">
                            <a:avLst/>
                          </a:prstGeom>
                        </pic:spPr>
                      </pic:pic>
                      <pic:pic xmlns:pic="http://schemas.openxmlformats.org/drawingml/2006/picture">
                        <pic:nvPicPr>
                          <pic:cNvPr id="285" name="object 106">
                            <a:extLst>
                              <a:ext uri="{FF2B5EF4-FFF2-40B4-BE49-F238E27FC236}">
                                <a16:creationId xmlns:a16="http://schemas.microsoft.com/office/drawing/2014/main" id="{DF78A7A2-96BA-4483-AA4C-4E6511F0E7BD}"/>
                              </a:ext>
                            </a:extLst>
                          </pic:cNvPr>
                          <pic:cNvPicPr/>
                        </pic:nvPicPr>
                        <pic:blipFill>
                          <a:blip r:embed="rId54" cstate="print"/>
                          <a:stretch>
                            <a:fillRect/>
                          </a:stretch>
                        </pic:blipFill>
                        <pic:spPr>
                          <a:xfrm>
                            <a:off x="268675" y="201303"/>
                            <a:ext cx="8194" cy="26631"/>
                          </a:xfrm>
                          <a:prstGeom prst="rect">
                            <a:avLst/>
                          </a:prstGeom>
                        </pic:spPr>
                      </pic:pic>
                      <wps:wsp>
                        <wps:cNvPr id="286" name="object 107">
                          <a:extLst>
                            <a:ext uri="{FF2B5EF4-FFF2-40B4-BE49-F238E27FC236}">
                              <a16:creationId xmlns:a16="http://schemas.microsoft.com/office/drawing/2014/main" id="{8F0A8A3E-B04E-47C4-9714-65DEE483EA6A}"/>
                            </a:ext>
                          </a:extLst>
                        </wps:cNvPr>
                        <wps:cNvSpPr/>
                        <wps:spPr>
                          <a:xfrm>
                            <a:off x="270387" y="222329"/>
                            <a:ext cx="4445" cy="5715"/>
                          </a:xfrm>
                          <a:custGeom>
                            <a:avLst/>
                            <a:gdLst/>
                            <a:ahLst/>
                            <a:cxnLst/>
                            <a:rect l="l" t="t" r="r" b="b"/>
                            <a:pathLst>
                              <a:path w="4445" h="5715">
                                <a:moveTo>
                                  <a:pt x="2273" y="0"/>
                                </a:moveTo>
                                <a:lnTo>
                                  <a:pt x="1892" y="1041"/>
                                </a:lnTo>
                                <a:lnTo>
                                  <a:pt x="1168" y="2882"/>
                                </a:lnTo>
                                <a:lnTo>
                                  <a:pt x="0" y="3517"/>
                                </a:lnTo>
                                <a:lnTo>
                                  <a:pt x="596" y="4241"/>
                                </a:lnTo>
                                <a:lnTo>
                                  <a:pt x="1104" y="4775"/>
                                </a:lnTo>
                                <a:lnTo>
                                  <a:pt x="977" y="4559"/>
                                </a:lnTo>
                                <a:lnTo>
                                  <a:pt x="1765" y="4597"/>
                                </a:lnTo>
                                <a:lnTo>
                                  <a:pt x="2565" y="4622"/>
                                </a:lnTo>
                                <a:lnTo>
                                  <a:pt x="3505" y="5232"/>
                                </a:lnTo>
                                <a:lnTo>
                                  <a:pt x="3670" y="3860"/>
                                </a:lnTo>
                                <a:lnTo>
                                  <a:pt x="3848" y="2501"/>
                                </a:lnTo>
                                <a:lnTo>
                                  <a:pt x="3987" y="1968"/>
                                </a:lnTo>
                                <a:lnTo>
                                  <a:pt x="4013" y="1524"/>
                                </a:lnTo>
                                <a:lnTo>
                                  <a:pt x="4178" y="736"/>
                                </a:lnTo>
                                <a:lnTo>
                                  <a:pt x="2273" y="0"/>
                                </a:lnTo>
                                <a:close/>
                              </a:path>
                            </a:pathLst>
                          </a:custGeom>
                          <a:solidFill>
                            <a:srgbClr val="605750"/>
                          </a:solidFill>
                        </wps:spPr>
                        <wps:bodyPr wrap="square" lIns="0" tIns="0" rIns="0" bIns="0" rtlCol="0"/>
                      </wps:wsp>
                      <pic:pic xmlns:pic="http://schemas.openxmlformats.org/drawingml/2006/picture">
                        <pic:nvPicPr>
                          <pic:cNvPr id="287" name="object 108">
                            <a:extLst>
                              <a:ext uri="{FF2B5EF4-FFF2-40B4-BE49-F238E27FC236}">
                                <a16:creationId xmlns:a16="http://schemas.microsoft.com/office/drawing/2014/main" id="{510241CC-FBC6-485D-926E-06F8973C9E16}"/>
                              </a:ext>
                            </a:extLst>
                          </pic:cNvPr>
                          <pic:cNvPicPr/>
                        </pic:nvPicPr>
                        <pic:blipFill>
                          <a:blip r:embed="rId55" cstate="print"/>
                          <a:stretch>
                            <a:fillRect/>
                          </a:stretch>
                        </pic:blipFill>
                        <pic:spPr>
                          <a:xfrm>
                            <a:off x="270417" y="222220"/>
                            <a:ext cx="4267" cy="5206"/>
                          </a:xfrm>
                          <a:prstGeom prst="rect">
                            <a:avLst/>
                          </a:prstGeom>
                        </pic:spPr>
                      </pic:pic>
                      <wps:wsp>
                        <wps:cNvPr id="288" name="object 109">
                          <a:extLst>
                            <a:ext uri="{FF2B5EF4-FFF2-40B4-BE49-F238E27FC236}">
                              <a16:creationId xmlns:a16="http://schemas.microsoft.com/office/drawing/2014/main" id="{87B55F16-C693-4CAF-8156-FE66431C812A}"/>
                            </a:ext>
                          </a:extLst>
                        </wps:cNvPr>
                        <wps:cNvSpPr/>
                        <wps:spPr>
                          <a:xfrm>
                            <a:off x="270828" y="219710"/>
                            <a:ext cx="3810" cy="5715"/>
                          </a:xfrm>
                          <a:custGeom>
                            <a:avLst/>
                            <a:gdLst/>
                            <a:ahLst/>
                            <a:cxnLst/>
                            <a:rect l="l" t="t" r="r" b="b"/>
                            <a:pathLst>
                              <a:path w="3810" h="5715">
                                <a:moveTo>
                                  <a:pt x="1803" y="0"/>
                                </a:moveTo>
                                <a:lnTo>
                                  <a:pt x="1511" y="1295"/>
                                </a:lnTo>
                                <a:lnTo>
                                  <a:pt x="1016" y="3416"/>
                                </a:lnTo>
                                <a:lnTo>
                                  <a:pt x="0" y="4330"/>
                                </a:lnTo>
                                <a:lnTo>
                                  <a:pt x="1206" y="5499"/>
                                </a:lnTo>
                                <a:lnTo>
                                  <a:pt x="1016" y="5283"/>
                                </a:lnTo>
                                <a:lnTo>
                                  <a:pt x="1803" y="5156"/>
                                </a:lnTo>
                                <a:lnTo>
                                  <a:pt x="2590" y="5118"/>
                                </a:lnTo>
                                <a:lnTo>
                                  <a:pt x="3568" y="5626"/>
                                </a:lnTo>
                                <a:lnTo>
                                  <a:pt x="3568" y="2489"/>
                                </a:lnTo>
                                <a:lnTo>
                                  <a:pt x="3695" y="1955"/>
                                </a:lnTo>
                                <a:lnTo>
                                  <a:pt x="3695" y="1358"/>
                                </a:lnTo>
                                <a:lnTo>
                                  <a:pt x="3733" y="406"/>
                                </a:lnTo>
                                <a:lnTo>
                                  <a:pt x="1803" y="0"/>
                                </a:lnTo>
                                <a:close/>
                              </a:path>
                            </a:pathLst>
                          </a:custGeom>
                          <a:solidFill>
                            <a:srgbClr val="605750"/>
                          </a:solidFill>
                        </wps:spPr>
                        <wps:bodyPr wrap="square" lIns="0" tIns="0" rIns="0" bIns="0" rtlCol="0"/>
                      </wps:wsp>
                      <pic:pic xmlns:pic="http://schemas.openxmlformats.org/drawingml/2006/picture">
                        <pic:nvPicPr>
                          <pic:cNvPr id="289" name="object 110">
                            <a:extLst>
                              <a:ext uri="{FF2B5EF4-FFF2-40B4-BE49-F238E27FC236}">
                                <a16:creationId xmlns:a16="http://schemas.microsoft.com/office/drawing/2014/main" id="{A265DA09-3861-4317-B8B6-3F52698B2BEB}"/>
                              </a:ext>
                            </a:extLst>
                          </pic:cNvPr>
                          <pic:cNvPicPr/>
                        </pic:nvPicPr>
                        <pic:blipFill>
                          <a:blip r:embed="rId56" cstate="print"/>
                          <a:stretch>
                            <a:fillRect/>
                          </a:stretch>
                        </pic:blipFill>
                        <pic:spPr>
                          <a:xfrm>
                            <a:off x="270824" y="219451"/>
                            <a:ext cx="3822" cy="5664"/>
                          </a:xfrm>
                          <a:prstGeom prst="rect">
                            <a:avLst/>
                          </a:prstGeom>
                        </pic:spPr>
                      </pic:pic>
                      <wps:wsp>
                        <wps:cNvPr id="290" name="object 111">
                          <a:extLst>
                            <a:ext uri="{FF2B5EF4-FFF2-40B4-BE49-F238E27FC236}">
                              <a16:creationId xmlns:a16="http://schemas.microsoft.com/office/drawing/2014/main" id="{A73208B5-180C-4B37-B66B-57905837AC38}"/>
                            </a:ext>
                          </a:extLst>
                        </wps:cNvPr>
                        <wps:cNvSpPr/>
                        <wps:spPr>
                          <a:xfrm>
                            <a:off x="270831" y="217681"/>
                            <a:ext cx="4445" cy="5715"/>
                          </a:xfrm>
                          <a:custGeom>
                            <a:avLst/>
                            <a:gdLst/>
                            <a:ahLst/>
                            <a:cxnLst/>
                            <a:rect l="l" t="t" r="r" b="b"/>
                            <a:pathLst>
                              <a:path w="4445" h="5715">
                                <a:moveTo>
                                  <a:pt x="1219" y="0"/>
                                </a:moveTo>
                                <a:lnTo>
                                  <a:pt x="1193" y="1270"/>
                                </a:lnTo>
                                <a:lnTo>
                                  <a:pt x="1015" y="3517"/>
                                </a:lnTo>
                                <a:lnTo>
                                  <a:pt x="0" y="4584"/>
                                </a:lnTo>
                                <a:lnTo>
                                  <a:pt x="812" y="5130"/>
                                </a:lnTo>
                                <a:lnTo>
                                  <a:pt x="1511" y="5638"/>
                                </a:lnTo>
                                <a:lnTo>
                                  <a:pt x="1219" y="5372"/>
                                </a:lnTo>
                                <a:lnTo>
                                  <a:pt x="2120" y="5156"/>
                                </a:lnTo>
                                <a:lnTo>
                                  <a:pt x="2997" y="5003"/>
                                </a:lnTo>
                                <a:lnTo>
                                  <a:pt x="4076" y="5372"/>
                                </a:lnTo>
                                <a:lnTo>
                                  <a:pt x="3873" y="3797"/>
                                </a:lnTo>
                                <a:lnTo>
                                  <a:pt x="3695" y="2247"/>
                                </a:lnTo>
                                <a:lnTo>
                                  <a:pt x="3695" y="1714"/>
                                </a:lnTo>
                                <a:lnTo>
                                  <a:pt x="3543" y="1143"/>
                                </a:lnTo>
                                <a:lnTo>
                                  <a:pt x="3505" y="228"/>
                                </a:lnTo>
                                <a:lnTo>
                                  <a:pt x="1219" y="0"/>
                                </a:lnTo>
                                <a:close/>
                              </a:path>
                            </a:pathLst>
                          </a:custGeom>
                          <a:solidFill>
                            <a:srgbClr val="605750"/>
                          </a:solidFill>
                        </wps:spPr>
                        <wps:bodyPr wrap="square" lIns="0" tIns="0" rIns="0" bIns="0" rtlCol="0"/>
                      </wps:wsp>
                      <pic:pic xmlns:pic="http://schemas.openxmlformats.org/drawingml/2006/picture">
                        <pic:nvPicPr>
                          <pic:cNvPr id="291" name="object 112">
                            <a:extLst>
                              <a:ext uri="{FF2B5EF4-FFF2-40B4-BE49-F238E27FC236}">
                                <a16:creationId xmlns:a16="http://schemas.microsoft.com/office/drawing/2014/main" id="{20BEA6CC-012B-4888-AA60-203D3711D0B2}"/>
                              </a:ext>
                            </a:extLst>
                          </pic:cNvPr>
                          <pic:cNvPicPr/>
                        </pic:nvPicPr>
                        <pic:blipFill>
                          <a:blip r:embed="rId57" cstate="print"/>
                          <a:stretch>
                            <a:fillRect/>
                          </a:stretch>
                        </pic:blipFill>
                        <pic:spPr>
                          <a:xfrm>
                            <a:off x="270824" y="217343"/>
                            <a:ext cx="4076" cy="5880"/>
                          </a:xfrm>
                          <a:prstGeom prst="rect">
                            <a:avLst/>
                          </a:prstGeom>
                        </pic:spPr>
                      </pic:pic>
                      <wps:wsp>
                        <wps:cNvPr id="292" name="object 113">
                          <a:extLst>
                            <a:ext uri="{FF2B5EF4-FFF2-40B4-BE49-F238E27FC236}">
                              <a16:creationId xmlns:a16="http://schemas.microsoft.com/office/drawing/2014/main" id="{566F5FC1-5B56-417C-A034-E880F9887E3B}"/>
                            </a:ext>
                          </a:extLst>
                        </wps:cNvPr>
                        <wps:cNvSpPr/>
                        <wps:spPr>
                          <a:xfrm>
                            <a:off x="270891" y="215189"/>
                            <a:ext cx="4445" cy="5715"/>
                          </a:xfrm>
                          <a:custGeom>
                            <a:avLst/>
                            <a:gdLst/>
                            <a:ahLst/>
                            <a:cxnLst/>
                            <a:rect l="l" t="t" r="r" b="b"/>
                            <a:pathLst>
                              <a:path w="4445" h="5715">
                                <a:moveTo>
                                  <a:pt x="1257" y="0"/>
                                </a:moveTo>
                                <a:lnTo>
                                  <a:pt x="1168" y="1257"/>
                                </a:lnTo>
                                <a:lnTo>
                                  <a:pt x="952" y="3568"/>
                                </a:lnTo>
                                <a:lnTo>
                                  <a:pt x="0" y="4584"/>
                                </a:lnTo>
                                <a:lnTo>
                                  <a:pt x="787" y="5118"/>
                                </a:lnTo>
                                <a:lnTo>
                                  <a:pt x="1549" y="5562"/>
                                </a:lnTo>
                                <a:lnTo>
                                  <a:pt x="1257" y="5333"/>
                                </a:lnTo>
                                <a:lnTo>
                                  <a:pt x="2082" y="5181"/>
                                </a:lnTo>
                                <a:lnTo>
                                  <a:pt x="2997" y="4927"/>
                                </a:lnTo>
                                <a:lnTo>
                                  <a:pt x="4102" y="5333"/>
                                </a:lnTo>
                                <a:lnTo>
                                  <a:pt x="3911" y="3759"/>
                                </a:lnTo>
                                <a:lnTo>
                                  <a:pt x="3695" y="2273"/>
                                </a:lnTo>
                                <a:lnTo>
                                  <a:pt x="3695" y="1739"/>
                                </a:lnTo>
                                <a:lnTo>
                                  <a:pt x="3632" y="1104"/>
                                </a:lnTo>
                                <a:lnTo>
                                  <a:pt x="3479" y="215"/>
                                </a:lnTo>
                                <a:lnTo>
                                  <a:pt x="1257" y="0"/>
                                </a:lnTo>
                                <a:close/>
                              </a:path>
                            </a:pathLst>
                          </a:custGeom>
                          <a:solidFill>
                            <a:srgbClr val="605750"/>
                          </a:solidFill>
                        </wps:spPr>
                        <wps:bodyPr wrap="square" lIns="0" tIns="0" rIns="0" bIns="0" rtlCol="0"/>
                      </wps:wsp>
                      <pic:pic xmlns:pic="http://schemas.openxmlformats.org/drawingml/2006/picture">
                        <pic:nvPicPr>
                          <pic:cNvPr id="293" name="object 114">
                            <a:extLst>
                              <a:ext uri="{FF2B5EF4-FFF2-40B4-BE49-F238E27FC236}">
                                <a16:creationId xmlns:a16="http://schemas.microsoft.com/office/drawing/2014/main" id="{E9503E7D-CC42-4964-9550-70AC66F4F9E5}"/>
                              </a:ext>
                            </a:extLst>
                          </pic:cNvPr>
                          <pic:cNvPicPr/>
                        </pic:nvPicPr>
                        <pic:blipFill>
                          <a:blip r:embed="rId58" cstate="print"/>
                          <a:stretch>
                            <a:fillRect/>
                          </a:stretch>
                        </pic:blipFill>
                        <pic:spPr>
                          <a:xfrm>
                            <a:off x="270887" y="214841"/>
                            <a:ext cx="4102" cy="5854"/>
                          </a:xfrm>
                          <a:prstGeom prst="rect">
                            <a:avLst/>
                          </a:prstGeom>
                        </pic:spPr>
                      </pic:pic>
                      <wps:wsp>
                        <wps:cNvPr id="294" name="object 115">
                          <a:extLst>
                            <a:ext uri="{FF2B5EF4-FFF2-40B4-BE49-F238E27FC236}">
                              <a16:creationId xmlns:a16="http://schemas.microsoft.com/office/drawing/2014/main" id="{3A33973C-43A6-4F00-9105-4921B4702BF0}"/>
                            </a:ext>
                          </a:extLst>
                        </wps:cNvPr>
                        <wps:cNvSpPr/>
                        <wps:spPr>
                          <a:xfrm>
                            <a:off x="270991" y="213106"/>
                            <a:ext cx="4445" cy="5715"/>
                          </a:xfrm>
                          <a:custGeom>
                            <a:avLst/>
                            <a:gdLst/>
                            <a:ahLst/>
                            <a:cxnLst/>
                            <a:rect l="l" t="t" r="r" b="b"/>
                            <a:pathLst>
                              <a:path w="4445" h="5715">
                                <a:moveTo>
                                  <a:pt x="1273" y="5329"/>
                                </a:moveTo>
                                <a:lnTo>
                                  <a:pt x="1574" y="5524"/>
                                </a:lnTo>
                                <a:lnTo>
                                  <a:pt x="1273" y="5329"/>
                                </a:lnTo>
                                <a:close/>
                              </a:path>
                              <a:path w="4445" h="5715">
                                <a:moveTo>
                                  <a:pt x="4034" y="4991"/>
                                </a:moveTo>
                                <a:lnTo>
                                  <a:pt x="2895" y="4991"/>
                                </a:lnTo>
                                <a:lnTo>
                                  <a:pt x="4076" y="5333"/>
                                </a:lnTo>
                                <a:lnTo>
                                  <a:pt x="4034" y="4991"/>
                                </a:lnTo>
                                <a:close/>
                              </a:path>
                              <a:path w="4445" h="5715">
                                <a:moveTo>
                                  <a:pt x="1257" y="0"/>
                                </a:moveTo>
                                <a:lnTo>
                                  <a:pt x="1203" y="1066"/>
                                </a:lnTo>
                                <a:lnTo>
                                  <a:pt x="977" y="3467"/>
                                </a:lnTo>
                                <a:lnTo>
                                  <a:pt x="0" y="4546"/>
                                </a:lnTo>
                                <a:lnTo>
                                  <a:pt x="1273" y="5329"/>
                                </a:lnTo>
                                <a:lnTo>
                                  <a:pt x="2108" y="5079"/>
                                </a:lnTo>
                                <a:lnTo>
                                  <a:pt x="2895" y="4991"/>
                                </a:lnTo>
                                <a:lnTo>
                                  <a:pt x="4034" y="4991"/>
                                </a:lnTo>
                                <a:lnTo>
                                  <a:pt x="3695" y="2209"/>
                                </a:lnTo>
                                <a:lnTo>
                                  <a:pt x="3605" y="1257"/>
                                </a:lnTo>
                                <a:lnTo>
                                  <a:pt x="3403" y="152"/>
                                </a:lnTo>
                                <a:lnTo>
                                  <a:pt x="1257" y="0"/>
                                </a:lnTo>
                                <a:close/>
                              </a:path>
                            </a:pathLst>
                          </a:custGeom>
                          <a:solidFill>
                            <a:srgbClr val="605750"/>
                          </a:solidFill>
                        </wps:spPr>
                        <wps:bodyPr wrap="square" lIns="0" tIns="0" rIns="0" bIns="0" rtlCol="0"/>
                      </wps:wsp>
                      <pic:pic xmlns:pic="http://schemas.openxmlformats.org/drawingml/2006/picture">
                        <pic:nvPicPr>
                          <pic:cNvPr id="295" name="object 116">
                            <a:extLst>
                              <a:ext uri="{FF2B5EF4-FFF2-40B4-BE49-F238E27FC236}">
                                <a16:creationId xmlns:a16="http://schemas.microsoft.com/office/drawing/2014/main" id="{D0E35415-6F35-4DAA-AE58-53447EF7D954}"/>
                              </a:ext>
                            </a:extLst>
                          </pic:cNvPr>
                          <pic:cNvPicPr/>
                        </pic:nvPicPr>
                        <pic:blipFill>
                          <a:blip r:embed="rId59" cstate="print"/>
                          <a:stretch>
                            <a:fillRect/>
                          </a:stretch>
                        </pic:blipFill>
                        <pic:spPr>
                          <a:xfrm>
                            <a:off x="270989" y="212720"/>
                            <a:ext cx="4089" cy="5829"/>
                          </a:xfrm>
                          <a:prstGeom prst="rect">
                            <a:avLst/>
                          </a:prstGeom>
                        </pic:spPr>
                      </pic:pic>
                      <wps:wsp>
                        <wps:cNvPr id="296" name="object 117">
                          <a:extLst>
                            <a:ext uri="{FF2B5EF4-FFF2-40B4-BE49-F238E27FC236}">
                              <a16:creationId xmlns:a16="http://schemas.microsoft.com/office/drawing/2014/main" id="{7FF5F1B0-EBBE-42D2-8C80-9DF223C7B706}"/>
                            </a:ext>
                          </a:extLst>
                        </wps:cNvPr>
                        <wps:cNvSpPr/>
                        <wps:spPr>
                          <a:xfrm>
                            <a:off x="270890" y="210889"/>
                            <a:ext cx="4445" cy="5715"/>
                          </a:xfrm>
                          <a:custGeom>
                            <a:avLst/>
                            <a:gdLst/>
                            <a:ahLst/>
                            <a:cxnLst/>
                            <a:rect l="l" t="t" r="r" b="b"/>
                            <a:pathLst>
                              <a:path w="4445" h="5715">
                                <a:moveTo>
                                  <a:pt x="1308" y="0"/>
                                </a:moveTo>
                                <a:lnTo>
                                  <a:pt x="1270" y="1320"/>
                                </a:lnTo>
                                <a:lnTo>
                                  <a:pt x="1041" y="3568"/>
                                </a:lnTo>
                                <a:lnTo>
                                  <a:pt x="0" y="4610"/>
                                </a:lnTo>
                                <a:lnTo>
                                  <a:pt x="876" y="5206"/>
                                </a:lnTo>
                                <a:lnTo>
                                  <a:pt x="1587" y="5626"/>
                                </a:lnTo>
                                <a:lnTo>
                                  <a:pt x="1308" y="5372"/>
                                </a:lnTo>
                                <a:lnTo>
                                  <a:pt x="2209" y="5206"/>
                                </a:lnTo>
                                <a:lnTo>
                                  <a:pt x="3035" y="5029"/>
                                </a:lnTo>
                                <a:lnTo>
                                  <a:pt x="4267" y="5372"/>
                                </a:lnTo>
                                <a:lnTo>
                                  <a:pt x="4013" y="3860"/>
                                </a:lnTo>
                                <a:lnTo>
                                  <a:pt x="3822" y="2298"/>
                                </a:lnTo>
                                <a:lnTo>
                                  <a:pt x="3822" y="1803"/>
                                </a:lnTo>
                                <a:lnTo>
                                  <a:pt x="3695" y="1231"/>
                                </a:lnTo>
                                <a:lnTo>
                                  <a:pt x="3632" y="279"/>
                                </a:lnTo>
                                <a:lnTo>
                                  <a:pt x="1308" y="0"/>
                                </a:lnTo>
                                <a:close/>
                              </a:path>
                            </a:pathLst>
                          </a:custGeom>
                          <a:solidFill>
                            <a:srgbClr val="605750"/>
                          </a:solidFill>
                        </wps:spPr>
                        <wps:bodyPr wrap="square" lIns="0" tIns="0" rIns="0" bIns="0" rtlCol="0"/>
                      </wps:wsp>
                      <pic:pic xmlns:pic="http://schemas.openxmlformats.org/drawingml/2006/picture">
                        <pic:nvPicPr>
                          <pic:cNvPr id="297" name="object 118">
                            <a:extLst>
                              <a:ext uri="{FF2B5EF4-FFF2-40B4-BE49-F238E27FC236}">
                                <a16:creationId xmlns:a16="http://schemas.microsoft.com/office/drawing/2014/main" id="{FF34E276-FA18-4639-9D5B-58641419CF27}"/>
                              </a:ext>
                            </a:extLst>
                          </pic:cNvPr>
                          <pic:cNvPicPr/>
                        </pic:nvPicPr>
                        <pic:blipFill>
                          <a:blip r:embed="rId60" cstate="print"/>
                          <a:stretch>
                            <a:fillRect/>
                          </a:stretch>
                        </pic:blipFill>
                        <pic:spPr>
                          <a:xfrm>
                            <a:off x="270887" y="210599"/>
                            <a:ext cx="4267" cy="5816"/>
                          </a:xfrm>
                          <a:prstGeom prst="rect">
                            <a:avLst/>
                          </a:prstGeom>
                        </pic:spPr>
                      </pic:pic>
                      <wps:wsp>
                        <wps:cNvPr id="298" name="object 119">
                          <a:extLst>
                            <a:ext uri="{FF2B5EF4-FFF2-40B4-BE49-F238E27FC236}">
                              <a16:creationId xmlns:a16="http://schemas.microsoft.com/office/drawing/2014/main" id="{D23D4D48-1D91-48E8-95E8-9B79676C15B8}"/>
                            </a:ext>
                          </a:extLst>
                        </wps:cNvPr>
                        <wps:cNvSpPr/>
                        <wps:spPr>
                          <a:xfrm>
                            <a:off x="270826" y="208794"/>
                            <a:ext cx="4445" cy="5715"/>
                          </a:xfrm>
                          <a:custGeom>
                            <a:avLst/>
                            <a:gdLst/>
                            <a:ahLst/>
                            <a:cxnLst/>
                            <a:rect l="l" t="t" r="r" b="b"/>
                            <a:pathLst>
                              <a:path w="4445" h="5715">
                                <a:moveTo>
                                  <a:pt x="1333" y="0"/>
                                </a:moveTo>
                                <a:lnTo>
                                  <a:pt x="1231" y="1333"/>
                                </a:lnTo>
                                <a:lnTo>
                                  <a:pt x="1015" y="3517"/>
                                </a:lnTo>
                                <a:lnTo>
                                  <a:pt x="0" y="4584"/>
                                </a:lnTo>
                                <a:lnTo>
                                  <a:pt x="850" y="5118"/>
                                </a:lnTo>
                                <a:lnTo>
                                  <a:pt x="1612" y="5638"/>
                                </a:lnTo>
                                <a:lnTo>
                                  <a:pt x="1333" y="5346"/>
                                </a:lnTo>
                                <a:lnTo>
                                  <a:pt x="2184" y="5181"/>
                                </a:lnTo>
                                <a:lnTo>
                                  <a:pt x="3060" y="5029"/>
                                </a:lnTo>
                                <a:lnTo>
                                  <a:pt x="4330" y="5372"/>
                                </a:lnTo>
                                <a:lnTo>
                                  <a:pt x="4076" y="3797"/>
                                </a:lnTo>
                                <a:lnTo>
                                  <a:pt x="3886" y="2311"/>
                                </a:lnTo>
                                <a:lnTo>
                                  <a:pt x="3886" y="1714"/>
                                </a:lnTo>
                                <a:lnTo>
                                  <a:pt x="3759" y="1143"/>
                                </a:lnTo>
                                <a:lnTo>
                                  <a:pt x="3695" y="292"/>
                                </a:lnTo>
                                <a:lnTo>
                                  <a:pt x="1333" y="0"/>
                                </a:lnTo>
                                <a:close/>
                              </a:path>
                            </a:pathLst>
                          </a:custGeom>
                          <a:solidFill>
                            <a:srgbClr val="605750"/>
                          </a:solidFill>
                        </wps:spPr>
                        <wps:bodyPr wrap="square" lIns="0" tIns="0" rIns="0" bIns="0" rtlCol="0"/>
                      </wps:wsp>
                      <pic:pic xmlns:pic="http://schemas.openxmlformats.org/drawingml/2006/picture">
                        <pic:nvPicPr>
                          <pic:cNvPr id="299" name="object 120">
                            <a:extLst>
                              <a:ext uri="{FF2B5EF4-FFF2-40B4-BE49-F238E27FC236}">
                                <a16:creationId xmlns:a16="http://schemas.microsoft.com/office/drawing/2014/main" id="{6183B8B0-F6D9-4CF9-8BAE-AAF32DDF859D}"/>
                              </a:ext>
                            </a:extLst>
                          </pic:cNvPr>
                          <pic:cNvPicPr/>
                        </pic:nvPicPr>
                        <pic:blipFill>
                          <a:blip r:embed="rId61" cstate="print"/>
                          <a:stretch>
                            <a:fillRect/>
                          </a:stretch>
                        </pic:blipFill>
                        <pic:spPr>
                          <a:xfrm>
                            <a:off x="270824" y="208466"/>
                            <a:ext cx="4330" cy="5867"/>
                          </a:xfrm>
                          <a:prstGeom prst="rect">
                            <a:avLst/>
                          </a:prstGeom>
                        </pic:spPr>
                      </pic:pic>
                      <wps:wsp>
                        <wps:cNvPr id="300" name="object 121">
                          <a:extLst>
                            <a:ext uri="{FF2B5EF4-FFF2-40B4-BE49-F238E27FC236}">
                              <a16:creationId xmlns:a16="http://schemas.microsoft.com/office/drawing/2014/main" id="{B087A481-8E86-437F-A3DD-3145F65E2B0D}"/>
                            </a:ext>
                          </a:extLst>
                        </wps:cNvPr>
                        <wps:cNvSpPr/>
                        <wps:spPr>
                          <a:xfrm>
                            <a:off x="270501" y="206646"/>
                            <a:ext cx="5080" cy="5715"/>
                          </a:xfrm>
                          <a:custGeom>
                            <a:avLst/>
                            <a:gdLst/>
                            <a:ahLst/>
                            <a:cxnLst/>
                            <a:rect l="l" t="t" r="r" b="b"/>
                            <a:pathLst>
                              <a:path w="5079" h="5715">
                                <a:moveTo>
                                  <a:pt x="1816" y="0"/>
                                </a:moveTo>
                                <a:lnTo>
                                  <a:pt x="1651" y="1295"/>
                                </a:lnTo>
                                <a:lnTo>
                                  <a:pt x="1181" y="3479"/>
                                </a:lnTo>
                                <a:lnTo>
                                  <a:pt x="0" y="4432"/>
                                </a:lnTo>
                                <a:lnTo>
                                  <a:pt x="901" y="5003"/>
                                </a:lnTo>
                                <a:lnTo>
                                  <a:pt x="1689" y="5562"/>
                                </a:lnTo>
                                <a:lnTo>
                                  <a:pt x="1435" y="5308"/>
                                </a:lnTo>
                                <a:lnTo>
                                  <a:pt x="2451" y="5156"/>
                                </a:lnTo>
                                <a:lnTo>
                                  <a:pt x="3390" y="5130"/>
                                </a:lnTo>
                                <a:lnTo>
                                  <a:pt x="4711" y="5562"/>
                                </a:lnTo>
                                <a:lnTo>
                                  <a:pt x="4572" y="3987"/>
                                </a:lnTo>
                                <a:lnTo>
                                  <a:pt x="4406" y="2438"/>
                                </a:lnTo>
                                <a:lnTo>
                                  <a:pt x="4495" y="1930"/>
                                </a:lnTo>
                                <a:lnTo>
                                  <a:pt x="4406" y="1295"/>
                                </a:lnTo>
                                <a:lnTo>
                                  <a:pt x="4368" y="380"/>
                                </a:lnTo>
                                <a:lnTo>
                                  <a:pt x="1816" y="0"/>
                                </a:lnTo>
                                <a:close/>
                              </a:path>
                            </a:pathLst>
                          </a:custGeom>
                          <a:solidFill>
                            <a:srgbClr val="605750"/>
                          </a:solidFill>
                        </wps:spPr>
                        <wps:bodyPr wrap="square" lIns="0" tIns="0" rIns="0" bIns="0" rtlCol="0"/>
                      </wps:wsp>
                      <pic:pic xmlns:pic="http://schemas.openxmlformats.org/drawingml/2006/picture">
                        <pic:nvPicPr>
                          <pic:cNvPr id="301" name="object 122">
                            <a:extLst>
                              <a:ext uri="{FF2B5EF4-FFF2-40B4-BE49-F238E27FC236}">
                                <a16:creationId xmlns:a16="http://schemas.microsoft.com/office/drawing/2014/main" id="{0F4D4460-88AD-43BA-811C-686852330973}"/>
                              </a:ext>
                            </a:extLst>
                          </pic:cNvPr>
                          <pic:cNvPicPr/>
                        </pic:nvPicPr>
                        <pic:blipFill>
                          <a:blip r:embed="rId62" cstate="print"/>
                          <a:stretch>
                            <a:fillRect/>
                          </a:stretch>
                        </pic:blipFill>
                        <pic:spPr>
                          <a:xfrm>
                            <a:off x="270506" y="206357"/>
                            <a:ext cx="4686" cy="5765"/>
                          </a:xfrm>
                          <a:prstGeom prst="rect">
                            <a:avLst/>
                          </a:prstGeom>
                        </pic:spPr>
                      </pic:pic>
                      <wps:wsp>
                        <wps:cNvPr id="302" name="object 123">
                          <a:extLst>
                            <a:ext uri="{FF2B5EF4-FFF2-40B4-BE49-F238E27FC236}">
                              <a16:creationId xmlns:a16="http://schemas.microsoft.com/office/drawing/2014/main" id="{1A82B3F1-9656-46F4-9FE7-DD1DBA9BC99F}"/>
                            </a:ext>
                          </a:extLst>
                        </wps:cNvPr>
                        <wps:cNvSpPr/>
                        <wps:spPr>
                          <a:xfrm>
                            <a:off x="270562" y="204506"/>
                            <a:ext cx="5080" cy="5715"/>
                          </a:xfrm>
                          <a:custGeom>
                            <a:avLst/>
                            <a:gdLst/>
                            <a:ahLst/>
                            <a:cxnLst/>
                            <a:rect l="l" t="t" r="r" b="b"/>
                            <a:pathLst>
                              <a:path w="5079" h="5715">
                                <a:moveTo>
                                  <a:pt x="1917" y="0"/>
                                </a:moveTo>
                                <a:lnTo>
                                  <a:pt x="1714" y="1257"/>
                                </a:lnTo>
                                <a:lnTo>
                                  <a:pt x="1282" y="3505"/>
                                </a:lnTo>
                                <a:lnTo>
                                  <a:pt x="0" y="4419"/>
                                </a:lnTo>
                                <a:lnTo>
                                  <a:pt x="1003" y="5080"/>
                                </a:lnTo>
                                <a:lnTo>
                                  <a:pt x="1778" y="5613"/>
                                </a:lnTo>
                                <a:lnTo>
                                  <a:pt x="1498" y="5334"/>
                                </a:lnTo>
                                <a:lnTo>
                                  <a:pt x="2451" y="5207"/>
                                </a:lnTo>
                                <a:lnTo>
                                  <a:pt x="3492" y="5080"/>
                                </a:lnTo>
                                <a:lnTo>
                                  <a:pt x="4787" y="5613"/>
                                </a:lnTo>
                                <a:lnTo>
                                  <a:pt x="4660" y="3975"/>
                                </a:lnTo>
                                <a:lnTo>
                                  <a:pt x="4508" y="2451"/>
                                </a:lnTo>
                                <a:lnTo>
                                  <a:pt x="4508" y="1892"/>
                                </a:lnTo>
                                <a:lnTo>
                                  <a:pt x="4470" y="1320"/>
                                </a:lnTo>
                                <a:lnTo>
                                  <a:pt x="4432" y="431"/>
                                </a:lnTo>
                                <a:lnTo>
                                  <a:pt x="1917" y="0"/>
                                </a:lnTo>
                                <a:close/>
                              </a:path>
                            </a:pathLst>
                          </a:custGeom>
                          <a:solidFill>
                            <a:srgbClr val="605750"/>
                          </a:solidFill>
                        </wps:spPr>
                        <wps:bodyPr wrap="square" lIns="0" tIns="0" rIns="0" bIns="0" rtlCol="0"/>
                      </wps:wsp>
                      <pic:pic xmlns:pic="http://schemas.openxmlformats.org/drawingml/2006/picture">
                        <pic:nvPicPr>
                          <pic:cNvPr id="303" name="object 124">
                            <a:extLst>
                              <a:ext uri="{FF2B5EF4-FFF2-40B4-BE49-F238E27FC236}">
                                <a16:creationId xmlns:a16="http://schemas.microsoft.com/office/drawing/2014/main" id="{04E12D95-747D-4C6D-BD16-EED11BF20CE7}"/>
                              </a:ext>
                            </a:extLst>
                          </pic:cNvPr>
                          <pic:cNvPicPr/>
                        </pic:nvPicPr>
                        <pic:blipFill>
                          <a:blip r:embed="rId63" cstate="print"/>
                          <a:stretch>
                            <a:fillRect/>
                          </a:stretch>
                        </pic:blipFill>
                        <pic:spPr>
                          <a:xfrm>
                            <a:off x="270659" y="204236"/>
                            <a:ext cx="4686" cy="5702"/>
                          </a:xfrm>
                          <a:prstGeom prst="rect">
                            <a:avLst/>
                          </a:prstGeom>
                        </pic:spPr>
                      </pic:pic>
                      <wps:wsp>
                        <wps:cNvPr id="304" name="object 125">
                          <a:extLst>
                            <a:ext uri="{FF2B5EF4-FFF2-40B4-BE49-F238E27FC236}">
                              <a16:creationId xmlns:a16="http://schemas.microsoft.com/office/drawing/2014/main" id="{60FA2430-F9FA-4EA7-A8DA-AB3542578C8E}"/>
                            </a:ext>
                          </a:extLst>
                        </wps:cNvPr>
                        <wps:cNvSpPr/>
                        <wps:spPr>
                          <a:xfrm>
                            <a:off x="270891" y="202377"/>
                            <a:ext cx="4445" cy="5715"/>
                          </a:xfrm>
                          <a:custGeom>
                            <a:avLst/>
                            <a:gdLst/>
                            <a:ahLst/>
                            <a:cxnLst/>
                            <a:rect l="l" t="t" r="r" b="b"/>
                            <a:pathLst>
                              <a:path w="4445" h="5715">
                                <a:moveTo>
                                  <a:pt x="1803" y="0"/>
                                </a:moveTo>
                                <a:lnTo>
                                  <a:pt x="1587" y="1269"/>
                                </a:lnTo>
                                <a:lnTo>
                                  <a:pt x="1168" y="3479"/>
                                </a:lnTo>
                                <a:lnTo>
                                  <a:pt x="0" y="4432"/>
                                </a:lnTo>
                                <a:lnTo>
                                  <a:pt x="876" y="5067"/>
                                </a:lnTo>
                                <a:lnTo>
                                  <a:pt x="1587" y="5562"/>
                                </a:lnTo>
                                <a:lnTo>
                                  <a:pt x="1295" y="5283"/>
                                </a:lnTo>
                                <a:lnTo>
                                  <a:pt x="2247" y="5219"/>
                                </a:lnTo>
                                <a:lnTo>
                                  <a:pt x="3162" y="5092"/>
                                </a:lnTo>
                                <a:lnTo>
                                  <a:pt x="4394" y="5600"/>
                                </a:lnTo>
                                <a:lnTo>
                                  <a:pt x="4267" y="4013"/>
                                </a:lnTo>
                                <a:lnTo>
                                  <a:pt x="4178" y="2501"/>
                                </a:lnTo>
                                <a:lnTo>
                                  <a:pt x="4267" y="1955"/>
                                </a:lnTo>
                                <a:lnTo>
                                  <a:pt x="4178" y="1358"/>
                                </a:lnTo>
                                <a:lnTo>
                                  <a:pt x="4178" y="444"/>
                                </a:lnTo>
                                <a:lnTo>
                                  <a:pt x="1803" y="0"/>
                                </a:lnTo>
                                <a:close/>
                              </a:path>
                            </a:pathLst>
                          </a:custGeom>
                          <a:solidFill>
                            <a:srgbClr val="605750"/>
                          </a:solidFill>
                        </wps:spPr>
                        <wps:bodyPr wrap="square" lIns="0" tIns="0" rIns="0" bIns="0" rtlCol="0"/>
                      </wps:wsp>
                      <pic:pic xmlns:pic="http://schemas.openxmlformats.org/drawingml/2006/picture">
                        <pic:nvPicPr>
                          <pic:cNvPr id="305" name="object 126">
                            <a:extLst>
                              <a:ext uri="{FF2B5EF4-FFF2-40B4-BE49-F238E27FC236}">
                                <a16:creationId xmlns:a16="http://schemas.microsoft.com/office/drawing/2014/main" id="{E1B2D003-83DC-4599-A9D6-62E4C8A79ABA}"/>
                              </a:ext>
                            </a:extLst>
                          </pic:cNvPr>
                          <pic:cNvPicPr/>
                        </pic:nvPicPr>
                        <pic:blipFill>
                          <a:blip r:embed="rId64" cstate="print"/>
                          <a:stretch>
                            <a:fillRect/>
                          </a:stretch>
                        </pic:blipFill>
                        <pic:spPr>
                          <a:xfrm>
                            <a:off x="270887" y="202116"/>
                            <a:ext cx="4368" cy="5727"/>
                          </a:xfrm>
                          <a:prstGeom prst="rect">
                            <a:avLst/>
                          </a:prstGeom>
                        </pic:spPr>
                      </pic:pic>
                      <wps:wsp>
                        <wps:cNvPr id="306" name="object 127">
                          <a:extLst>
                            <a:ext uri="{FF2B5EF4-FFF2-40B4-BE49-F238E27FC236}">
                              <a16:creationId xmlns:a16="http://schemas.microsoft.com/office/drawing/2014/main" id="{F3CCF94A-A3F6-43D0-A82D-DB5275C74155}"/>
                            </a:ext>
                          </a:extLst>
                        </wps:cNvPr>
                        <wps:cNvSpPr/>
                        <wps:spPr>
                          <a:xfrm>
                            <a:off x="270829" y="200289"/>
                            <a:ext cx="5080" cy="5715"/>
                          </a:xfrm>
                          <a:custGeom>
                            <a:avLst/>
                            <a:gdLst/>
                            <a:ahLst/>
                            <a:cxnLst/>
                            <a:rect l="l" t="t" r="r" b="b"/>
                            <a:pathLst>
                              <a:path w="5079" h="5715">
                                <a:moveTo>
                                  <a:pt x="1650" y="0"/>
                                </a:moveTo>
                                <a:lnTo>
                                  <a:pt x="1511" y="1270"/>
                                </a:lnTo>
                                <a:lnTo>
                                  <a:pt x="1206" y="3505"/>
                                </a:lnTo>
                                <a:lnTo>
                                  <a:pt x="0" y="4495"/>
                                </a:lnTo>
                                <a:lnTo>
                                  <a:pt x="850" y="5092"/>
                                </a:lnTo>
                                <a:lnTo>
                                  <a:pt x="1676" y="5562"/>
                                </a:lnTo>
                                <a:lnTo>
                                  <a:pt x="1422" y="5308"/>
                                </a:lnTo>
                                <a:lnTo>
                                  <a:pt x="2400" y="5219"/>
                                </a:lnTo>
                                <a:lnTo>
                                  <a:pt x="3289" y="5092"/>
                                </a:lnTo>
                                <a:lnTo>
                                  <a:pt x="4610" y="5473"/>
                                </a:lnTo>
                                <a:lnTo>
                                  <a:pt x="4394" y="3949"/>
                                </a:lnTo>
                                <a:lnTo>
                                  <a:pt x="4241" y="2311"/>
                                </a:lnTo>
                                <a:lnTo>
                                  <a:pt x="4241" y="1866"/>
                                </a:lnTo>
                                <a:lnTo>
                                  <a:pt x="4203" y="1270"/>
                                </a:lnTo>
                                <a:lnTo>
                                  <a:pt x="4140" y="342"/>
                                </a:lnTo>
                                <a:lnTo>
                                  <a:pt x="1650" y="0"/>
                                </a:lnTo>
                                <a:close/>
                              </a:path>
                            </a:pathLst>
                          </a:custGeom>
                          <a:solidFill>
                            <a:srgbClr val="605750"/>
                          </a:solidFill>
                        </wps:spPr>
                        <wps:bodyPr wrap="square" lIns="0" tIns="0" rIns="0" bIns="0" rtlCol="0"/>
                      </wps:wsp>
                      <pic:pic xmlns:pic="http://schemas.openxmlformats.org/drawingml/2006/picture">
                        <pic:nvPicPr>
                          <pic:cNvPr id="307" name="object 128">
                            <a:extLst>
                              <a:ext uri="{FF2B5EF4-FFF2-40B4-BE49-F238E27FC236}">
                                <a16:creationId xmlns:a16="http://schemas.microsoft.com/office/drawing/2014/main" id="{CCFDA0D4-FDEC-4051-9716-E9A8EFD6E642}"/>
                              </a:ext>
                            </a:extLst>
                          </pic:cNvPr>
                          <pic:cNvPicPr/>
                        </pic:nvPicPr>
                        <pic:blipFill>
                          <a:blip r:embed="rId65" cstate="print"/>
                          <a:stretch>
                            <a:fillRect/>
                          </a:stretch>
                        </pic:blipFill>
                        <pic:spPr>
                          <a:xfrm>
                            <a:off x="270824" y="199969"/>
                            <a:ext cx="4572" cy="5765"/>
                          </a:xfrm>
                          <a:prstGeom prst="rect">
                            <a:avLst/>
                          </a:prstGeom>
                        </pic:spPr>
                      </pic:pic>
                      <wps:wsp>
                        <wps:cNvPr id="308" name="object 129">
                          <a:extLst>
                            <a:ext uri="{FF2B5EF4-FFF2-40B4-BE49-F238E27FC236}">
                              <a16:creationId xmlns:a16="http://schemas.microsoft.com/office/drawing/2014/main" id="{3D0618ED-23F2-4293-BC5D-D98BE054B270}"/>
                            </a:ext>
                          </a:extLst>
                        </wps:cNvPr>
                        <wps:cNvSpPr/>
                        <wps:spPr>
                          <a:xfrm>
                            <a:off x="270891" y="200097"/>
                            <a:ext cx="4445" cy="3810"/>
                          </a:xfrm>
                          <a:custGeom>
                            <a:avLst/>
                            <a:gdLst/>
                            <a:ahLst/>
                            <a:cxnLst/>
                            <a:rect l="l" t="t" r="r" b="b"/>
                            <a:pathLst>
                              <a:path w="4445" h="3809">
                                <a:moveTo>
                                  <a:pt x="1803" y="0"/>
                                </a:moveTo>
                                <a:lnTo>
                                  <a:pt x="1587" y="736"/>
                                </a:lnTo>
                                <a:lnTo>
                                  <a:pt x="1168" y="2120"/>
                                </a:lnTo>
                                <a:lnTo>
                                  <a:pt x="0" y="2603"/>
                                </a:lnTo>
                                <a:lnTo>
                                  <a:pt x="876" y="3098"/>
                                </a:lnTo>
                                <a:lnTo>
                                  <a:pt x="1587" y="3517"/>
                                </a:lnTo>
                                <a:lnTo>
                                  <a:pt x="1295" y="3263"/>
                                </a:lnTo>
                                <a:lnTo>
                                  <a:pt x="2209" y="3327"/>
                                </a:lnTo>
                                <a:lnTo>
                                  <a:pt x="3162" y="3327"/>
                                </a:lnTo>
                                <a:lnTo>
                                  <a:pt x="4330" y="3733"/>
                                </a:lnTo>
                                <a:lnTo>
                                  <a:pt x="4267" y="2755"/>
                                </a:lnTo>
                                <a:lnTo>
                                  <a:pt x="4178" y="1803"/>
                                </a:lnTo>
                                <a:lnTo>
                                  <a:pt x="4267" y="1460"/>
                                </a:lnTo>
                                <a:lnTo>
                                  <a:pt x="4178" y="1016"/>
                                </a:lnTo>
                                <a:lnTo>
                                  <a:pt x="4178" y="533"/>
                                </a:lnTo>
                                <a:lnTo>
                                  <a:pt x="1803" y="0"/>
                                </a:lnTo>
                                <a:close/>
                              </a:path>
                            </a:pathLst>
                          </a:custGeom>
                          <a:solidFill>
                            <a:srgbClr val="605750"/>
                          </a:solidFill>
                        </wps:spPr>
                        <wps:bodyPr wrap="square" lIns="0" tIns="0" rIns="0" bIns="0" rtlCol="0"/>
                      </wps:wsp>
                      <pic:pic xmlns:pic="http://schemas.openxmlformats.org/drawingml/2006/picture">
                        <pic:nvPicPr>
                          <pic:cNvPr id="309" name="object 130">
                            <a:extLst>
                              <a:ext uri="{FF2B5EF4-FFF2-40B4-BE49-F238E27FC236}">
                                <a16:creationId xmlns:a16="http://schemas.microsoft.com/office/drawing/2014/main" id="{209AFC91-3D43-403A-A2CE-10CEC5DB0052}"/>
                              </a:ext>
                            </a:extLst>
                          </pic:cNvPr>
                          <pic:cNvPicPr/>
                        </pic:nvPicPr>
                        <pic:blipFill>
                          <a:blip r:embed="rId66" cstate="print"/>
                          <a:stretch>
                            <a:fillRect/>
                          </a:stretch>
                        </pic:blipFill>
                        <pic:spPr>
                          <a:xfrm>
                            <a:off x="270887" y="200007"/>
                            <a:ext cx="4394" cy="3759"/>
                          </a:xfrm>
                          <a:prstGeom prst="rect">
                            <a:avLst/>
                          </a:prstGeom>
                        </pic:spPr>
                      </pic:pic>
                      <pic:pic xmlns:pic="http://schemas.openxmlformats.org/drawingml/2006/picture">
                        <pic:nvPicPr>
                          <pic:cNvPr id="310" name="object 131">
                            <a:extLst>
                              <a:ext uri="{FF2B5EF4-FFF2-40B4-BE49-F238E27FC236}">
                                <a16:creationId xmlns:a16="http://schemas.microsoft.com/office/drawing/2014/main" id="{8599F8F8-4667-477E-9BF5-E4C02C6D967E}"/>
                              </a:ext>
                            </a:extLst>
                          </pic:cNvPr>
                          <pic:cNvPicPr/>
                        </pic:nvPicPr>
                        <pic:blipFill>
                          <a:blip r:embed="rId67" cstate="print"/>
                          <a:stretch>
                            <a:fillRect/>
                          </a:stretch>
                        </pic:blipFill>
                        <pic:spPr>
                          <a:xfrm>
                            <a:off x="99527" y="85974"/>
                            <a:ext cx="195401" cy="107099"/>
                          </a:xfrm>
                          <a:prstGeom prst="rect">
                            <a:avLst/>
                          </a:prstGeom>
                        </pic:spPr>
                      </pic:pic>
                      <pic:pic xmlns:pic="http://schemas.openxmlformats.org/drawingml/2006/picture">
                        <pic:nvPicPr>
                          <pic:cNvPr id="311" name="object 132">
                            <a:extLst>
                              <a:ext uri="{FF2B5EF4-FFF2-40B4-BE49-F238E27FC236}">
                                <a16:creationId xmlns:a16="http://schemas.microsoft.com/office/drawing/2014/main" id="{E0459DA3-E2FB-47E6-8B53-0661E9B5A7F3}"/>
                              </a:ext>
                            </a:extLst>
                          </pic:cNvPr>
                          <pic:cNvPicPr/>
                        </pic:nvPicPr>
                        <pic:blipFill>
                          <a:blip r:embed="rId68" cstate="print"/>
                          <a:stretch>
                            <a:fillRect/>
                          </a:stretch>
                        </pic:blipFill>
                        <pic:spPr>
                          <a:xfrm>
                            <a:off x="299424" y="85974"/>
                            <a:ext cx="185903" cy="107200"/>
                          </a:xfrm>
                          <a:prstGeom prst="rect">
                            <a:avLst/>
                          </a:prstGeom>
                        </pic:spPr>
                      </pic:pic>
                      <pic:pic xmlns:pic="http://schemas.openxmlformats.org/drawingml/2006/picture">
                        <pic:nvPicPr>
                          <pic:cNvPr id="312" name="object 133">
                            <a:extLst>
                              <a:ext uri="{FF2B5EF4-FFF2-40B4-BE49-F238E27FC236}">
                                <a16:creationId xmlns:a16="http://schemas.microsoft.com/office/drawing/2014/main" id="{9D7875E0-A4A8-404E-9107-35C0A1F786D5}"/>
                              </a:ext>
                            </a:extLst>
                          </pic:cNvPr>
                          <pic:cNvPicPr/>
                        </pic:nvPicPr>
                        <pic:blipFill>
                          <a:blip r:embed="rId69" cstate="print"/>
                          <a:stretch>
                            <a:fillRect/>
                          </a:stretch>
                        </pic:blipFill>
                        <pic:spPr>
                          <a:xfrm>
                            <a:off x="284781" y="234386"/>
                            <a:ext cx="19977" cy="7937"/>
                          </a:xfrm>
                          <a:prstGeom prst="rect">
                            <a:avLst/>
                          </a:prstGeom>
                        </pic:spPr>
                      </pic:pic>
                      <wps:wsp>
                        <wps:cNvPr id="313" name="object 134">
                          <a:extLst>
                            <a:ext uri="{FF2B5EF4-FFF2-40B4-BE49-F238E27FC236}">
                              <a16:creationId xmlns:a16="http://schemas.microsoft.com/office/drawing/2014/main" id="{448ECE71-4BE7-4E92-9139-1C5A8CE3A136}"/>
                            </a:ext>
                          </a:extLst>
                        </wps:cNvPr>
                        <wps:cNvSpPr/>
                        <wps:spPr>
                          <a:xfrm>
                            <a:off x="284775" y="234260"/>
                            <a:ext cx="19685" cy="3810"/>
                          </a:xfrm>
                          <a:custGeom>
                            <a:avLst/>
                            <a:gdLst/>
                            <a:ahLst/>
                            <a:cxnLst/>
                            <a:rect l="l" t="t" r="r" b="b"/>
                            <a:pathLst>
                              <a:path w="19685" h="3809">
                                <a:moveTo>
                                  <a:pt x="6859" y="126"/>
                                </a:moveTo>
                                <a:lnTo>
                                  <a:pt x="6734" y="268"/>
                                </a:lnTo>
                                <a:lnTo>
                                  <a:pt x="9075" y="3187"/>
                                </a:lnTo>
                                <a:lnTo>
                                  <a:pt x="9194" y="3314"/>
                                </a:lnTo>
                                <a:lnTo>
                                  <a:pt x="9453" y="3060"/>
                                </a:lnTo>
                                <a:lnTo>
                                  <a:pt x="9105" y="3060"/>
                                </a:lnTo>
                                <a:lnTo>
                                  <a:pt x="9020" y="2755"/>
                                </a:lnTo>
                                <a:lnTo>
                                  <a:pt x="6859" y="126"/>
                                </a:lnTo>
                                <a:close/>
                              </a:path>
                              <a:path w="19685" h="3809">
                                <a:moveTo>
                                  <a:pt x="6705" y="0"/>
                                </a:moveTo>
                                <a:lnTo>
                                  <a:pt x="5130" y="3098"/>
                                </a:lnTo>
                                <a:lnTo>
                                  <a:pt x="5219" y="3225"/>
                                </a:lnTo>
                                <a:lnTo>
                                  <a:pt x="6734" y="268"/>
                                </a:lnTo>
                                <a:lnTo>
                                  <a:pt x="6807" y="126"/>
                                </a:lnTo>
                                <a:lnTo>
                                  <a:pt x="6705" y="0"/>
                                </a:lnTo>
                                <a:close/>
                              </a:path>
                              <a:path w="19685" h="3809">
                                <a:moveTo>
                                  <a:pt x="12686" y="126"/>
                                </a:moveTo>
                                <a:lnTo>
                                  <a:pt x="14335" y="3098"/>
                                </a:lnTo>
                                <a:lnTo>
                                  <a:pt x="14452" y="3225"/>
                                </a:lnTo>
                                <a:lnTo>
                                  <a:pt x="15350" y="3098"/>
                                </a:lnTo>
                                <a:lnTo>
                                  <a:pt x="14516" y="3098"/>
                                </a:lnTo>
                                <a:lnTo>
                                  <a:pt x="12686" y="126"/>
                                </a:lnTo>
                                <a:close/>
                              </a:path>
                              <a:path w="19685" h="3809">
                                <a:moveTo>
                                  <a:pt x="0" y="533"/>
                                </a:moveTo>
                                <a:lnTo>
                                  <a:pt x="1701" y="1447"/>
                                </a:lnTo>
                                <a:lnTo>
                                  <a:pt x="5039" y="3098"/>
                                </a:lnTo>
                                <a:lnTo>
                                  <a:pt x="1765" y="1320"/>
                                </a:lnTo>
                                <a:lnTo>
                                  <a:pt x="0" y="533"/>
                                </a:lnTo>
                                <a:close/>
                              </a:path>
                              <a:path w="19685" h="3809">
                                <a:moveTo>
                                  <a:pt x="19392" y="2527"/>
                                </a:moveTo>
                                <a:lnTo>
                                  <a:pt x="18478" y="2679"/>
                                </a:lnTo>
                                <a:lnTo>
                                  <a:pt x="17145" y="2755"/>
                                </a:lnTo>
                                <a:lnTo>
                                  <a:pt x="15303" y="2997"/>
                                </a:lnTo>
                                <a:lnTo>
                                  <a:pt x="14490" y="3057"/>
                                </a:lnTo>
                                <a:lnTo>
                                  <a:pt x="15350" y="3098"/>
                                </a:lnTo>
                                <a:lnTo>
                                  <a:pt x="17145" y="2844"/>
                                </a:lnTo>
                                <a:lnTo>
                                  <a:pt x="18948" y="2679"/>
                                </a:lnTo>
                                <a:lnTo>
                                  <a:pt x="19392" y="2527"/>
                                </a:lnTo>
                                <a:close/>
                              </a:path>
                              <a:path w="19685" h="3809">
                                <a:moveTo>
                                  <a:pt x="9202" y="2976"/>
                                </a:moveTo>
                                <a:close/>
                              </a:path>
                              <a:path w="19685" h="3809">
                                <a:moveTo>
                                  <a:pt x="12623" y="25"/>
                                </a:moveTo>
                                <a:lnTo>
                                  <a:pt x="9353" y="2844"/>
                                </a:lnTo>
                                <a:lnTo>
                                  <a:pt x="9271" y="3060"/>
                                </a:lnTo>
                                <a:lnTo>
                                  <a:pt x="9453" y="3060"/>
                                </a:lnTo>
                                <a:lnTo>
                                  <a:pt x="12534" y="268"/>
                                </a:lnTo>
                                <a:lnTo>
                                  <a:pt x="12560" y="126"/>
                                </a:lnTo>
                                <a:close/>
                              </a:path>
                            </a:pathLst>
                          </a:custGeom>
                          <a:solidFill>
                            <a:srgbClr val="E7DEB5"/>
                          </a:solidFill>
                        </wps:spPr>
                        <wps:bodyPr wrap="square" lIns="0" tIns="0" rIns="0" bIns="0" rtlCol="0"/>
                      </wps:wsp>
                      <wps:wsp>
                        <wps:cNvPr id="314" name="object 135">
                          <a:extLst>
                            <a:ext uri="{FF2B5EF4-FFF2-40B4-BE49-F238E27FC236}">
                              <a16:creationId xmlns:a16="http://schemas.microsoft.com/office/drawing/2014/main" id="{3E6F71B6-D365-451F-A3F3-F0B7581C47F2}"/>
                            </a:ext>
                          </a:extLst>
                        </wps:cNvPr>
                        <wps:cNvSpPr/>
                        <wps:spPr>
                          <a:xfrm>
                            <a:off x="284780" y="234791"/>
                            <a:ext cx="19685" cy="8255"/>
                          </a:xfrm>
                          <a:custGeom>
                            <a:avLst/>
                            <a:gdLst/>
                            <a:ahLst/>
                            <a:cxnLst/>
                            <a:rect l="l" t="t" r="r" b="b"/>
                            <a:pathLst>
                              <a:path w="19685" h="8254">
                                <a:moveTo>
                                  <a:pt x="0" y="0"/>
                                </a:moveTo>
                                <a:lnTo>
                                  <a:pt x="1041" y="3009"/>
                                </a:lnTo>
                                <a:lnTo>
                                  <a:pt x="1711" y="4876"/>
                                </a:lnTo>
                                <a:lnTo>
                                  <a:pt x="2387" y="6870"/>
                                </a:lnTo>
                                <a:lnTo>
                                  <a:pt x="15595" y="7721"/>
                                </a:lnTo>
                                <a:lnTo>
                                  <a:pt x="15779" y="7429"/>
                                </a:lnTo>
                                <a:lnTo>
                                  <a:pt x="15392" y="7429"/>
                                </a:lnTo>
                                <a:lnTo>
                                  <a:pt x="9067" y="6959"/>
                                </a:lnTo>
                                <a:lnTo>
                                  <a:pt x="3759" y="6680"/>
                                </a:lnTo>
                                <a:lnTo>
                                  <a:pt x="2717" y="6680"/>
                                </a:lnTo>
                                <a:lnTo>
                                  <a:pt x="2552" y="6616"/>
                                </a:lnTo>
                                <a:lnTo>
                                  <a:pt x="2692" y="6616"/>
                                </a:lnTo>
                                <a:lnTo>
                                  <a:pt x="1854" y="4470"/>
                                </a:lnTo>
                                <a:lnTo>
                                  <a:pt x="808" y="1993"/>
                                </a:lnTo>
                                <a:lnTo>
                                  <a:pt x="0" y="0"/>
                                </a:lnTo>
                                <a:close/>
                              </a:path>
                              <a:path w="19685" h="8254">
                                <a:moveTo>
                                  <a:pt x="15398" y="7422"/>
                                </a:moveTo>
                                <a:close/>
                              </a:path>
                              <a:path w="19685" h="8254">
                                <a:moveTo>
                                  <a:pt x="19570" y="2527"/>
                                </a:moveTo>
                                <a:lnTo>
                                  <a:pt x="19094" y="3009"/>
                                </a:lnTo>
                                <a:lnTo>
                                  <a:pt x="15398" y="7422"/>
                                </a:lnTo>
                                <a:lnTo>
                                  <a:pt x="15784" y="7422"/>
                                </a:lnTo>
                                <a:lnTo>
                                  <a:pt x="17830" y="4876"/>
                                </a:lnTo>
                                <a:lnTo>
                                  <a:pt x="19196" y="2971"/>
                                </a:lnTo>
                                <a:lnTo>
                                  <a:pt x="19570" y="2527"/>
                                </a:lnTo>
                                <a:close/>
                              </a:path>
                              <a:path w="19685" h="8254">
                                <a:moveTo>
                                  <a:pt x="2552" y="6616"/>
                                </a:moveTo>
                                <a:lnTo>
                                  <a:pt x="2717" y="6680"/>
                                </a:lnTo>
                                <a:lnTo>
                                  <a:pt x="2552" y="6616"/>
                                </a:lnTo>
                                <a:close/>
                              </a:path>
                              <a:path w="19685" h="8254">
                                <a:moveTo>
                                  <a:pt x="2695" y="6624"/>
                                </a:moveTo>
                                <a:lnTo>
                                  <a:pt x="3759" y="6680"/>
                                </a:lnTo>
                                <a:lnTo>
                                  <a:pt x="2695" y="6624"/>
                                </a:lnTo>
                                <a:close/>
                              </a:path>
                              <a:path w="19685" h="8254">
                                <a:moveTo>
                                  <a:pt x="2692" y="6616"/>
                                </a:moveTo>
                                <a:lnTo>
                                  <a:pt x="2552" y="6616"/>
                                </a:lnTo>
                                <a:lnTo>
                                  <a:pt x="2695" y="6624"/>
                                </a:lnTo>
                                <a:close/>
                              </a:path>
                            </a:pathLst>
                          </a:custGeom>
                          <a:solidFill>
                            <a:srgbClr val="864D18"/>
                          </a:solidFill>
                        </wps:spPr>
                        <wps:bodyPr wrap="square" lIns="0" tIns="0" rIns="0" bIns="0" rtlCol="0"/>
                      </wps:wsp>
                      <pic:pic xmlns:pic="http://schemas.openxmlformats.org/drawingml/2006/picture">
                        <pic:nvPicPr>
                          <pic:cNvPr id="315" name="object 136">
                            <a:extLst>
                              <a:ext uri="{FF2B5EF4-FFF2-40B4-BE49-F238E27FC236}">
                                <a16:creationId xmlns:a16="http://schemas.microsoft.com/office/drawing/2014/main" id="{B6B4DBC6-A47E-4E9B-BF5E-1BF3E3B870F1}"/>
                              </a:ext>
                            </a:extLst>
                          </pic:cNvPr>
                          <pic:cNvPicPr/>
                        </pic:nvPicPr>
                        <pic:blipFill>
                          <a:blip r:embed="rId70" cstate="print"/>
                          <a:stretch>
                            <a:fillRect/>
                          </a:stretch>
                        </pic:blipFill>
                        <pic:spPr>
                          <a:xfrm>
                            <a:off x="288705" y="261425"/>
                            <a:ext cx="8537" cy="29133"/>
                          </a:xfrm>
                          <a:prstGeom prst="rect">
                            <a:avLst/>
                          </a:prstGeom>
                        </pic:spPr>
                      </pic:pic>
                      <wps:wsp>
                        <wps:cNvPr id="316" name="object 137">
                          <a:extLst>
                            <a:ext uri="{FF2B5EF4-FFF2-40B4-BE49-F238E27FC236}">
                              <a16:creationId xmlns:a16="http://schemas.microsoft.com/office/drawing/2014/main" id="{17FB8F3E-7545-46D4-BD7D-E4167198CA6C}"/>
                            </a:ext>
                          </a:extLst>
                        </wps:cNvPr>
                        <wps:cNvSpPr/>
                        <wps:spPr>
                          <a:xfrm>
                            <a:off x="288703" y="262409"/>
                            <a:ext cx="8890" cy="28575"/>
                          </a:xfrm>
                          <a:custGeom>
                            <a:avLst/>
                            <a:gdLst/>
                            <a:ahLst/>
                            <a:cxnLst/>
                            <a:rect l="l" t="t" r="r" b="b"/>
                            <a:pathLst>
                              <a:path w="8889" h="28575">
                                <a:moveTo>
                                  <a:pt x="4412" y="25425"/>
                                </a:moveTo>
                                <a:lnTo>
                                  <a:pt x="4165" y="25425"/>
                                </a:lnTo>
                                <a:lnTo>
                                  <a:pt x="5372" y="26555"/>
                                </a:lnTo>
                                <a:lnTo>
                                  <a:pt x="6857" y="27381"/>
                                </a:lnTo>
                                <a:lnTo>
                                  <a:pt x="8305" y="28143"/>
                                </a:lnTo>
                                <a:lnTo>
                                  <a:pt x="6921" y="27355"/>
                                </a:lnTo>
                                <a:lnTo>
                                  <a:pt x="5486" y="26441"/>
                                </a:lnTo>
                                <a:lnTo>
                                  <a:pt x="4412" y="25425"/>
                                </a:lnTo>
                                <a:close/>
                              </a:path>
                              <a:path w="8889" h="28575">
                                <a:moveTo>
                                  <a:pt x="0" y="0"/>
                                </a:moveTo>
                                <a:lnTo>
                                  <a:pt x="812" y="723"/>
                                </a:lnTo>
                                <a:lnTo>
                                  <a:pt x="1447" y="1612"/>
                                </a:lnTo>
                                <a:lnTo>
                                  <a:pt x="1917" y="2654"/>
                                </a:lnTo>
                                <a:lnTo>
                                  <a:pt x="2451" y="3606"/>
                                </a:lnTo>
                                <a:lnTo>
                                  <a:pt x="2870" y="4610"/>
                                </a:lnTo>
                                <a:lnTo>
                                  <a:pt x="3911" y="7810"/>
                                </a:lnTo>
                                <a:lnTo>
                                  <a:pt x="4330" y="9893"/>
                                </a:lnTo>
                                <a:lnTo>
                                  <a:pt x="4508" y="12166"/>
                                </a:lnTo>
                                <a:lnTo>
                                  <a:pt x="4952" y="16535"/>
                                </a:lnTo>
                                <a:lnTo>
                                  <a:pt x="4673" y="21005"/>
                                </a:lnTo>
                                <a:lnTo>
                                  <a:pt x="4140" y="25425"/>
                                </a:lnTo>
                                <a:lnTo>
                                  <a:pt x="4356" y="25425"/>
                                </a:lnTo>
                                <a:lnTo>
                                  <a:pt x="4673" y="23215"/>
                                </a:lnTo>
                                <a:lnTo>
                                  <a:pt x="4952" y="21005"/>
                                </a:lnTo>
                                <a:lnTo>
                                  <a:pt x="5143" y="16535"/>
                                </a:lnTo>
                                <a:lnTo>
                                  <a:pt x="5143" y="14325"/>
                                </a:lnTo>
                                <a:lnTo>
                                  <a:pt x="4864" y="12115"/>
                                </a:lnTo>
                                <a:lnTo>
                                  <a:pt x="4610" y="9867"/>
                                </a:lnTo>
                                <a:lnTo>
                                  <a:pt x="4203" y="7645"/>
                                </a:lnTo>
                                <a:lnTo>
                                  <a:pt x="3441" y="5562"/>
                                </a:lnTo>
                                <a:lnTo>
                                  <a:pt x="2717" y="3479"/>
                                </a:lnTo>
                                <a:lnTo>
                                  <a:pt x="1676" y="1422"/>
                                </a:lnTo>
                                <a:lnTo>
                                  <a:pt x="0" y="0"/>
                                </a:lnTo>
                                <a:close/>
                              </a:path>
                              <a:path w="8889" h="28575">
                                <a:moveTo>
                                  <a:pt x="4362" y="25378"/>
                                </a:moveTo>
                                <a:close/>
                              </a:path>
                              <a:path w="8889" h="28575">
                                <a:moveTo>
                                  <a:pt x="4370" y="25323"/>
                                </a:moveTo>
                                <a:close/>
                              </a:path>
                            </a:pathLst>
                          </a:custGeom>
                          <a:solidFill>
                            <a:srgbClr val="864D18"/>
                          </a:solidFill>
                        </wps:spPr>
                        <wps:bodyPr wrap="square" lIns="0" tIns="0" rIns="0" bIns="0" rtlCol="0"/>
                      </wps:wsp>
                      <wps:wsp>
                        <wps:cNvPr id="317" name="object 138">
                          <a:extLst>
                            <a:ext uri="{FF2B5EF4-FFF2-40B4-BE49-F238E27FC236}">
                              <a16:creationId xmlns:a16="http://schemas.microsoft.com/office/drawing/2014/main" id="{6233E9FF-06ED-4AF7-995E-15103351BD96}"/>
                            </a:ext>
                          </a:extLst>
                        </wps:cNvPr>
                        <wps:cNvSpPr/>
                        <wps:spPr>
                          <a:xfrm>
                            <a:off x="288699" y="261364"/>
                            <a:ext cx="8890" cy="29209"/>
                          </a:xfrm>
                          <a:custGeom>
                            <a:avLst/>
                            <a:gdLst/>
                            <a:ahLst/>
                            <a:cxnLst/>
                            <a:rect l="l" t="t" r="r" b="b"/>
                            <a:pathLst>
                              <a:path w="8889" h="29209">
                                <a:moveTo>
                                  <a:pt x="1841" y="88"/>
                                </a:moveTo>
                                <a:lnTo>
                                  <a:pt x="1612" y="88"/>
                                </a:lnTo>
                                <a:lnTo>
                                  <a:pt x="1981" y="317"/>
                                </a:lnTo>
                                <a:lnTo>
                                  <a:pt x="3657" y="2425"/>
                                </a:lnTo>
                                <a:lnTo>
                                  <a:pt x="5054" y="4521"/>
                                </a:lnTo>
                                <a:lnTo>
                                  <a:pt x="6096" y="6857"/>
                                </a:lnTo>
                                <a:lnTo>
                                  <a:pt x="7200" y="9105"/>
                                </a:lnTo>
                                <a:lnTo>
                                  <a:pt x="7899" y="11544"/>
                                </a:lnTo>
                                <a:lnTo>
                                  <a:pt x="8305" y="14071"/>
                                </a:lnTo>
                                <a:lnTo>
                                  <a:pt x="8661" y="16598"/>
                                </a:lnTo>
                                <a:lnTo>
                                  <a:pt x="8597" y="21602"/>
                                </a:lnTo>
                                <a:lnTo>
                                  <a:pt x="8470" y="24129"/>
                                </a:lnTo>
                                <a:lnTo>
                                  <a:pt x="8305" y="26695"/>
                                </a:lnTo>
                                <a:lnTo>
                                  <a:pt x="8305" y="29184"/>
                                </a:lnTo>
                                <a:lnTo>
                                  <a:pt x="8343" y="26695"/>
                                </a:lnTo>
                                <a:lnTo>
                                  <a:pt x="8597" y="24129"/>
                                </a:lnTo>
                                <a:lnTo>
                                  <a:pt x="8699" y="21602"/>
                                </a:lnTo>
                                <a:lnTo>
                                  <a:pt x="8851" y="19138"/>
                                </a:lnTo>
                                <a:lnTo>
                                  <a:pt x="8851" y="16598"/>
                                </a:lnTo>
                                <a:lnTo>
                                  <a:pt x="8470" y="14071"/>
                                </a:lnTo>
                                <a:lnTo>
                                  <a:pt x="8166" y="11544"/>
                                </a:lnTo>
                                <a:lnTo>
                                  <a:pt x="7365" y="9042"/>
                                </a:lnTo>
                                <a:lnTo>
                                  <a:pt x="5143" y="4483"/>
                                </a:lnTo>
                                <a:lnTo>
                                  <a:pt x="3822" y="2336"/>
                                </a:lnTo>
                                <a:lnTo>
                                  <a:pt x="2209" y="406"/>
                                </a:lnTo>
                                <a:lnTo>
                                  <a:pt x="1841" y="88"/>
                                </a:lnTo>
                                <a:close/>
                              </a:path>
                              <a:path w="8889" h="29209">
                                <a:moveTo>
                                  <a:pt x="1346" y="0"/>
                                </a:moveTo>
                                <a:lnTo>
                                  <a:pt x="0" y="1041"/>
                                </a:lnTo>
                                <a:lnTo>
                                  <a:pt x="254" y="660"/>
                                </a:lnTo>
                                <a:lnTo>
                                  <a:pt x="558" y="317"/>
                                </a:lnTo>
                                <a:lnTo>
                                  <a:pt x="1346" y="25"/>
                                </a:lnTo>
                                <a:close/>
                              </a:path>
                              <a:path w="8889" h="29209">
                                <a:moveTo>
                                  <a:pt x="1422" y="25"/>
                                </a:moveTo>
                                <a:lnTo>
                                  <a:pt x="1612" y="88"/>
                                </a:lnTo>
                                <a:lnTo>
                                  <a:pt x="1422" y="25"/>
                                </a:lnTo>
                                <a:close/>
                              </a:path>
                            </a:pathLst>
                          </a:custGeom>
                          <a:solidFill>
                            <a:srgbClr val="E7DEB5"/>
                          </a:solidFill>
                        </wps:spPr>
                        <wps:bodyPr wrap="square" lIns="0" tIns="0" rIns="0" bIns="0" rtlCol="0"/>
                      </wps:wsp>
                      <pic:pic xmlns:pic="http://schemas.openxmlformats.org/drawingml/2006/picture">
                        <pic:nvPicPr>
                          <pic:cNvPr id="318" name="object 139">
                            <a:extLst>
                              <a:ext uri="{FF2B5EF4-FFF2-40B4-BE49-F238E27FC236}">
                                <a16:creationId xmlns:a16="http://schemas.microsoft.com/office/drawing/2014/main" id="{CB218E5F-6A1B-41CE-92B1-E7D14D010468}"/>
                              </a:ext>
                            </a:extLst>
                          </pic:cNvPr>
                          <pic:cNvPicPr/>
                        </pic:nvPicPr>
                        <pic:blipFill>
                          <a:blip r:embed="rId71" cstate="print"/>
                          <a:stretch>
                            <a:fillRect/>
                          </a:stretch>
                        </pic:blipFill>
                        <pic:spPr>
                          <a:xfrm>
                            <a:off x="296097" y="259266"/>
                            <a:ext cx="13728" cy="17183"/>
                          </a:xfrm>
                          <a:prstGeom prst="rect">
                            <a:avLst/>
                          </a:prstGeom>
                        </pic:spPr>
                      </pic:pic>
                      <wps:wsp>
                        <wps:cNvPr id="319" name="object 140">
                          <a:extLst>
                            <a:ext uri="{FF2B5EF4-FFF2-40B4-BE49-F238E27FC236}">
                              <a16:creationId xmlns:a16="http://schemas.microsoft.com/office/drawing/2014/main" id="{AA2F5EB6-79AE-481A-B913-8809FB5E4764}"/>
                            </a:ext>
                          </a:extLst>
                        </wps:cNvPr>
                        <wps:cNvSpPr/>
                        <wps:spPr>
                          <a:xfrm>
                            <a:off x="296092" y="259268"/>
                            <a:ext cx="13970" cy="17780"/>
                          </a:xfrm>
                          <a:custGeom>
                            <a:avLst/>
                            <a:gdLst/>
                            <a:ahLst/>
                            <a:cxnLst/>
                            <a:rect l="l" t="t" r="r" b="b"/>
                            <a:pathLst>
                              <a:path w="13970" h="17779">
                                <a:moveTo>
                                  <a:pt x="13728" y="0"/>
                                </a:moveTo>
                                <a:lnTo>
                                  <a:pt x="10337" y="1841"/>
                                </a:lnTo>
                                <a:lnTo>
                                  <a:pt x="5562" y="5067"/>
                                </a:lnTo>
                                <a:lnTo>
                                  <a:pt x="4406" y="6616"/>
                                </a:lnTo>
                                <a:lnTo>
                                  <a:pt x="3136" y="8102"/>
                                </a:lnTo>
                                <a:lnTo>
                                  <a:pt x="2400" y="9931"/>
                                </a:lnTo>
                                <a:lnTo>
                                  <a:pt x="1079" y="13512"/>
                                </a:lnTo>
                                <a:lnTo>
                                  <a:pt x="571" y="15379"/>
                                </a:lnTo>
                                <a:lnTo>
                                  <a:pt x="0" y="17183"/>
                                </a:lnTo>
                                <a:lnTo>
                                  <a:pt x="10401" y="1968"/>
                                </a:lnTo>
                                <a:lnTo>
                                  <a:pt x="13728" y="0"/>
                                </a:lnTo>
                                <a:close/>
                              </a:path>
                            </a:pathLst>
                          </a:custGeom>
                          <a:solidFill>
                            <a:srgbClr val="E7DEB5"/>
                          </a:solidFill>
                        </wps:spPr>
                        <wps:bodyPr wrap="square" lIns="0" tIns="0" rIns="0" bIns="0" rtlCol="0"/>
                      </wps:wsp>
                      <wps:wsp>
                        <wps:cNvPr id="320" name="object 141">
                          <a:extLst>
                            <a:ext uri="{FF2B5EF4-FFF2-40B4-BE49-F238E27FC236}">
                              <a16:creationId xmlns:a16="http://schemas.microsoft.com/office/drawing/2014/main" id="{547E3884-3612-4D4F-B0B2-8428C0F4C1AA}"/>
                            </a:ext>
                          </a:extLst>
                        </wps:cNvPr>
                        <wps:cNvSpPr/>
                        <wps:spPr>
                          <a:xfrm>
                            <a:off x="296092" y="259274"/>
                            <a:ext cx="13970" cy="17780"/>
                          </a:xfrm>
                          <a:custGeom>
                            <a:avLst/>
                            <a:gdLst/>
                            <a:ahLst/>
                            <a:cxnLst/>
                            <a:rect l="l" t="t" r="r" b="b"/>
                            <a:pathLst>
                              <a:path w="13970" h="17779">
                                <a:moveTo>
                                  <a:pt x="13728" y="0"/>
                                </a:moveTo>
                                <a:lnTo>
                                  <a:pt x="12852" y="3860"/>
                                </a:lnTo>
                                <a:lnTo>
                                  <a:pt x="12153" y="5689"/>
                                </a:lnTo>
                                <a:lnTo>
                                  <a:pt x="11480" y="7556"/>
                                </a:lnTo>
                                <a:lnTo>
                                  <a:pt x="10731" y="9334"/>
                                </a:lnTo>
                                <a:lnTo>
                                  <a:pt x="8483" y="12522"/>
                                </a:lnTo>
                                <a:lnTo>
                                  <a:pt x="7061" y="13944"/>
                                </a:lnTo>
                                <a:lnTo>
                                  <a:pt x="5422" y="14897"/>
                                </a:lnTo>
                                <a:lnTo>
                                  <a:pt x="3771" y="16002"/>
                                </a:lnTo>
                                <a:lnTo>
                                  <a:pt x="1892" y="16535"/>
                                </a:lnTo>
                                <a:lnTo>
                                  <a:pt x="0" y="17183"/>
                                </a:lnTo>
                                <a:lnTo>
                                  <a:pt x="952" y="16954"/>
                                </a:lnTo>
                                <a:lnTo>
                                  <a:pt x="1892" y="16662"/>
                                </a:lnTo>
                                <a:lnTo>
                                  <a:pt x="2857" y="16446"/>
                                </a:lnTo>
                                <a:lnTo>
                                  <a:pt x="12433" y="5816"/>
                                </a:lnTo>
                                <a:lnTo>
                                  <a:pt x="13068" y="3924"/>
                                </a:lnTo>
                                <a:lnTo>
                                  <a:pt x="13423" y="1955"/>
                                </a:lnTo>
                                <a:lnTo>
                                  <a:pt x="13728" y="0"/>
                                </a:lnTo>
                                <a:close/>
                              </a:path>
                            </a:pathLst>
                          </a:custGeom>
                          <a:solidFill>
                            <a:srgbClr val="864D18"/>
                          </a:solidFill>
                        </wps:spPr>
                        <wps:bodyPr wrap="square" lIns="0" tIns="0" rIns="0" bIns="0" rtlCol="0"/>
                      </wps:wsp>
                      <pic:pic xmlns:pic="http://schemas.openxmlformats.org/drawingml/2006/picture">
                        <pic:nvPicPr>
                          <pic:cNvPr id="321" name="object 142">
                            <a:extLst>
                              <a:ext uri="{FF2B5EF4-FFF2-40B4-BE49-F238E27FC236}">
                                <a16:creationId xmlns:a16="http://schemas.microsoft.com/office/drawing/2014/main" id="{F21E9A72-9D9A-401A-8A0A-4FF96FC63189}"/>
                              </a:ext>
                            </a:extLst>
                          </pic:cNvPr>
                          <pic:cNvPicPr/>
                        </pic:nvPicPr>
                        <pic:blipFill>
                          <a:blip r:embed="rId72" cstate="print"/>
                          <a:stretch>
                            <a:fillRect/>
                          </a:stretch>
                        </pic:blipFill>
                        <pic:spPr>
                          <a:xfrm>
                            <a:off x="277567" y="263927"/>
                            <a:ext cx="17360" cy="15557"/>
                          </a:xfrm>
                          <a:prstGeom prst="rect">
                            <a:avLst/>
                          </a:prstGeom>
                        </pic:spPr>
                      </pic:pic>
                      <wps:wsp>
                        <wps:cNvPr id="322" name="object 143">
                          <a:extLst>
                            <a:ext uri="{FF2B5EF4-FFF2-40B4-BE49-F238E27FC236}">
                              <a16:creationId xmlns:a16="http://schemas.microsoft.com/office/drawing/2014/main" id="{9A2C06F3-84D8-493C-BCA7-C6FC3ABAB5A6}"/>
                            </a:ext>
                          </a:extLst>
                        </wps:cNvPr>
                        <wps:cNvSpPr/>
                        <wps:spPr>
                          <a:xfrm>
                            <a:off x="277565" y="263926"/>
                            <a:ext cx="17780" cy="15875"/>
                          </a:xfrm>
                          <a:custGeom>
                            <a:avLst/>
                            <a:gdLst/>
                            <a:ahLst/>
                            <a:cxnLst/>
                            <a:rect l="l" t="t" r="r" b="b"/>
                            <a:pathLst>
                              <a:path w="17779" h="15875">
                                <a:moveTo>
                                  <a:pt x="0" y="0"/>
                                </a:moveTo>
                                <a:lnTo>
                                  <a:pt x="16383" y="13779"/>
                                </a:lnTo>
                                <a:lnTo>
                                  <a:pt x="17360" y="15557"/>
                                </a:lnTo>
                                <a:lnTo>
                                  <a:pt x="1930" y="635"/>
                                </a:lnTo>
                                <a:lnTo>
                                  <a:pt x="0" y="0"/>
                                </a:lnTo>
                                <a:close/>
                              </a:path>
                            </a:pathLst>
                          </a:custGeom>
                          <a:solidFill>
                            <a:srgbClr val="E7DEB5"/>
                          </a:solidFill>
                        </wps:spPr>
                        <wps:bodyPr wrap="square" lIns="0" tIns="0" rIns="0" bIns="0" rtlCol="0"/>
                      </wps:wsp>
                      <wps:wsp>
                        <wps:cNvPr id="323" name="object 144">
                          <a:extLst>
                            <a:ext uri="{FF2B5EF4-FFF2-40B4-BE49-F238E27FC236}">
                              <a16:creationId xmlns:a16="http://schemas.microsoft.com/office/drawing/2014/main" id="{EEC13315-F08B-4991-9707-D9656405A35C}"/>
                            </a:ext>
                          </a:extLst>
                        </wps:cNvPr>
                        <wps:cNvSpPr/>
                        <wps:spPr>
                          <a:xfrm>
                            <a:off x="277562" y="263925"/>
                            <a:ext cx="17780" cy="15875"/>
                          </a:xfrm>
                          <a:custGeom>
                            <a:avLst/>
                            <a:gdLst/>
                            <a:ahLst/>
                            <a:cxnLst/>
                            <a:rect l="l" t="t" r="r" b="b"/>
                            <a:pathLst>
                              <a:path w="17779" h="15875">
                                <a:moveTo>
                                  <a:pt x="0" y="0"/>
                                </a:moveTo>
                                <a:lnTo>
                                  <a:pt x="609" y="1955"/>
                                </a:lnTo>
                                <a:lnTo>
                                  <a:pt x="1320" y="3987"/>
                                </a:lnTo>
                                <a:lnTo>
                                  <a:pt x="2286" y="5816"/>
                                </a:lnTo>
                                <a:lnTo>
                                  <a:pt x="3225" y="7683"/>
                                </a:lnTo>
                                <a:lnTo>
                                  <a:pt x="17360" y="15557"/>
                                </a:lnTo>
                                <a:lnTo>
                                  <a:pt x="13157" y="14986"/>
                                </a:lnTo>
                                <a:lnTo>
                                  <a:pt x="11290" y="14198"/>
                                </a:lnTo>
                                <a:lnTo>
                                  <a:pt x="2565" y="5664"/>
                                </a:lnTo>
                                <a:lnTo>
                                  <a:pt x="1549" y="3860"/>
                                </a:lnTo>
                                <a:lnTo>
                                  <a:pt x="0" y="0"/>
                                </a:lnTo>
                                <a:close/>
                              </a:path>
                            </a:pathLst>
                          </a:custGeom>
                          <a:solidFill>
                            <a:srgbClr val="864D18"/>
                          </a:solidFill>
                        </wps:spPr>
                        <wps:bodyPr wrap="square" lIns="0" tIns="0" rIns="0" bIns="0" rtlCol="0"/>
                      </wps:wsp>
                      <pic:pic xmlns:pic="http://schemas.openxmlformats.org/drawingml/2006/picture">
                        <pic:nvPicPr>
                          <pic:cNvPr id="324" name="object 145">
                            <a:extLst>
                              <a:ext uri="{FF2B5EF4-FFF2-40B4-BE49-F238E27FC236}">
                                <a16:creationId xmlns:a16="http://schemas.microsoft.com/office/drawing/2014/main" id="{30F95663-DA9B-4715-B910-DAAE055EDA3F}"/>
                              </a:ext>
                            </a:extLst>
                          </pic:cNvPr>
                          <pic:cNvPicPr/>
                        </pic:nvPicPr>
                        <pic:blipFill>
                          <a:blip r:embed="rId73" cstate="print"/>
                          <a:stretch>
                            <a:fillRect/>
                          </a:stretch>
                        </pic:blipFill>
                        <pic:spPr>
                          <a:xfrm>
                            <a:off x="282457" y="237396"/>
                            <a:ext cx="19202" cy="28422"/>
                          </a:xfrm>
                          <a:prstGeom prst="rect">
                            <a:avLst/>
                          </a:prstGeom>
                        </pic:spPr>
                      </pic:pic>
                      <wps:wsp>
                        <wps:cNvPr id="325" name="object 146">
                          <a:extLst>
                            <a:ext uri="{FF2B5EF4-FFF2-40B4-BE49-F238E27FC236}">
                              <a16:creationId xmlns:a16="http://schemas.microsoft.com/office/drawing/2014/main" id="{CE95261D-9F9C-465A-A927-0EFDEABF9F1D}"/>
                            </a:ext>
                          </a:extLst>
                        </wps:cNvPr>
                        <wps:cNvSpPr/>
                        <wps:spPr>
                          <a:xfrm>
                            <a:off x="293760" y="241879"/>
                            <a:ext cx="13970" cy="23495"/>
                          </a:xfrm>
                          <a:custGeom>
                            <a:avLst/>
                            <a:gdLst/>
                            <a:ahLst/>
                            <a:cxnLst/>
                            <a:rect l="l" t="t" r="r" b="b"/>
                            <a:pathLst>
                              <a:path w="13970" h="23495">
                                <a:moveTo>
                                  <a:pt x="12359" y="4218"/>
                                </a:moveTo>
                                <a:lnTo>
                                  <a:pt x="13157" y="9105"/>
                                </a:lnTo>
                                <a:lnTo>
                                  <a:pt x="12738" y="11760"/>
                                </a:lnTo>
                                <a:lnTo>
                                  <a:pt x="11861" y="14173"/>
                                </a:lnTo>
                                <a:lnTo>
                                  <a:pt x="0" y="23025"/>
                                </a:lnTo>
                                <a:lnTo>
                                  <a:pt x="2527" y="22771"/>
                                </a:lnTo>
                                <a:lnTo>
                                  <a:pt x="5143" y="21920"/>
                                </a:lnTo>
                                <a:lnTo>
                                  <a:pt x="7327" y="20434"/>
                                </a:lnTo>
                                <a:lnTo>
                                  <a:pt x="9550" y="19011"/>
                                </a:lnTo>
                                <a:lnTo>
                                  <a:pt x="11264" y="16789"/>
                                </a:lnTo>
                                <a:lnTo>
                                  <a:pt x="12674" y="13093"/>
                                </a:lnTo>
                                <a:lnTo>
                                  <a:pt x="12966" y="11760"/>
                                </a:lnTo>
                                <a:lnTo>
                                  <a:pt x="13347" y="9169"/>
                                </a:lnTo>
                                <a:lnTo>
                                  <a:pt x="13284" y="7848"/>
                                </a:lnTo>
                                <a:lnTo>
                                  <a:pt x="12801" y="5219"/>
                                </a:lnTo>
                                <a:lnTo>
                                  <a:pt x="12359" y="4218"/>
                                </a:lnTo>
                                <a:close/>
                              </a:path>
                              <a:path w="13970" h="23495">
                                <a:moveTo>
                                  <a:pt x="10491" y="1340"/>
                                </a:moveTo>
                                <a:lnTo>
                                  <a:pt x="10896" y="1777"/>
                                </a:lnTo>
                                <a:lnTo>
                                  <a:pt x="12268" y="4013"/>
                                </a:lnTo>
                                <a:lnTo>
                                  <a:pt x="12359" y="4218"/>
                                </a:lnTo>
                                <a:lnTo>
                                  <a:pt x="12308" y="4013"/>
                                </a:lnTo>
                                <a:lnTo>
                                  <a:pt x="10896" y="1676"/>
                                </a:lnTo>
                                <a:lnTo>
                                  <a:pt x="10491" y="1340"/>
                                </a:lnTo>
                                <a:close/>
                              </a:path>
                              <a:path w="13970" h="23495">
                                <a:moveTo>
                                  <a:pt x="8877" y="0"/>
                                </a:moveTo>
                                <a:lnTo>
                                  <a:pt x="10491" y="1340"/>
                                </a:lnTo>
                                <a:lnTo>
                                  <a:pt x="9956" y="761"/>
                                </a:lnTo>
                                <a:lnTo>
                                  <a:pt x="8877" y="0"/>
                                </a:lnTo>
                                <a:close/>
                              </a:path>
                            </a:pathLst>
                          </a:custGeom>
                          <a:solidFill>
                            <a:srgbClr val="864D18"/>
                          </a:solidFill>
                        </wps:spPr>
                        <wps:bodyPr wrap="square" lIns="0" tIns="0" rIns="0" bIns="0" rtlCol="0"/>
                      </wps:wsp>
                      <pic:pic xmlns:pic="http://schemas.openxmlformats.org/drawingml/2006/picture">
                        <pic:nvPicPr>
                          <pic:cNvPr id="326" name="object 147">
                            <a:extLst>
                              <a:ext uri="{FF2B5EF4-FFF2-40B4-BE49-F238E27FC236}">
                                <a16:creationId xmlns:a16="http://schemas.microsoft.com/office/drawing/2014/main" id="{0133803B-C34B-40BA-B8CD-395A6CD30E7C}"/>
                              </a:ext>
                            </a:extLst>
                          </pic:cNvPr>
                          <pic:cNvPicPr/>
                        </pic:nvPicPr>
                        <pic:blipFill>
                          <a:blip r:embed="rId74" cstate="print"/>
                          <a:stretch>
                            <a:fillRect/>
                          </a:stretch>
                        </pic:blipFill>
                        <pic:spPr>
                          <a:xfrm>
                            <a:off x="293760" y="237485"/>
                            <a:ext cx="13627" cy="27419"/>
                          </a:xfrm>
                          <a:prstGeom prst="rect">
                            <a:avLst/>
                          </a:prstGeom>
                        </pic:spPr>
                      </pic:pic>
                      <wps:wsp>
                        <wps:cNvPr id="327" name="object 148">
                          <a:extLst>
                            <a:ext uri="{FF2B5EF4-FFF2-40B4-BE49-F238E27FC236}">
                              <a16:creationId xmlns:a16="http://schemas.microsoft.com/office/drawing/2014/main" id="{2830A46F-233A-40DE-9DEE-70EE2FA5B87E}"/>
                            </a:ext>
                          </a:extLst>
                        </wps:cNvPr>
                        <wps:cNvSpPr/>
                        <wps:spPr>
                          <a:xfrm>
                            <a:off x="293760" y="237482"/>
                            <a:ext cx="6350" cy="27940"/>
                          </a:xfrm>
                          <a:custGeom>
                            <a:avLst/>
                            <a:gdLst/>
                            <a:ahLst/>
                            <a:cxnLst/>
                            <a:rect l="l" t="t" r="r" b="b"/>
                            <a:pathLst>
                              <a:path w="6350" h="27940">
                                <a:moveTo>
                                  <a:pt x="0" y="0"/>
                                </a:moveTo>
                                <a:lnTo>
                                  <a:pt x="6096" y="11125"/>
                                </a:lnTo>
                                <a:lnTo>
                                  <a:pt x="5943" y="16357"/>
                                </a:lnTo>
                                <a:lnTo>
                                  <a:pt x="0" y="27419"/>
                                </a:lnTo>
                                <a:lnTo>
                                  <a:pt x="1168" y="26847"/>
                                </a:lnTo>
                                <a:lnTo>
                                  <a:pt x="6261" y="13703"/>
                                </a:lnTo>
                                <a:lnTo>
                                  <a:pt x="6261" y="11036"/>
                                </a:lnTo>
                                <a:lnTo>
                                  <a:pt x="5854" y="8445"/>
                                </a:lnTo>
                                <a:lnTo>
                                  <a:pt x="3860" y="3606"/>
                                </a:lnTo>
                                <a:lnTo>
                                  <a:pt x="2209" y="1397"/>
                                </a:lnTo>
                                <a:lnTo>
                                  <a:pt x="0" y="0"/>
                                </a:lnTo>
                                <a:close/>
                              </a:path>
                            </a:pathLst>
                          </a:custGeom>
                          <a:solidFill>
                            <a:srgbClr val="E7DEB5"/>
                          </a:solidFill>
                        </wps:spPr>
                        <wps:bodyPr wrap="square" lIns="0" tIns="0" rIns="0" bIns="0" rtlCol="0"/>
                      </wps:wsp>
                      <wps:wsp>
                        <wps:cNvPr id="328" name="object 149">
                          <a:extLst>
                            <a:ext uri="{FF2B5EF4-FFF2-40B4-BE49-F238E27FC236}">
                              <a16:creationId xmlns:a16="http://schemas.microsoft.com/office/drawing/2014/main" id="{28D2E609-87CA-4B0C-979B-BA9B20BAA791}"/>
                            </a:ext>
                          </a:extLst>
                        </wps:cNvPr>
                        <wps:cNvSpPr/>
                        <wps:spPr>
                          <a:xfrm>
                            <a:off x="278646" y="239352"/>
                            <a:ext cx="13970" cy="26034"/>
                          </a:xfrm>
                          <a:custGeom>
                            <a:avLst/>
                            <a:gdLst/>
                            <a:ahLst/>
                            <a:cxnLst/>
                            <a:rect l="l" t="t" r="r" b="b"/>
                            <a:pathLst>
                              <a:path w="13970" h="26034">
                                <a:moveTo>
                                  <a:pt x="3073" y="3500"/>
                                </a:moveTo>
                                <a:lnTo>
                                  <a:pt x="2336" y="4305"/>
                                </a:lnTo>
                                <a:lnTo>
                                  <a:pt x="139" y="8318"/>
                                </a:lnTo>
                                <a:lnTo>
                                  <a:pt x="0" y="11569"/>
                                </a:lnTo>
                                <a:lnTo>
                                  <a:pt x="647" y="14541"/>
                                </a:lnTo>
                                <a:lnTo>
                                  <a:pt x="13589" y="25552"/>
                                </a:lnTo>
                                <a:lnTo>
                                  <a:pt x="12039" y="25361"/>
                                </a:lnTo>
                                <a:lnTo>
                                  <a:pt x="10617" y="24955"/>
                                </a:lnTo>
                                <a:lnTo>
                                  <a:pt x="9258" y="24320"/>
                                </a:lnTo>
                                <a:lnTo>
                                  <a:pt x="7835" y="23748"/>
                                </a:lnTo>
                                <a:lnTo>
                                  <a:pt x="6604" y="22961"/>
                                </a:lnTo>
                                <a:lnTo>
                                  <a:pt x="3187" y="20116"/>
                                </a:lnTo>
                                <a:lnTo>
                                  <a:pt x="1638" y="17335"/>
                                </a:lnTo>
                                <a:lnTo>
                                  <a:pt x="685" y="12966"/>
                                </a:lnTo>
                                <a:lnTo>
                                  <a:pt x="495" y="11506"/>
                                </a:lnTo>
                                <a:lnTo>
                                  <a:pt x="812" y="8508"/>
                                </a:lnTo>
                                <a:lnTo>
                                  <a:pt x="1193" y="7073"/>
                                </a:lnTo>
                                <a:lnTo>
                                  <a:pt x="1917" y="5791"/>
                                </a:lnTo>
                                <a:lnTo>
                                  <a:pt x="3073" y="3500"/>
                                </a:lnTo>
                                <a:close/>
                              </a:path>
                              <a:path w="13970" h="26034">
                                <a:moveTo>
                                  <a:pt x="6652" y="835"/>
                                </a:moveTo>
                                <a:lnTo>
                                  <a:pt x="5816" y="1206"/>
                                </a:lnTo>
                                <a:lnTo>
                                  <a:pt x="3276" y="3098"/>
                                </a:lnTo>
                                <a:lnTo>
                                  <a:pt x="3073" y="3500"/>
                                </a:lnTo>
                                <a:lnTo>
                                  <a:pt x="3441" y="3098"/>
                                </a:lnTo>
                                <a:lnTo>
                                  <a:pt x="4648" y="2146"/>
                                </a:lnTo>
                                <a:lnTo>
                                  <a:pt x="5816" y="1257"/>
                                </a:lnTo>
                                <a:lnTo>
                                  <a:pt x="6652" y="835"/>
                                </a:lnTo>
                                <a:close/>
                              </a:path>
                              <a:path w="13970" h="26034">
                                <a:moveTo>
                                  <a:pt x="8534" y="0"/>
                                </a:moveTo>
                                <a:lnTo>
                                  <a:pt x="7175" y="571"/>
                                </a:lnTo>
                                <a:lnTo>
                                  <a:pt x="6652" y="835"/>
                                </a:lnTo>
                                <a:lnTo>
                                  <a:pt x="8534" y="0"/>
                                </a:lnTo>
                                <a:close/>
                              </a:path>
                            </a:pathLst>
                          </a:custGeom>
                          <a:solidFill>
                            <a:srgbClr val="864D18"/>
                          </a:solidFill>
                        </wps:spPr>
                        <wps:bodyPr wrap="square" lIns="0" tIns="0" rIns="0" bIns="0" rtlCol="0"/>
                      </wps:wsp>
                      <pic:pic xmlns:pic="http://schemas.openxmlformats.org/drawingml/2006/picture">
                        <pic:nvPicPr>
                          <pic:cNvPr id="329" name="object 150">
                            <a:extLst>
                              <a:ext uri="{FF2B5EF4-FFF2-40B4-BE49-F238E27FC236}">
                                <a16:creationId xmlns:a16="http://schemas.microsoft.com/office/drawing/2014/main" id="{E56037B8-4EA9-47E3-9D85-FED53F97A2F8}"/>
                              </a:ext>
                            </a:extLst>
                          </pic:cNvPr>
                          <pic:cNvPicPr/>
                        </pic:nvPicPr>
                        <pic:blipFill>
                          <a:blip r:embed="rId75" cstate="print"/>
                          <a:stretch>
                            <a:fillRect/>
                          </a:stretch>
                        </pic:blipFill>
                        <pic:spPr>
                          <a:xfrm>
                            <a:off x="278647" y="237485"/>
                            <a:ext cx="13589" cy="27419"/>
                          </a:xfrm>
                          <a:prstGeom prst="rect">
                            <a:avLst/>
                          </a:prstGeom>
                        </pic:spPr>
                      </pic:pic>
                      <wps:wsp>
                        <wps:cNvPr id="330" name="object 151">
                          <a:extLst>
                            <a:ext uri="{FF2B5EF4-FFF2-40B4-BE49-F238E27FC236}">
                              <a16:creationId xmlns:a16="http://schemas.microsoft.com/office/drawing/2014/main" id="{F6B92149-6633-47FC-A68A-4E35726BC53D}"/>
                            </a:ext>
                          </a:extLst>
                        </wps:cNvPr>
                        <wps:cNvSpPr/>
                        <wps:spPr>
                          <a:xfrm>
                            <a:off x="279612" y="237370"/>
                            <a:ext cx="26670" cy="27940"/>
                          </a:xfrm>
                          <a:custGeom>
                            <a:avLst/>
                            <a:gdLst/>
                            <a:ahLst/>
                            <a:cxnLst/>
                            <a:rect l="l" t="t" r="r" b="b"/>
                            <a:pathLst>
                              <a:path w="26670" h="27940">
                                <a:moveTo>
                                  <a:pt x="12611" y="27533"/>
                                </a:moveTo>
                                <a:lnTo>
                                  <a:pt x="11379" y="26936"/>
                                </a:lnTo>
                                <a:lnTo>
                                  <a:pt x="10426" y="25958"/>
                                </a:lnTo>
                                <a:lnTo>
                                  <a:pt x="9702" y="24879"/>
                                </a:lnTo>
                                <a:lnTo>
                                  <a:pt x="8915" y="23926"/>
                                </a:lnTo>
                                <a:lnTo>
                                  <a:pt x="8280" y="22733"/>
                                </a:lnTo>
                                <a:lnTo>
                                  <a:pt x="6921" y="19088"/>
                                </a:lnTo>
                                <a:lnTo>
                                  <a:pt x="6604" y="16471"/>
                                </a:lnTo>
                                <a:lnTo>
                                  <a:pt x="6540" y="11239"/>
                                </a:lnTo>
                                <a:lnTo>
                                  <a:pt x="6858" y="8585"/>
                                </a:lnTo>
                                <a:lnTo>
                                  <a:pt x="12268" y="330"/>
                                </a:lnTo>
                                <a:lnTo>
                                  <a:pt x="10363" y="1511"/>
                                </a:lnTo>
                                <a:lnTo>
                                  <a:pt x="8686" y="3721"/>
                                </a:lnTo>
                                <a:lnTo>
                                  <a:pt x="6692" y="8559"/>
                                </a:lnTo>
                                <a:lnTo>
                                  <a:pt x="6350" y="11150"/>
                                </a:lnTo>
                                <a:lnTo>
                                  <a:pt x="6413" y="16471"/>
                                </a:lnTo>
                                <a:lnTo>
                                  <a:pt x="11379" y="26962"/>
                                </a:lnTo>
                                <a:lnTo>
                                  <a:pt x="12611" y="27533"/>
                                </a:lnTo>
                                <a:close/>
                              </a:path>
                              <a:path w="26670" h="27940">
                                <a:moveTo>
                                  <a:pt x="26568" y="9347"/>
                                </a:moveTo>
                                <a:lnTo>
                                  <a:pt x="13284" y="0"/>
                                </a:lnTo>
                                <a:lnTo>
                                  <a:pt x="10426" y="304"/>
                                </a:lnTo>
                                <a:lnTo>
                                  <a:pt x="7620" y="1092"/>
                                </a:lnTo>
                                <a:lnTo>
                                  <a:pt x="2844" y="4254"/>
                                </a:lnTo>
                                <a:lnTo>
                                  <a:pt x="850" y="6604"/>
                                </a:lnTo>
                                <a:lnTo>
                                  <a:pt x="0" y="9258"/>
                                </a:lnTo>
                                <a:lnTo>
                                  <a:pt x="508" y="7937"/>
                                </a:lnTo>
                                <a:lnTo>
                                  <a:pt x="1168" y="6756"/>
                                </a:lnTo>
                                <a:lnTo>
                                  <a:pt x="12268" y="330"/>
                                </a:lnTo>
                                <a:lnTo>
                                  <a:pt x="13284" y="241"/>
                                </a:lnTo>
                                <a:lnTo>
                                  <a:pt x="16129" y="215"/>
                                </a:lnTo>
                                <a:lnTo>
                                  <a:pt x="19037" y="1193"/>
                                </a:lnTo>
                                <a:lnTo>
                                  <a:pt x="21386" y="2781"/>
                                </a:lnTo>
                                <a:lnTo>
                                  <a:pt x="22606" y="3505"/>
                                </a:lnTo>
                                <a:lnTo>
                                  <a:pt x="23685" y="4508"/>
                                </a:lnTo>
                                <a:lnTo>
                                  <a:pt x="25552" y="6692"/>
                                </a:lnTo>
                                <a:lnTo>
                                  <a:pt x="26339" y="7937"/>
                                </a:lnTo>
                                <a:lnTo>
                                  <a:pt x="26568" y="9347"/>
                                </a:lnTo>
                                <a:close/>
                              </a:path>
                            </a:pathLst>
                          </a:custGeom>
                          <a:solidFill>
                            <a:srgbClr val="E7DEB5"/>
                          </a:solidFill>
                        </wps:spPr>
                        <wps:bodyPr wrap="square" lIns="0" tIns="0" rIns="0" bIns="0" rtlCol="0"/>
                      </wps:wsp>
                      <pic:pic xmlns:pic="http://schemas.openxmlformats.org/drawingml/2006/picture">
                        <pic:nvPicPr>
                          <pic:cNvPr id="331" name="object 152">
                            <a:extLst>
                              <a:ext uri="{FF2B5EF4-FFF2-40B4-BE49-F238E27FC236}">
                                <a16:creationId xmlns:a16="http://schemas.microsoft.com/office/drawing/2014/main" id="{FED80E0E-E50B-4DE1-8CDA-E87643B65AFB}"/>
                              </a:ext>
                            </a:extLst>
                          </pic:cNvPr>
                          <pic:cNvPicPr/>
                        </pic:nvPicPr>
                        <pic:blipFill>
                          <a:blip r:embed="rId76" cstate="print"/>
                          <a:stretch>
                            <a:fillRect/>
                          </a:stretch>
                        </pic:blipFill>
                        <pic:spPr>
                          <a:xfrm>
                            <a:off x="309826" y="245702"/>
                            <a:ext cx="52780" cy="46126"/>
                          </a:xfrm>
                          <a:prstGeom prst="rect">
                            <a:avLst/>
                          </a:prstGeom>
                        </pic:spPr>
                      </pic:pic>
                      <wps:wsp>
                        <wps:cNvPr id="332" name="object 153">
                          <a:extLst>
                            <a:ext uri="{FF2B5EF4-FFF2-40B4-BE49-F238E27FC236}">
                              <a16:creationId xmlns:a16="http://schemas.microsoft.com/office/drawing/2014/main" id="{AACF04AC-938C-4682-B48F-FA9C907B31CB}"/>
                            </a:ext>
                          </a:extLst>
                        </wps:cNvPr>
                        <wps:cNvSpPr/>
                        <wps:spPr>
                          <a:xfrm>
                            <a:off x="319691" y="266258"/>
                            <a:ext cx="13335" cy="23495"/>
                          </a:xfrm>
                          <a:custGeom>
                            <a:avLst/>
                            <a:gdLst/>
                            <a:ahLst/>
                            <a:cxnLst/>
                            <a:rect l="l" t="t" r="r" b="b"/>
                            <a:pathLst>
                              <a:path w="13335" h="23495">
                                <a:moveTo>
                                  <a:pt x="5657" y="0"/>
                                </a:moveTo>
                                <a:lnTo>
                                  <a:pt x="4615" y="546"/>
                                </a:lnTo>
                                <a:lnTo>
                                  <a:pt x="3168" y="1650"/>
                                </a:lnTo>
                                <a:lnTo>
                                  <a:pt x="2875" y="1841"/>
                                </a:lnTo>
                                <a:lnTo>
                                  <a:pt x="0" y="9486"/>
                                </a:lnTo>
                                <a:lnTo>
                                  <a:pt x="120" y="10604"/>
                                </a:lnTo>
                                <a:lnTo>
                                  <a:pt x="450" y="12649"/>
                                </a:lnTo>
                                <a:lnTo>
                                  <a:pt x="1555" y="14401"/>
                                </a:lnTo>
                                <a:lnTo>
                                  <a:pt x="2102" y="16484"/>
                                </a:lnTo>
                                <a:lnTo>
                                  <a:pt x="2264" y="16929"/>
                                </a:lnTo>
                                <a:lnTo>
                                  <a:pt x="2375" y="17335"/>
                                </a:lnTo>
                                <a:lnTo>
                                  <a:pt x="2494" y="18541"/>
                                </a:lnTo>
                                <a:lnTo>
                                  <a:pt x="2610" y="19367"/>
                                </a:lnTo>
                                <a:lnTo>
                                  <a:pt x="2812" y="21259"/>
                                </a:lnTo>
                                <a:lnTo>
                                  <a:pt x="2977" y="21640"/>
                                </a:lnTo>
                                <a:lnTo>
                                  <a:pt x="3002" y="21958"/>
                                </a:lnTo>
                                <a:lnTo>
                                  <a:pt x="3244" y="22275"/>
                                </a:lnTo>
                                <a:lnTo>
                                  <a:pt x="4145" y="23228"/>
                                </a:lnTo>
                                <a:lnTo>
                                  <a:pt x="6292" y="21640"/>
                                </a:lnTo>
                                <a:lnTo>
                                  <a:pt x="7079" y="21158"/>
                                </a:lnTo>
                                <a:lnTo>
                                  <a:pt x="7530" y="20789"/>
                                </a:lnTo>
                                <a:lnTo>
                                  <a:pt x="7778" y="20624"/>
                                </a:lnTo>
                                <a:lnTo>
                                  <a:pt x="8095" y="20370"/>
                                </a:lnTo>
                                <a:lnTo>
                                  <a:pt x="8248" y="20281"/>
                                </a:lnTo>
                                <a:lnTo>
                                  <a:pt x="9238" y="19367"/>
                                </a:lnTo>
                                <a:lnTo>
                                  <a:pt x="9492" y="19075"/>
                                </a:lnTo>
                                <a:lnTo>
                                  <a:pt x="10064" y="18541"/>
                                </a:lnTo>
                                <a:lnTo>
                                  <a:pt x="10568" y="17881"/>
                                </a:lnTo>
                                <a:lnTo>
                                  <a:pt x="10940" y="17335"/>
                                </a:lnTo>
                                <a:lnTo>
                                  <a:pt x="11169" y="16929"/>
                                </a:lnTo>
                                <a:lnTo>
                                  <a:pt x="11487" y="16446"/>
                                </a:lnTo>
                                <a:lnTo>
                                  <a:pt x="11638" y="16014"/>
                                </a:lnTo>
                                <a:lnTo>
                                  <a:pt x="11956" y="15443"/>
                                </a:lnTo>
                                <a:lnTo>
                                  <a:pt x="12045" y="14808"/>
                                </a:lnTo>
                                <a:lnTo>
                                  <a:pt x="12261" y="14236"/>
                                </a:lnTo>
                                <a:lnTo>
                                  <a:pt x="12743" y="13195"/>
                                </a:lnTo>
                                <a:lnTo>
                                  <a:pt x="12832" y="11455"/>
                                </a:lnTo>
                                <a:lnTo>
                                  <a:pt x="13051" y="10604"/>
                                </a:lnTo>
                                <a:lnTo>
                                  <a:pt x="13150" y="9486"/>
                                </a:lnTo>
                                <a:lnTo>
                                  <a:pt x="13061" y="6553"/>
                                </a:lnTo>
                                <a:lnTo>
                                  <a:pt x="12997" y="5537"/>
                                </a:lnTo>
                                <a:lnTo>
                                  <a:pt x="12832" y="4660"/>
                                </a:lnTo>
                                <a:lnTo>
                                  <a:pt x="12591" y="3898"/>
                                </a:lnTo>
                                <a:lnTo>
                                  <a:pt x="12388" y="2984"/>
                                </a:lnTo>
                                <a:lnTo>
                                  <a:pt x="8248" y="203"/>
                                </a:lnTo>
                                <a:lnTo>
                                  <a:pt x="8057" y="101"/>
                                </a:lnTo>
                                <a:lnTo>
                                  <a:pt x="5657" y="0"/>
                                </a:lnTo>
                                <a:close/>
                              </a:path>
                            </a:pathLst>
                          </a:custGeom>
                          <a:solidFill>
                            <a:srgbClr val="D43316"/>
                          </a:solidFill>
                        </wps:spPr>
                        <wps:bodyPr wrap="square" lIns="0" tIns="0" rIns="0" bIns="0" rtlCol="0"/>
                      </wps:wsp>
                      <pic:pic xmlns:pic="http://schemas.openxmlformats.org/drawingml/2006/picture">
                        <pic:nvPicPr>
                          <pic:cNvPr id="333" name="object 154">
                            <a:extLst>
                              <a:ext uri="{FF2B5EF4-FFF2-40B4-BE49-F238E27FC236}">
                                <a16:creationId xmlns:a16="http://schemas.microsoft.com/office/drawing/2014/main" id="{04BC3A5A-F3AA-4A2E-9DEC-31F95EC5E313}"/>
                              </a:ext>
                            </a:extLst>
                          </pic:cNvPr>
                          <pic:cNvPicPr/>
                        </pic:nvPicPr>
                        <pic:blipFill>
                          <a:blip r:embed="rId77" cstate="print"/>
                          <a:stretch>
                            <a:fillRect/>
                          </a:stretch>
                        </pic:blipFill>
                        <pic:spPr>
                          <a:xfrm>
                            <a:off x="299160" y="266263"/>
                            <a:ext cx="33678" cy="27013"/>
                          </a:xfrm>
                          <a:prstGeom prst="rect">
                            <a:avLst/>
                          </a:prstGeom>
                        </pic:spPr>
                      </pic:pic>
                      <wps:wsp>
                        <wps:cNvPr id="334" name="object 155">
                          <a:extLst>
                            <a:ext uri="{FF2B5EF4-FFF2-40B4-BE49-F238E27FC236}">
                              <a16:creationId xmlns:a16="http://schemas.microsoft.com/office/drawing/2014/main" id="{9935C2FC-4BA1-4263-9310-8E4C7F12D543}"/>
                            </a:ext>
                          </a:extLst>
                        </wps:cNvPr>
                        <wps:cNvSpPr/>
                        <wps:spPr>
                          <a:xfrm>
                            <a:off x="305171" y="283465"/>
                            <a:ext cx="3175" cy="2540"/>
                          </a:xfrm>
                          <a:custGeom>
                            <a:avLst/>
                            <a:gdLst/>
                            <a:ahLst/>
                            <a:cxnLst/>
                            <a:rect l="l" t="t" r="r" b="b"/>
                            <a:pathLst>
                              <a:path w="3175" h="2540">
                                <a:moveTo>
                                  <a:pt x="1651" y="0"/>
                                </a:moveTo>
                                <a:lnTo>
                                  <a:pt x="1295" y="165"/>
                                </a:lnTo>
                                <a:lnTo>
                                  <a:pt x="1143" y="736"/>
                                </a:lnTo>
                                <a:lnTo>
                                  <a:pt x="546" y="736"/>
                                </a:lnTo>
                                <a:lnTo>
                                  <a:pt x="0" y="1079"/>
                                </a:lnTo>
                                <a:lnTo>
                                  <a:pt x="139" y="1181"/>
                                </a:lnTo>
                                <a:lnTo>
                                  <a:pt x="977" y="1308"/>
                                </a:lnTo>
                                <a:lnTo>
                                  <a:pt x="812" y="2501"/>
                                </a:lnTo>
                                <a:lnTo>
                                  <a:pt x="1079" y="1739"/>
                                </a:lnTo>
                                <a:lnTo>
                                  <a:pt x="1651" y="1676"/>
                                </a:lnTo>
                                <a:lnTo>
                                  <a:pt x="2222" y="1562"/>
                                </a:lnTo>
                                <a:lnTo>
                                  <a:pt x="2658" y="1562"/>
                                </a:lnTo>
                                <a:lnTo>
                                  <a:pt x="2692" y="1422"/>
                                </a:lnTo>
                                <a:lnTo>
                                  <a:pt x="2222" y="1015"/>
                                </a:lnTo>
                                <a:lnTo>
                                  <a:pt x="2590" y="761"/>
                                </a:lnTo>
                                <a:lnTo>
                                  <a:pt x="2997" y="609"/>
                                </a:lnTo>
                                <a:lnTo>
                                  <a:pt x="1930" y="571"/>
                                </a:lnTo>
                                <a:lnTo>
                                  <a:pt x="1651" y="0"/>
                                </a:lnTo>
                                <a:close/>
                              </a:path>
                              <a:path w="3175" h="2540">
                                <a:moveTo>
                                  <a:pt x="2658" y="1562"/>
                                </a:moveTo>
                                <a:lnTo>
                                  <a:pt x="2222" y="1562"/>
                                </a:lnTo>
                                <a:lnTo>
                                  <a:pt x="2501" y="1993"/>
                                </a:lnTo>
                                <a:lnTo>
                                  <a:pt x="2621" y="1714"/>
                                </a:lnTo>
                                <a:lnTo>
                                  <a:pt x="2658" y="1562"/>
                                </a:lnTo>
                                <a:close/>
                              </a:path>
                              <a:path w="3175" h="2540">
                                <a:moveTo>
                                  <a:pt x="2438" y="317"/>
                                </a:moveTo>
                                <a:lnTo>
                                  <a:pt x="1930" y="571"/>
                                </a:lnTo>
                                <a:lnTo>
                                  <a:pt x="2924" y="571"/>
                                </a:lnTo>
                                <a:lnTo>
                                  <a:pt x="2438" y="317"/>
                                </a:lnTo>
                                <a:close/>
                              </a:path>
                            </a:pathLst>
                          </a:custGeom>
                          <a:solidFill>
                            <a:srgbClr val="2B5E29"/>
                          </a:solidFill>
                        </wps:spPr>
                        <wps:bodyPr wrap="square" lIns="0" tIns="0" rIns="0" bIns="0" rtlCol="0"/>
                      </wps:wsp>
                      <wps:wsp>
                        <wps:cNvPr id="335" name="object 156">
                          <a:extLst>
                            <a:ext uri="{FF2B5EF4-FFF2-40B4-BE49-F238E27FC236}">
                              <a16:creationId xmlns:a16="http://schemas.microsoft.com/office/drawing/2014/main" id="{9A13E3BE-0FBE-476B-9B47-21B08AD7E746}"/>
                            </a:ext>
                          </a:extLst>
                        </wps:cNvPr>
                        <wps:cNvSpPr/>
                        <wps:spPr>
                          <a:xfrm>
                            <a:off x="306405" y="284227"/>
                            <a:ext cx="1270" cy="635"/>
                          </a:xfrm>
                          <a:custGeom>
                            <a:avLst/>
                            <a:gdLst/>
                            <a:ahLst/>
                            <a:cxnLst/>
                            <a:rect l="l" t="t" r="r" b="b"/>
                            <a:pathLst>
                              <a:path w="1270" h="634">
                                <a:moveTo>
                                  <a:pt x="698" y="253"/>
                                </a:moveTo>
                                <a:lnTo>
                                  <a:pt x="533" y="419"/>
                                </a:lnTo>
                                <a:lnTo>
                                  <a:pt x="380" y="469"/>
                                </a:lnTo>
                                <a:lnTo>
                                  <a:pt x="152" y="507"/>
                                </a:lnTo>
                                <a:lnTo>
                                  <a:pt x="25" y="469"/>
                                </a:lnTo>
                                <a:lnTo>
                                  <a:pt x="0" y="342"/>
                                </a:lnTo>
                                <a:lnTo>
                                  <a:pt x="88" y="165"/>
                                </a:lnTo>
                                <a:lnTo>
                                  <a:pt x="317" y="25"/>
                                </a:lnTo>
                                <a:lnTo>
                                  <a:pt x="507" y="0"/>
                                </a:lnTo>
                                <a:lnTo>
                                  <a:pt x="634" y="126"/>
                                </a:lnTo>
                                <a:close/>
                              </a:path>
                            </a:pathLst>
                          </a:custGeom>
                          <a:ln w="3175">
                            <a:solidFill>
                              <a:srgbClr val="4C9A34"/>
                            </a:solidFill>
                          </a:ln>
                        </wps:spPr>
                        <wps:bodyPr wrap="square" lIns="0" tIns="0" rIns="0" bIns="0" rtlCol="0"/>
                      </wps:wsp>
                      <pic:pic xmlns:pic="http://schemas.openxmlformats.org/drawingml/2006/picture">
                        <pic:nvPicPr>
                          <pic:cNvPr id="336" name="object 157">
                            <a:extLst>
                              <a:ext uri="{FF2B5EF4-FFF2-40B4-BE49-F238E27FC236}">
                                <a16:creationId xmlns:a16="http://schemas.microsoft.com/office/drawing/2014/main" id="{788BAC17-DEAE-4774-97F0-ACE2F1006600}"/>
                              </a:ext>
                            </a:extLst>
                          </pic:cNvPr>
                          <pic:cNvPicPr/>
                        </pic:nvPicPr>
                        <pic:blipFill>
                          <a:blip r:embed="rId78" cstate="print"/>
                          <a:stretch>
                            <a:fillRect/>
                          </a:stretch>
                        </pic:blipFill>
                        <pic:spPr>
                          <a:xfrm>
                            <a:off x="225231" y="245702"/>
                            <a:ext cx="61734" cy="46533"/>
                          </a:xfrm>
                          <a:prstGeom prst="rect">
                            <a:avLst/>
                          </a:prstGeom>
                        </pic:spPr>
                      </pic:pic>
                      <pic:pic xmlns:pic="http://schemas.openxmlformats.org/drawingml/2006/picture">
                        <pic:nvPicPr>
                          <pic:cNvPr id="337" name="object 158">
                            <a:extLst>
                              <a:ext uri="{FF2B5EF4-FFF2-40B4-BE49-F238E27FC236}">
                                <a16:creationId xmlns:a16="http://schemas.microsoft.com/office/drawing/2014/main" id="{2AD39ABD-363A-4812-9D22-F5F47067FE29}"/>
                              </a:ext>
                            </a:extLst>
                          </pic:cNvPr>
                          <pic:cNvPicPr/>
                        </pic:nvPicPr>
                        <pic:blipFill>
                          <a:blip r:embed="rId79" cstate="print"/>
                          <a:stretch>
                            <a:fillRect/>
                          </a:stretch>
                        </pic:blipFill>
                        <pic:spPr>
                          <a:xfrm>
                            <a:off x="270967" y="208809"/>
                            <a:ext cx="29113" cy="23050"/>
                          </a:xfrm>
                          <a:prstGeom prst="rect">
                            <a:avLst/>
                          </a:prstGeom>
                        </pic:spPr>
                      </pic:pic>
                      <wps:wsp>
                        <wps:cNvPr id="338" name="object 159">
                          <a:extLst>
                            <a:ext uri="{FF2B5EF4-FFF2-40B4-BE49-F238E27FC236}">
                              <a16:creationId xmlns:a16="http://schemas.microsoft.com/office/drawing/2014/main" id="{1C87B0D9-C1C6-4997-8B30-13005FFCAEAD}"/>
                            </a:ext>
                          </a:extLst>
                        </wps:cNvPr>
                        <wps:cNvSpPr/>
                        <wps:spPr>
                          <a:xfrm>
                            <a:off x="263973" y="125335"/>
                            <a:ext cx="6350" cy="21590"/>
                          </a:xfrm>
                          <a:custGeom>
                            <a:avLst/>
                            <a:gdLst/>
                            <a:ahLst/>
                            <a:cxnLst/>
                            <a:rect l="l" t="t" r="r" b="b"/>
                            <a:pathLst>
                              <a:path w="6350" h="21590">
                                <a:moveTo>
                                  <a:pt x="3568" y="0"/>
                                </a:moveTo>
                                <a:lnTo>
                                  <a:pt x="711" y="253"/>
                                </a:lnTo>
                                <a:lnTo>
                                  <a:pt x="0" y="5092"/>
                                </a:lnTo>
                                <a:lnTo>
                                  <a:pt x="1003" y="16852"/>
                                </a:lnTo>
                                <a:lnTo>
                                  <a:pt x="2552" y="21501"/>
                                </a:lnTo>
                                <a:lnTo>
                                  <a:pt x="5359" y="21285"/>
                                </a:lnTo>
                                <a:lnTo>
                                  <a:pt x="6121" y="16382"/>
                                </a:lnTo>
                                <a:lnTo>
                                  <a:pt x="5613" y="10591"/>
                                </a:lnTo>
                                <a:lnTo>
                                  <a:pt x="5118" y="4648"/>
                                </a:lnTo>
                                <a:lnTo>
                                  <a:pt x="3568" y="0"/>
                                </a:lnTo>
                                <a:close/>
                              </a:path>
                            </a:pathLst>
                          </a:custGeom>
                          <a:solidFill>
                            <a:srgbClr val="4A8B38"/>
                          </a:solidFill>
                        </wps:spPr>
                        <wps:bodyPr wrap="square" lIns="0" tIns="0" rIns="0" bIns="0" rtlCol="0"/>
                      </wps:wsp>
                      <wps:wsp>
                        <wps:cNvPr id="339" name="object 160">
                          <a:extLst>
                            <a:ext uri="{FF2B5EF4-FFF2-40B4-BE49-F238E27FC236}">
                              <a16:creationId xmlns:a16="http://schemas.microsoft.com/office/drawing/2014/main" id="{E10B2DB5-1B6F-45BC-8ED0-315E91040308}"/>
                            </a:ext>
                          </a:extLst>
                        </wps:cNvPr>
                        <wps:cNvSpPr/>
                        <wps:spPr>
                          <a:xfrm>
                            <a:off x="263975" y="125457"/>
                            <a:ext cx="4445" cy="21590"/>
                          </a:xfrm>
                          <a:custGeom>
                            <a:avLst/>
                            <a:gdLst/>
                            <a:ahLst/>
                            <a:cxnLst/>
                            <a:rect l="l" t="t" r="r" b="b"/>
                            <a:pathLst>
                              <a:path w="4445" h="21590">
                                <a:moveTo>
                                  <a:pt x="2146" y="0"/>
                                </a:moveTo>
                                <a:lnTo>
                                  <a:pt x="711" y="126"/>
                                </a:lnTo>
                                <a:lnTo>
                                  <a:pt x="0" y="4965"/>
                                </a:lnTo>
                                <a:lnTo>
                                  <a:pt x="1003" y="16738"/>
                                </a:lnTo>
                                <a:lnTo>
                                  <a:pt x="2552" y="21386"/>
                                </a:lnTo>
                                <a:lnTo>
                                  <a:pt x="4000" y="21259"/>
                                </a:lnTo>
                                <a:lnTo>
                                  <a:pt x="3365" y="13449"/>
                                </a:lnTo>
                                <a:lnTo>
                                  <a:pt x="2794" y="9778"/>
                                </a:lnTo>
                                <a:lnTo>
                                  <a:pt x="2146" y="0"/>
                                </a:lnTo>
                                <a:close/>
                              </a:path>
                            </a:pathLst>
                          </a:custGeom>
                          <a:solidFill>
                            <a:srgbClr val="326531"/>
                          </a:solidFill>
                        </wps:spPr>
                        <wps:bodyPr wrap="square" lIns="0" tIns="0" rIns="0" bIns="0" rtlCol="0"/>
                      </wps:wsp>
                      <wps:wsp>
                        <wps:cNvPr id="340" name="object 161">
                          <a:extLst>
                            <a:ext uri="{FF2B5EF4-FFF2-40B4-BE49-F238E27FC236}">
                              <a16:creationId xmlns:a16="http://schemas.microsoft.com/office/drawing/2014/main" id="{E5B16E99-427E-4F85-B2B5-3A9E61F3B4D4}"/>
                            </a:ext>
                          </a:extLst>
                        </wps:cNvPr>
                        <wps:cNvSpPr/>
                        <wps:spPr>
                          <a:xfrm>
                            <a:off x="256022" y="131563"/>
                            <a:ext cx="8255" cy="20955"/>
                          </a:xfrm>
                          <a:custGeom>
                            <a:avLst/>
                            <a:gdLst/>
                            <a:ahLst/>
                            <a:cxnLst/>
                            <a:rect l="l" t="t" r="r" b="b"/>
                            <a:pathLst>
                              <a:path w="8254" h="20954">
                                <a:moveTo>
                                  <a:pt x="5156" y="0"/>
                                </a:moveTo>
                                <a:lnTo>
                                  <a:pt x="2870" y="4140"/>
                                </a:lnTo>
                                <a:lnTo>
                                  <a:pt x="1460" y="9677"/>
                                </a:lnTo>
                                <a:lnTo>
                                  <a:pt x="0" y="15189"/>
                                </a:lnTo>
                                <a:lnTo>
                                  <a:pt x="0" y="19926"/>
                                </a:lnTo>
                                <a:lnTo>
                                  <a:pt x="2755" y="20586"/>
                                </a:lnTo>
                                <a:lnTo>
                                  <a:pt x="5054" y="16446"/>
                                </a:lnTo>
                                <a:lnTo>
                                  <a:pt x="6426" y="10947"/>
                                </a:lnTo>
                                <a:lnTo>
                                  <a:pt x="7950" y="5410"/>
                                </a:lnTo>
                                <a:lnTo>
                                  <a:pt x="7950" y="609"/>
                                </a:lnTo>
                                <a:lnTo>
                                  <a:pt x="5156" y="0"/>
                                </a:lnTo>
                                <a:close/>
                              </a:path>
                            </a:pathLst>
                          </a:custGeom>
                          <a:solidFill>
                            <a:srgbClr val="4A8B38"/>
                          </a:solidFill>
                        </wps:spPr>
                        <wps:bodyPr wrap="square" lIns="0" tIns="0" rIns="0" bIns="0" rtlCol="0"/>
                      </wps:wsp>
                      <wps:wsp>
                        <wps:cNvPr id="341" name="object 162">
                          <a:extLst>
                            <a:ext uri="{FF2B5EF4-FFF2-40B4-BE49-F238E27FC236}">
                              <a16:creationId xmlns:a16="http://schemas.microsoft.com/office/drawing/2014/main" id="{5278E5CE-0E30-41AB-B3AC-6AFB2D4693F1}"/>
                            </a:ext>
                          </a:extLst>
                        </wps:cNvPr>
                        <wps:cNvSpPr/>
                        <wps:spPr>
                          <a:xfrm>
                            <a:off x="257420" y="131881"/>
                            <a:ext cx="6985" cy="20320"/>
                          </a:xfrm>
                          <a:custGeom>
                            <a:avLst/>
                            <a:gdLst/>
                            <a:ahLst/>
                            <a:cxnLst/>
                            <a:rect l="l" t="t" r="r" b="b"/>
                            <a:pathLst>
                              <a:path w="6985" h="20320">
                                <a:moveTo>
                                  <a:pt x="5143" y="0"/>
                                </a:moveTo>
                                <a:lnTo>
                                  <a:pt x="2933" y="9207"/>
                                </a:lnTo>
                                <a:lnTo>
                                  <a:pt x="1803" y="12611"/>
                                </a:lnTo>
                                <a:lnTo>
                                  <a:pt x="0" y="19926"/>
                                </a:lnTo>
                                <a:lnTo>
                                  <a:pt x="1346" y="20269"/>
                                </a:lnTo>
                                <a:lnTo>
                                  <a:pt x="3657" y="16128"/>
                                </a:lnTo>
                                <a:lnTo>
                                  <a:pt x="5029" y="10629"/>
                                </a:lnTo>
                                <a:lnTo>
                                  <a:pt x="6553" y="5092"/>
                                </a:lnTo>
                                <a:lnTo>
                                  <a:pt x="6553" y="292"/>
                                </a:lnTo>
                                <a:lnTo>
                                  <a:pt x="5143" y="0"/>
                                </a:lnTo>
                                <a:close/>
                              </a:path>
                            </a:pathLst>
                          </a:custGeom>
                          <a:solidFill>
                            <a:srgbClr val="326531"/>
                          </a:solidFill>
                        </wps:spPr>
                        <wps:bodyPr wrap="square" lIns="0" tIns="0" rIns="0" bIns="0" rtlCol="0"/>
                      </wps:wsp>
                      <wps:wsp>
                        <wps:cNvPr id="342" name="object 163">
                          <a:extLst>
                            <a:ext uri="{FF2B5EF4-FFF2-40B4-BE49-F238E27FC236}">
                              <a16:creationId xmlns:a16="http://schemas.microsoft.com/office/drawing/2014/main" id="{9F885A5B-7B90-42BF-81C9-0F1173018FF7}"/>
                            </a:ext>
                          </a:extLst>
                        </wps:cNvPr>
                        <wps:cNvSpPr/>
                        <wps:spPr>
                          <a:xfrm>
                            <a:off x="262767" y="144662"/>
                            <a:ext cx="7620" cy="21590"/>
                          </a:xfrm>
                          <a:custGeom>
                            <a:avLst/>
                            <a:gdLst/>
                            <a:ahLst/>
                            <a:cxnLst/>
                            <a:rect l="l" t="t" r="r" b="b"/>
                            <a:pathLst>
                              <a:path w="7620" h="21590">
                                <a:moveTo>
                                  <a:pt x="2844" y="0"/>
                                </a:moveTo>
                                <a:lnTo>
                                  <a:pt x="88" y="685"/>
                                </a:lnTo>
                                <a:lnTo>
                                  <a:pt x="0" y="5562"/>
                                </a:lnTo>
                                <a:lnTo>
                                  <a:pt x="2590" y="17043"/>
                                </a:lnTo>
                                <a:lnTo>
                                  <a:pt x="4775" y="21501"/>
                                </a:lnTo>
                                <a:lnTo>
                                  <a:pt x="7531" y="20866"/>
                                </a:lnTo>
                                <a:lnTo>
                                  <a:pt x="7594" y="15900"/>
                                </a:lnTo>
                                <a:lnTo>
                                  <a:pt x="6324" y="10147"/>
                                </a:lnTo>
                                <a:lnTo>
                                  <a:pt x="4965" y="4419"/>
                                </a:lnTo>
                                <a:lnTo>
                                  <a:pt x="2844" y="0"/>
                                </a:lnTo>
                                <a:close/>
                              </a:path>
                            </a:pathLst>
                          </a:custGeom>
                          <a:solidFill>
                            <a:srgbClr val="4A8B38"/>
                          </a:solidFill>
                        </wps:spPr>
                        <wps:bodyPr wrap="square" lIns="0" tIns="0" rIns="0" bIns="0" rtlCol="0"/>
                      </wps:wsp>
                      <wps:wsp>
                        <wps:cNvPr id="343" name="object 164">
                          <a:extLst>
                            <a:ext uri="{FF2B5EF4-FFF2-40B4-BE49-F238E27FC236}">
                              <a16:creationId xmlns:a16="http://schemas.microsoft.com/office/drawing/2014/main" id="{E6AA2DE0-7CE0-4AFA-8ED3-42B17C0949CB}"/>
                            </a:ext>
                          </a:extLst>
                        </wps:cNvPr>
                        <wps:cNvSpPr/>
                        <wps:spPr>
                          <a:xfrm>
                            <a:off x="262769" y="145039"/>
                            <a:ext cx="6350" cy="21590"/>
                          </a:xfrm>
                          <a:custGeom>
                            <a:avLst/>
                            <a:gdLst/>
                            <a:ahLst/>
                            <a:cxnLst/>
                            <a:rect l="l" t="t" r="r" b="b"/>
                            <a:pathLst>
                              <a:path w="6350" h="21590">
                                <a:moveTo>
                                  <a:pt x="1384" y="0"/>
                                </a:moveTo>
                                <a:lnTo>
                                  <a:pt x="88" y="317"/>
                                </a:lnTo>
                                <a:lnTo>
                                  <a:pt x="0" y="5181"/>
                                </a:lnTo>
                                <a:lnTo>
                                  <a:pt x="2590" y="16662"/>
                                </a:lnTo>
                                <a:lnTo>
                                  <a:pt x="4775" y="21120"/>
                                </a:lnTo>
                                <a:lnTo>
                                  <a:pt x="6184" y="20777"/>
                                </a:lnTo>
                                <a:lnTo>
                                  <a:pt x="4444" y="13119"/>
                                </a:lnTo>
                                <a:lnTo>
                                  <a:pt x="3428" y="9575"/>
                                </a:lnTo>
                                <a:lnTo>
                                  <a:pt x="1384" y="0"/>
                                </a:lnTo>
                                <a:close/>
                              </a:path>
                            </a:pathLst>
                          </a:custGeom>
                          <a:solidFill>
                            <a:srgbClr val="326531"/>
                          </a:solidFill>
                        </wps:spPr>
                        <wps:bodyPr wrap="square" lIns="0" tIns="0" rIns="0" bIns="0" rtlCol="0"/>
                      </wps:wsp>
                      <wps:wsp>
                        <wps:cNvPr id="344" name="object 165">
                          <a:extLst>
                            <a:ext uri="{FF2B5EF4-FFF2-40B4-BE49-F238E27FC236}">
                              <a16:creationId xmlns:a16="http://schemas.microsoft.com/office/drawing/2014/main" id="{80102624-E49A-4262-91B9-52CF46F19B67}"/>
                            </a:ext>
                          </a:extLst>
                        </wps:cNvPr>
                        <wps:cNvSpPr/>
                        <wps:spPr>
                          <a:xfrm>
                            <a:off x="257159" y="151681"/>
                            <a:ext cx="6985" cy="20955"/>
                          </a:xfrm>
                          <a:custGeom>
                            <a:avLst/>
                            <a:gdLst/>
                            <a:ahLst/>
                            <a:cxnLst/>
                            <a:rect l="l" t="t" r="r" b="b"/>
                            <a:pathLst>
                              <a:path w="6985" h="20954">
                                <a:moveTo>
                                  <a:pt x="2920" y="0"/>
                                </a:moveTo>
                                <a:lnTo>
                                  <a:pt x="1269" y="4495"/>
                                </a:lnTo>
                                <a:lnTo>
                                  <a:pt x="609" y="10147"/>
                                </a:lnTo>
                                <a:lnTo>
                                  <a:pt x="0" y="15773"/>
                                </a:lnTo>
                                <a:lnTo>
                                  <a:pt x="571" y="20548"/>
                                </a:lnTo>
                                <a:lnTo>
                                  <a:pt x="3492" y="20802"/>
                                </a:lnTo>
                                <a:lnTo>
                                  <a:pt x="5118" y="16344"/>
                                </a:lnTo>
                                <a:lnTo>
                                  <a:pt x="6388" y="5054"/>
                                </a:lnTo>
                                <a:lnTo>
                                  <a:pt x="5791" y="317"/>
                                </a:lnTo>
                                <a:lnTo>
                                  <a:pt x="4343" y="215"/>
                                </a:lnTo>
                                <a:lnTo>
                                  <a:pt x="2920" y="0"/>
                                </a:lnTo>
                                <a:close/>
                              </a:path>
                            </a:pathLst>
                          </a:custGeom>
                          <a:solidFill>
                            <a:srgbClr val="4A8B38"/>
                          </a:solidFill>
                        </wps:spPr>
                        <wps:bodyPr wrap="square" lIns="0" tIns="0" rIns="0" bIns="0" rtlCol="0"/>
                      </wps:wsp>
                      <wps:wsp>
                        <wps:cNvPr id="345" name="object 166">
                          <a:extLst>
                            <a:ext uri="{FF2B5EF4-FFF2-40B4-BE49-F238E27FC236}">
                              <a16:creationId xmlns:a16="http://schemas.microsoft.com/office/drawing/2014/main" id="{6B04ABBC-6ECC-47BC-8670-FDBF6895CB4B}"/>
                            </a:ext>
                          </a:extLst>
                        </wps:cNvPr>
                        <wps:cNvSpPr/>
                        <wps:spPr>
                          <a:xfrm>
                            <a:off x="259158" y="151905"/>
                            <a:ext cx="4445" cy="20955"/>
                          </a:xfrm>
                          <a:custGeom>
                            <a:avLst/>
                            <a:gdLst/>
                            <a:ahLst/>
                            <a:cxnLst/>
                            <a:rect l="l" t="t" r="r" b="b"/>
                            <a:pathLst>
                              <a:path w="4445" h="20954">
                                <a:moveTo>
                                  <a:pt x="2349" y="0"/>
                                </a:moveTo>
                                <a:lnTo>
                                  <a:pt x="1485" y="9359"/>
                                </a:lnTo>
                                <a:lnTo>
                                  <a:pt x="812" y="12928"/>
                                </a:lnTo>
                                <a:lnTo>
                                  <a:pt x="0" y="20459"/>
                                </a:lnTo>
                                <a:lnTo>
                                  <a:pt x="1485" y="20586"/>
                                </a:lnTo>
                                <a:lnTo>
                                  <a:pt x="3124" y="16128"/>
                                </a:lnTo>
                                <a:lnTo>
                                  <a:pt x="4394" y="4838"/>
                                </a:lnTo>
                                <a:lnTo>
                                  <a:pt x="3797" y="88"/>
                                </a:lnTo>
                                <a:lnTo>
                                  <a:pt x="2349" y="0"/>
                                </a:lnTo>
                                <a:close/>
                              </a:path>
                            </a:pathLst>
                          </a:custGeom>
                          <a:solidFill>
                            <a:srgbClr val="326531"/>
                          </a:solidFill>
                        </wps:spPr>
                        <wps:bodyPr wrap="square" lIns="0" tIns="0" rIns="0" bIns="0" rtlCol="0"/>
                      </wps:wsp>
                      <wps:wsp>
                        <wps:cNvPr id="346" name="object 167">
                          <a:extLst>
                            <a:ext uri="{FF2B5EF4-FFF2-40B4-BE49-F238E27FC236}">
                              <a16:creationId xmlns:a16="http://schemas.microsoft.com/office/drawing/2014/main" id="{DC864EA6-6C33-46F6-A777-DA19A2AB34FB}"/>
                            </a:ext>
                          </a:extLst>
                        </wps:cNvPr>
                        <wps:cNvSpPr/>
                        <wps:spPr>
                          <a:xfrm>
                            <a:off x="264221" y="161677"/>
                            <a:ext cx="10160" cy="19685"/>
                          </a:xfrm>
                          <a:custGeom>
                            <a:avLst/>
                            <a:gdLst/>
                            <a:ahLst/>
                            <a:cxnLst/>
                            <a:rect l="l" t="t" r="r" b="b"/>
                            <a:pathLst>
                              <a:path w="10160" h="19684">
                                <a:moveTo>
                                  <a:pt x="2489" y="0"/>
                                </a:moveTo>
                                <a:lnTo>
                                  <a:pt x="0" y="977"/>
                                </a:lnTo>
                                <a:lnTo>
                                  <a:pt x="685" y="5562"/>
                                </a:lnTo>
                                <a:lnTo>
                                  <a:pt x="4876" y="15875"/>
                                </a:lnTo>
                                <a:lnTo>
                                  <a:pt x="7543" y="19634"/>
                                </a:lnTo>
                                <a:lnTo>
                                  <a:pt x="10020" y="18656"/>
                                </a:lnTo>
                                <a:lnTo>
                                  <a:pt x="9359" y="14109"/>
                                </a:lnTo>
                                <a:lnTo>
                                  <a:pt x="7264" y="8851"/>
                                </a:lnTo>
                                <a:lnTo>
                                  <a:pt x="5219" y="3733"/>
                                </a:lnTo>
                                <a:lnTo>
                                  <a:pt x="2489" y="0"/>
                                </a:lnTo>
                                <a:close/>
                              </a:path>
                            </a:pathLst>
                          </a:custGeom>
                          <a:solidFill>
                            <a:srgbClr val="4A8B38"/>
                          </a:solidFill>
                        </wps:spPr>
                        <wps:bodyPr wrap="square" lIns="0" tIns="0" rIns="0" bIns="0" rtlCol="0"/>
                      </wps:wsp>
                      <wps:wsp>
                        <wps:cNvPr id="347" name="object 168">
                          <a:extLst>
                            <a:ext uri="{FF2B5EF4-FFF2-40B4-BE49-F238E27FC236}">
                              <a16:creationId xmlns:a16="http://schemas.microsoft.com/office/drawing/2014/main" id="{5A834116-7CAD-4BAB-A4EB-1EB4378D666C}"/>
                            </a:ext>
                          </a:extLst>
                        </wps:cNvPr>
                        <wps:cNvSpPr/>
                        <wps:spPr>
                          <a:xfrm>
                            <a:off x="264222" y="162173"/>
                            <a:ext cx="8890" cy="19685"/>
                          </a:xfrm>
                          <a:custGeom>
                            <a:avLst/>
                            <a:gdLst/>
                            <a:ahLst/>
                            <a:cxnLst/>
                            <a:rect l="l" t="t" r="r" b="b"/>
                            <a:pathLst>
                              <a:path w="8889" h="19684">
                                <a:moveTo>
                                  <a:pt x="1219" y="0"/>
                                </a:moveTo>
                                <a:lnTo>
                                  <a:pt x="0" y="482"/>
                                </a:lnTo>
                                <a:lnTo>
                                  <a:pt x="685" y="5067"/>
                                </a:lnTo>
                                <a:lnTo>
                                  <a:pt x="4864" y="15379"/>
                                </a:lnTo>
                                <a:lnTo>
                                  <a:pt x="7543" y="19138"/>
                                </a:lnTo>
                                <a:lnTo>
                                  <a:pt x="8788" y="18630"/>
                                </a:lnTo>
                                <a:lnTo>
                                  <a:pt x="6070" y="11798"/>
                                </a:lnTo>
                                <a:lnTo>
                                  <a:pt x="4546" y="8635"/>
                                </a:lnTo>
                                <a:lnTo>
                                  <a:pt x="1219" y="0"/>
                                </a:lnTo>
                                <a:close/>
                              </a:path>
                            </a:pathLst>
                          </a:custGeom>
                          <a:solidFill>
                            <a:srgbClr val="326531"/>
                          </a:solidFill>
                        </wps:spPr>
                        <wps:bodyPr wrap="square" lIns="0" tIns="0" rIns="0" bIns="0" rtlCol="0"/>
                      </wps:wsp>
                      <wps:wsp>
                        <wps:cNvPr id="348" name="object 169">
                          <a:extLst>
                            <a:ext uri="{FF2B5EF4-FFF2-40B4-BE49-F238E27FC236}">
                              <a16:creationId xmlns:a16="http://schemas.microsoft.com/office/drawing/2014/main" id="{340E7A5E-5293-4C58-B91E-B1F2DB688AD6}"/>
                            </a:ext>
                          </a:extLst>
                        </wps:cNvPr>
                        <wps:cNvSpPr/>
                        <wps:spPr>
                          <a:xfrm>
                            <a:off x="261781" y="168857"/>
                            <a:ext cx="5715" cy="19685"/>
                          </a:xfrm>
                          <a:custGeom>
                            <a:avLst/>
                            <a:gdLst/>
                            <a:ahLst/>
                            <a:cxnLst/>
                            <a:rect l="l" t="t" r="r" b="b"/>
                            <a:pathLst>
                              <a:path w="5714" h="19684">
                                <a:moveTo>
                                  <a:pt x="3581" y="0"/>
                                </a:moveTo>
                                <a:lnTo>
                                  <a:pt x="914" y="126"/>
                                </a:lnTo>
                                <a:lnTo>
                                  <a:pt x="0" y="4584"/>
                                </a:lnTo>
                                <a:lnTo>
                                  <a:pt x="215" y="9956"/>
                                </a:lnTo>
                                <a:lnTo>
                                  <a:pt x="482" y="15303"/>
                                </a:lnTo>
                                <a:lnTo>
                                  <a:pt x="1765" y="19608"/>
                                </a:lnTo>
                                <a:lnTo>
                                  <a:pt x="4419" y="19443"/>
                                </a:lnTo>
                                <a:lnTo>
                                  <a:pt x="5372" y="15011"/>
                                </a:lnTo>
                                <a:lnTo>
                                  <a:pt x="4902" y="4292"/>
                                </a:lnTo>
                                <a:lnTo>
                                  <a:pt x="3581" y="0"/>
                                </a:lnTo>
                                <a:close/>
                              </a:path>
                            </a:pathLst>
                          </a:custGeom>
                          <a:solidFill>
                            <a:srgbClr val="4A8B38"/>
                          </a:solidFill>
                        </wps:spPr>
                        <wps:bodyPr wrap="square" lIns="0" tIns="0" rIns="0" bIns="0" rtlCol="0"/>
                      </wps:wsp>
                      <wps:wsp>
                        <wps:cNvPr id="349" name="object 170">
                          <a:extLst>
                            <a:ext uri="{FF2B5EF4-FFF2-40B4-BE49-F238E27FC236}">
                              <a16:creationId xmlns:a16="http://schemas.microsoft.com/office/drawing/2014/main" id="{A5AECA2B-9156-45D1-89A0-C2C2F56CD9D4}"/>
                            </a:ext>
                          </a:extLst>
                        </wps:cNvPr>
                        <wps:cNvSpPr/>
                        <wps:spPr>
                          <a:xfrm>
                            <a:off x="264023" y="168857"/>
                            <a:ext cx="3175" cy="19685"/>
                          </a:xfrm>
                          <a:custGeom>
                            <a:avLst/>
                            <a:gdLst/>
                            <a:ahLst/>
                            <a:cxnLst/>
                            <a:rect l="l" t="t" r="r" b="b"/>
                            <a:pathLst>
                              <a:path w="3175" h="19684">
                                <a:moveTo>
                                  <a:pt x="1333" y="0"/>
                                </a:moveTo>
                                <a:lnTo>
                                  <a:pt x="0" y="63"/>
                                </a:lnTo>
                                <a:lnTo>
                                  <a:pt x="609" y="8940"/>
                                </a:lnTo>
                                <a:lnTo>
                                  <a:pt x="482" y="12369"/>
                                </a:lnTo>
                                <a:lnTo>
                                  <a:pt x="889" y="19507"/>
                                </a:lnTo>
                                <a:lnTo>
                                  <a:pt x="2184" y="19443"/>
                                </a:lnTo>
                                <a:lnTo>
                                  <a:pt x="3136" y="15011"/>
                                </a:lnTo>
                                <a:lnTo>
                                  <a:pt x="2667" y="4292"/>
                                </a:lnTo>
                                <a:lnTo>
                                  <a:pt x="1333" y="0"/>
                                </a:lnTo>
                                <a:close/>
                              </a:path>
                            </a:pathLst>
                          </a:custGeom>
                          <a:solidFill>
                            <a:srgbClr val="326531"/>
                          </a:solidFill>
                        </wps:spPr>
                        <wps:bodyPr wrap="square" lIns="0" tIns="0" rIns="0" bIns="0" rtlCol="0"/>
                      </wps:wsp>
                      <wps:wsp>
                        <wps:cNvPr id="350" name="object 171">
                          <a:extLst>
                            <a:ext uri="{FF2B5EF4-FFF2-40B4-BE49-F238E27FC236}">
                              <a16:creationId xmlns:a16="http://schemas.microsoft.com/office/drawing/2014/main" id="{D1791036-F2AF-47E9-BE6E-2D0A37E55D8A}"/>
                            </a:ext>
                          </a:extLst>
                        </wps:cNvPr>
                        <wps:cNvSpPr/>
                        <wps:spPr>
                          <a:xfrm>
                            <a:off x="267034" y="179700"/>
                            <a:ext cx="12065" cy="19685"/>
                          </a:xfrm>
                          <a:custGeom>
                            <a:avLst/>
                            <a:gdLst/>
                            <a:ahLst/>
                            <a:cxnLst/>
                            <a:rect l="l" t="t" r="r" b="b"/>
                            <a:pathLst>
                              <a:path w="12064" h="19684">
                                <a:moveTo>
                                  <a:pt x="2362" y="0"/>
                                </a:moveTo>
                                <a:lnTo>
                                  <a:pt x="1168" y="634"/>
                                </a:lnTo>
                                <a:lnTo>
                                  <a:pt x="0" y="1206"/>
                                </a:lnTo>
                                <a:lnTo>
                                  <a:pt x="1079" y="5753"/>
                                </a:lnTo>
                                <a:lnTo>
                                  <a:pt x="3530" y="10693"/>
                                </a:lnTo>
                                <a:lnTo>
                                  <a:pt x="6057" y="15646"/>
                                </a:lnTo>
                                <a:lnTo>
                                  <a:pt x="9105" y="19164"/>
                                </a:lnTo>
                                <a:lnTo>
                                  <a:pt x="10337" y="18630"/>
                                </a:lnTo>
                                <a:lnTo>
                                  <a:pt x="11506" y="17932"/>
                                </a:lnTo>
                                <a:lnTo>
                                  <a:pt x="10401" y="13474"/>
                                </a:lnTo>
                                <a:lnTo>
                                  <a:pt x="7874" y="8508"/>
                                </a:lnTo>
                                <a:lnTo>
                                  <a:pt x="5346" y="3543"/>
                                </a:lnTo>
                                <a:lnTo>
                                  <a:pt x="2362" y="0"/>
                                </a:lnTo>
                                <a:close/>
                              </a:path>
                            </a:pathLst>
                          </a:custGeom>
                          <a:solidFill>
                            <a:srgbClr val="4A8B38"/>
                          </a:solidFill>
                        </wps:spPr>
                        <wps:bodyPr wrap="square" lIns="0" tIns="0" rIns="0" bIns="0" rtlCol="0"/>
                      </wps:wsp>
                      <wps:wsp>
                        <wps:cNvPr id="351" name="object 172">
                          <a:extLst>
                            <a:ext uri="{FF2B5EF4-FFF2-40B4-BE49-F238E27FC236}">
                              <a16:creationId xmlns:a16="http://schemas.microsoft.com/office/drawing/2014/main" id="{63B49504-475B-4F64-A0AB-A4C9006E055D}"/>
                            </a:ext>
                          </a:extLst>
                        </wps:cNvPr>
                        <wps:cNvSpPr/>
                        <wps:spPr>
                          <a:xfrm>
                            <a:off x="267038" y="180332"/>
                            <a:ext cx="10795" cy="19050"/>
                          </a:xfrm>
                          <a:custGeom>
                            <a:avLst/>
                            <a:gdLst/>
                            <a:ahLst/>
                            <a:cxnLst/>
                            <a:rect l="l" t="t" r="r" b="b"/>
                            <a:pathLst>
                              <a:path w="10795" h="19050">
                                <a:moveTo>
                                  <a:pt x="1155" y="0"/>
                                </a:moveTo>
                                <a:lnTo>
                                  <a:pt x="0" y="571"/>
                                </a:lnTo>
                                <a:lnTo>
                                  <a:pt x="1079" y="5118"/>
                                </a:lnTo>
                                <a:lnTo>
                                  <a:pt x="3530" y="10058"/>
                                </a:lnTo>
                                <a:lnTo>
                                  <a:pt x="6057" y="15024"/>
                                </a:lnTo>
                                <a:lnTo>
                                  <a:pt x="9093" y="18529"/>
                                </a:lnTo>
                                <a:lnTo>
                                  <a:pt x="10337" y="17995"/>
                                </a:lnTo>
                                <a:lnTo>
                                  <a:pt x="7010" y="11328"/>
                                </a:lnTo>
                                <a:lnTo>
                                  <a:pt x="5219" y="8318"/>
                                </a:lnTo>
                                <a:lnTo>
                                  <a:pt x="1155" y="0"/>
                                </a:lnTo>
                                <a:close/>
                              </a:path>
                            </a:pathLst>
                          </a:custGeom>
                          <a:solidFill>
                            <a:srgbClr val="326531"/>
                          </a:solidFill>
                        </wps:spPr>
                        <wps:bodyPr wrap="square" lIns="0" tIns="0" rIns="0" bIns="0" rtlCol="0"/>
                      </wps:wsp>
                      <wps:wsp>
                        <wps:cNvPr id="352" name="object 173">
                          <a:extLst>
                            <a:ext uri="{FF2B5EF4-FFF2-40B4-BE49-F238E27FC236}">
                              <a16:creationId xmlns:a16="http://schemas.microsoft.com/office/drawing/2014/main" id="{13F98659-63B8-4BEE-9628-2EE93BE84EAD}"/>
                            </a:ext>
                          </a:extLst>
                        </wps:cNvPr>
                        <wps:cNvSpPr/>
                        <wps:spPr>
                          <a:xfrm>
                            <a:off x="266200" y="188524"/>
                            <a:ext cx="7620" cy="19685"/>
                          </a:xfrm>
                          <a:custGeom>
                            <a:avLst/>
                            <a:gdLst/>
                            <a:ahLst/>
                            <a:cxnLst/>
                            <a:rect l="l" t="t" r="r" b="b"/>
                            <a:pathLst>
                              <a:path w="7620" h="19684">
                                <a:moveTo>
                                  <a:pt x="2692" y="0"/>
                                </a:moveTo>
                                <a:lnTo>
                                  <a:pt x="0" y="660"/>
                                </a:lnTo>
                                <a:lnTo>
                                  <a:pt x="0" y="5118"/>
                                </a:lnTo>
                                <a:lnTo>
                                  <a:pt x="1142" y="10375"/>
                                </a:lnTo>
                                <a:lnTo>
                                  <a:pt x="2412" y="15595"/>
                                </a:lnTo>
                                <a:lnTo>
                                  <a:pt x="4406" y="19608"/>
                                </a:lnTo>
                                <a:lnTo>
                                  <a:pt x="5727" y="19329"/>
                                </a:lnTo>
                                <a:lnTo>
                                  <a:pt x="7061" y="18948"/>
                                </a:lnTo>
                                <a:lnTo>
                                  <a:pt x="7124" y="14490"/>
                                </a:lnTo>
                                <a:lnTo>
                                  <a:pt x="4686" y="3987"/>
                                </a:lnTo>
                                <a:lnTo>
                                  <a:pt x="2692" y="0"/>
                                </a:lnTo>
                                <a:close/>
                              </a:path>
                            </a:pathLst>
                          </a:custGeom>
                          <a:solidFill>
                            <a:srgbClr val="4A8B38"/>
                          </a:solidFill>
                        </wps:spPr>
                        <wps:bodyPr wrap="square" lIns="0" tIns="0" rIns="0" bIns="0" rtlCol="0"/>
                      </wps:wsp>
                      <wps:wsp>
                        <wps:cNvPr id="353" name="object 174">
                          <a:extLst>
                            <a:ext uri="{FF2B5EF4-FFF2-40B4-BE49-F238E27FC236}">
                              <a16:creationId xmlns:a16="http://schemas.microsoft.com/office/drawing/2014/main" id="{DA7E30EB-15A8-4CF1-9095-79B5BD52A260}"/>
                            </a:ext>
                          </a:extLst>
                        </wps:cNvPr>
                        <wps:cNvSpPr/>
                        <wps:spPr>
                          <a:xfrm>
                            <a:off x="267562" y="188530"/>
                            <a:ext cx="6350" cy="19685"/>
                          </a:xfrm>
                          <a:custGeom>
                            <a:avLst/>
                            <a:gdLst/>
                            <a:ahLst/>
                            <a:cxnLst/>
                            <a:rect l="l" t="t" r="r" b="b"/>
                            <a:pathLst>
                              <a:path w="6350" h="19684">
                                <a:moveTo>
                                  <a:pt x="1333" y="0"/>
                                </a:moveTo>
                                <a:lnTo>
                                  <a:pt x="0" y="342"/>
                                </a:lnTo>
                                <a:lnTo>
                                  <a:pt x="2222" y="9004"/>
                                </a:lnTo>
                                <a:lnTo>
                                  <a:pt x="2692" y="12395"/>
                                </a:lnTo>
                                <a:lnTo>
                                  <a:pt x="4368" y="19316"/>
                                </a:lnTo>
                                <a:lnTo>
                                  <a:pt x="5689" y="18935"/>
                                </a:lnTo>
                                <a:lnTo>
                                  <a:pt x="5753" y="14477"/>
                                </a:lnTo>
                                <a:lnTo>
                                  <a:pt x="3327" y="3975"/>
                                </a:lnTo>
                                <a:lnTo>
                                  <a:pt x="1333" y="0"/>
                                </a:lnTo>
                                <a:close/>
                              </a:path>
                            </a:pathLst>
                          </a:custGeom>
                          <a:solidFill>
                            <a:srgbClr val="326531"/>
                          </a:solidFill>
                        </wps:spPr>
                        <wps:bodyPr wrap="square" lIns="0" tIns="0" rIns="0" bIns="0" rtlCol="0"/>
                      </wps:wsp>
                      <wps:wsp>
                        <wps:cNvPr id="354" name="object 175">
                          <a:extLst>
                            <a:ext uri="{FF2B5EF4-FFF2-40B4-BE49-F238E27FC236}">
                              <a16:creationId xmlns:a16="http://schemas.microsoft.com/office/drawing/2014/main" id="{E9E6F7FC-2184-491B-8273-9E5AF440C2E1}"/>
                            </a:ext>
                          </a:extLst>
                        </wps:cNvPr>
                        <wps:cNvSpPr/>
                        <wps:spPr>
                          <a:xfrm>
                            <a:off x="272810" y="197317"/>
                            <a:ext cx="14604" cy="17780"/>
                          </a:xfrm>
                          <a:custGeom>
                            <a:avLst/>
                            <a:gdLst/>
                            <a:ahLst/>
                            <a:cxnLst/>
                            <a:rect l="l" t="t" r="r" b="b"/>
                            <a:pathLst>
                              <a:path w="14604" h="17779">
                                <a:moveTo>
                                  <a:pt x="2159" y="0"/>
                                </a:moveTo>
                                <a:lnTo>
                                  <a:pt x="1079" y="762"/>
                                </a:lnTo>
                                <a:lnTo>
                                  <a:pt x="0" y="1587"/>
                                </a:lnTo>
                                <a:lnTo>
                                  <a:pt x="1778" y="5880"/>
                                </a:lnTo>
                                <a:lnTo>
                                  <a:pt x="5092" y="10287"/>
                                </a:lnTo>
                                <a:lnTo>
                                  <a:pt x="8445" y="14808"/>
                                </a:lnTo>
                                <a:lnTo>
                                  <a:pt x="11963" y="17716"/>
                                </a:lnTo>
                                <a:lnTo>
                                  <a:pt x="13068" y="16891"/>
                                </a:lnTo>
                                <a:lnTo>
                                  <a:pt x="14147" y="16154"/>
                                </a:lnTo>
                                <a:lnTo>
                                  <a:pt x="12306" y="11899"/>
                                </a:lnTo>
                                <a:lnTo>
                                  <a:pt x="9055" y="7429"/>
                                </a:lnTo>
                                <a:lnTo>
                                  <a:pt x="5727" y="2971"/>
                                </a:lnTo>
                                <a:lnTo>
                                  <a:pt x="2159" y="0"/>
                                </a:lnTo>
                                <a:close/>
                              </a:path>
                            </a:pathLst>
                          </a:custGeom>
                          <a:solidFill>
                            <a:srgbClr val="4A8B38"/>
                          </a:solidFill>
                        </wps:spPr>
                        <wps:bodyPr wrap="square" lIns="0" tIns="0" rIns="0" bIns="0" rtlCol="0"/>
                      </wps:wsp>
                      <wps:wsp>
                        <wps:cNvPr id="355" name="object 176">
                          <a:extLst>
                            <a:ext uri="{FF2B5EF4-FFF2-40B4-BE49-F238E27FC236}">
                              <a16:creationId xmlns:a16="http://schemas.microsoft.com/office/drawing/2014/main" id="{B4241547-BF3B-46A3-B0F9-EA3D5157B24A}"/>
                            </a:ext>
                          </a:extLst>
                        </wps:cNvPr>
                        <wps:cNvSpPr/>
                        <wps:spPr>
                          <a:xfrm>
                            <a:off x="272816" y="198074"/>
                            <a:ext cx="13335" cy="17145"/>
                          </a:xfrm>
                          <a:custGeom>
                            <a:avLst/>
                            <a:gdLst/>
                            <a:ahLst/>
                            <a:cxnLst/>
                            <a:rect l="l" t="t" r="r" b="b"/>
                            <a:pathLst>
                              <a:path w="13335" h="17145">
                                <a:moveTo>
                                  <a:pt x="1079" y="0"/>
                                </a:moveTo>
                                <a:lnTo>
                                  <a:pt x="0" y="825"/>
                                </a:lnTo>
                                <a:lnTo>
                                  <a:pt x="1765" y="5118"/>
                                </a:lnTo>
                                <a:lnTo>
                                  <a:pt x="5092" y="9524"/>
                                </a:lnTo>
                                <a:lnTo>
                                  <a:pt x="8445" y="14046"/>
                                </a:lnTo>
                                <a:lnTo>
                                  <a:pt x="11963" y="16954"/>
                                </a:lnTo>
                                <a:lnTo>
                                  <a:pt x="13068" y="16128"/>
                                </a:lnTo>
                                <a:lnTo>
                                  <a:pt x="8763" y="10248"/>
                                </a:lnTo>
                                <a:lnTo>
                                  <a:pt x="6451" y="7594"/>
                                </a:lnTo>
                                <a:lnTo>
                                  <a:pt x="1079" y="0"/>
                                </a:lnTo>
                                <a:close/>
                              </a:path>
                            </a:pathLst>
                          </a:custGeom>
                          <a:solidFill>
                            <a:srgbClr val="326531"/>
                          </a:solidFill>
                        </wps:spPr>
                        <wps:bodyPr wrap="square" lIns="0" tIns="0" rIns="0" bIns="0" rtlCol="0"/>
                      </wps:wsp>
                      <wps:wsp>
                        <wps:cNvPr id="356" name="object 177">
                          <a:extLst>
                            <a:ext uri="{FF2B5EF4-FFF2-40B4-BE49-F238E27FC236}">
                              <a16:creationId xmlns:a16="http://schemas.microsoft.com/office/drawing/2014/main" id="{2FE8E555-B123-4DD9-9DCA-A491B0E47B0E}"/>
                            </a:ext>
                          </a:extLst>
                        </wps:cNvPr>
                        <wps:cNvSpPr/>
                        <wps:spPr>
                          <a:xfrm>
                            <a:off x="273416" y="206083"/>
                            <a:ext cx="10160" cy="19050"/>
                          </a:xfrm>
                          <a:custGeom>
                            <a:avLst/>
                            <a:gdLst/>
                            <a:ahLst/>
                            <a:cxnLst/>
                            <a:rect l="l" t="t" r="r" b="b"/>
                            <a:pathLst>
                              <a:path w="10160" h="19050">
                                <a:moveTo>
                                  <a:pt x="2501" y="0"/>
                                </a:moveTo>
                                <a:lnTo>
                                  <a:pt x="1295" y="571"/>
                                </a:lnTo>
                                <a:lnTo>
                                  <a:pt x="0" y="1104"/>
                                </a:lnTo>
                                <a:lnTo>
                                  <a:pt x="698" y="5499"/>
                                </a:lnTo>
                                <a:lnTo>
                                  <a:pt x="2819" y="10464"/>
                                </a:lnTo>
                                <a:lnTo>
                                  <a:pt x="4813" y="15430"/>
                                </a:lnTo>
                                <a:lnTo>
                                  <a:pt x="7467" y="19037"/>
                                </a:lnTo>
                                <a:lnTo>
                                  <a:pt x="9956" y="17995"/>
                                </a:lnTo>
                                <a:lnTo>
                                  <a:pt x="9309" y="13500"/>
                                </a:lnTo>
                                <a:lnTo>
                                  <a:pt x="7213" y="8534"/>
                                </a:lnTo>
                                <a:lnTo>
                                  <a:pt x="5219" y="3543"/>
                                </a:lnTo>
                                <a:lnTo>
                                  <a:pt x="2501" y="0"/>
                                </a:lnTo>
                                <a:close/>
                              </a:path>
                            </a:pathLst>
                          </a:custGeom>
                          <a:solidFill>
                            <a:srgbClr val="4A8B38"/>
                          </a:solidFill>
                        </wps:spPr>
                        <wps:bodyPr wrap="square" lIns="0" tIns="0" rIns="0" bIns="0" rtlCol="0"/>
                      </wps:wsp>
                      <wps:wsp>
                        <wps:cNvPr id="357" name="object 178">
                          <a:extLst>
                            <a:ext uri="{FF2B5EF4-FFF2-40B4-BE49-F238E27FC236}">
                              <a16:creationId xmlns:a16="http://schemas.microsoft.com/office/drawing/2014/main" id="{78D715F3-A78E-4F88-AADF-0C0110A0476C}"/>
                            </a:ext>
                          </a:extLst>
                        </wps:cNvPr>
                        <wps:cNvSpPr/>
                        <wps:spPr>
                          <a:xfrm>
                            <a:off x="274709" y="206074"/>
                            <a:ext cx="8890" cy="19050"/>
                          </a:xfrm>
                          <a:custGeom>
                            <a:avLst/>
                            <a:gdLst/>
                            <a:ahLst/>
                            <a:cxnLst/>
                            <a:rect l="l" t="t" r="r" b="b"/>
                            <a:pathLst>
                              <a:path w="8889" h="19050">
                                <a:moveTo>
                                  <a:pt x="1206" y="0"/>
                                </a:moveTo>
                                <a:lnTo>
                                  <a:pt x="0" y="571"/>
                                </a:lnTo>
                                <a:lnTo>
                                  <a:pt x="3606" y="8699"/>
                                </a:lnTo>
                                <a:lnTo>
                                  <a:pt x="4622" y="11950"/>
                                </a:lnTo>
                                <a:lnTo>
                                  <a:pt x="7442" y="18503"/>
                                </a:lnTo>
                                <a:lnTo>
                                  <a:pt x="8674" y="17995"/>
                                </a:lnTo>
                                <a:lnTo>
                                  <a:pt x="8013" y="13500"/>
                                </a:lnTo>
                                <a:lnTo>
                                  <a:pt x="5918" y="8547"/>
                                </a:lnTo>
                                <a:lnTo>
                                  <a:pt x="3936" y="3543"/>
                                </a:lnTo>
                                <a:lnTo>
                                  <a:pt x="1206" y="0"/>
                                </a:lnTo>
                                <a:close/>
                              </a:path>
                            </a:pathLst>
                          </a:custGeom>
                          <a:solidFill>
                            <a:srgbClr val="326531"/>
                          </a:solidFill>
                        </wps:spPr>
                        <wps:bodyPr wrap="square" lIns="0" tIns="0" rIns="0" bIns="0" rtlCol="0"/>
                      </wps:wsp>
                      <wps:wsp>
                        <wps:cNvPr id="358" name="object 179">
                          <a:extLst>
                            <a:ext uri="{FF2B5EF4-FFF2-40B4-BE49-F238E27FC236}">
                              <a16:creationId xmlns:a16="http://schemas.microsoft.com/office/drawing/2014/main" id="{B29A20F8-F77B-4B75-837A-50E309EF1A54}"/>
                            </a:ext>
                          </a:extLst>
                        </wps:cNvPr>
                        <wps:cNvSpPr/>
                        <wps:spPr>
                          <a:xfrm>
                            <a:off x="281681" y="215025"/>
                            <a:ext cx="13970" cy="17780"/>
                          </a:xfrm>
                          <a:custGeom>
                            <a:avLst/>
                            <a:gdLst/>
                            <a:ahLst/>
                            <a:cxnLst/>
                            <a:rect l="l" t="t" r="r" b="b"/>
                            <a:pathLst>
                              <a:path w="13970" h="17779">
                                <a:moveTo>
                                  <a:pt x="2146" y="0"/>
                                </a:moveTo>
                                <a:lnTo>
                                  <a:pt x="0" y="1676"/>
                                </a:lnTo>
                                <a:lnTo>
                                  <a:pt x="1612" y="5829"/>
                                </a:lnTo>
                                <a:lnTo>
                                  <a:pt x="4711" y="10185"/>
                                </a:lnTo>
                                <a:lnTo>
                                  <a:pt x="7835" y="14516"/>
                                </a:lnTo>
                                <a:lnTo>
                                  <a:pt x="11226" y="17487"/>
                                </a:lnTo>
                                <a:lnTo>
                                  <a:pt x="13436" y="15913"/>
                                </a:lnTo>
                                <a:lnTo>
                                  <a:pt x="11798" y="11734"/>
                                </a:lnTo>
                                <a:lnTo>
                                  <a:pt x="8686" y="7302"/>
                                </a:lnTo>
                                <a:lnTo>
                                  <a:pt x="5549" y="2984"/>
                                </a:lnTo>
                                <a:lnTo>
                                  <a:pt x="2146" y="0"/>
                                </a:lnTo>
                                <a:close/>
                              </a:path>
                            </a:pathLst>
                          </a:custGeom>
                          <a:solidFill>
                            <a:srgbClr val="4A8B38"/>
                          </a:solidFill>
                        </wps:spPr>
                        <wps:bodyPr wrap="square" lIns="0" tIns="0" rIns="0" bIns="0" rtlCol="0"/>
                      </wps:wsp>
                      <wps:wsp>
                        <wps:cNvPr id="359" name="object 180">
                          <a:extLst>
                            <a:ext uri="{FF2B5EF4-FFF2-40B4-BE49-F238E27FC236}">
                              <a16:creationId xmlns:a16="http://schemas.microsoft.com/office/drawing/2014/main" id="{5474A594-5DED-4358-B440-53B22988495E}"/>
                            </a:ext>
                          </a:extLst>
                        </wps:cNvPr>
                        <wps:cNvSpPr/>
                        <wps:spPr>
                          <a:xfrm>
                            <a:off x="282717" y="215028"/>
                            <a:ext cx="12700" cy="17145"/>
                          </a:xfrm>
                          <a:custGeom>
                            <a:avLst/>
                            <a:gdLst/>
                            <a:ahLst/>
                            <a:cxnLst/>
                            <a:rect l="l" t="t" r="r" b="b"/>
                            <a:pathLst>
                              <a:path w="12700" h="17145">
                                <a:moveTo>
                                  <a:pt x="1104" y="0"/>
                                </a:moveTo>
                                <a:lnTo>
                                  <a:pt x="0" y="850"/>
                                </a:lnTo>
                                <a:lnTo>
                                  <a:pt x="5372" y="8026"/>
                                </a:lnTo>
                                <a:lnTo>
                                  <a:pt x="7111" y="10909"/>
                                </a:lnTo>
                                <a:lnTo>
                                  <a:pt x="11290" y="16700"/>
                                </a:lnTo>
                                <a:lnTo>
                                  <a:pt x="12395" y="15913"/>
                                </a:lnTo>
                                <a:lnTo>
                                  <a:pt x="10756" y="11734"/>
                                </a:lnTo>
                                <a:lnTo>
                                  <a:pt x="7658" y="7302"/>
                                </a:lnTo>
                                <a:lnTo>
                                  <a:pt x="4521" y="2971"/>
                                </a:lnTo>
                                <a:lnTo>
                                  <a:pt x="1104" y="0"/>
                                </a:lnTo>
                                <a:close/>
                              </a:path>
                            </a:pathLst>
                          </a:custGeom>
                          <a:solidFill>
                            <a:srgbClr val="326531"/>
                          </a:solidFill>
                        </wps:spPr>
                        <wps:bodyPr wrap="square" lIns="0" tIns="0" rIns="0" bIns="0" rtlCol="0"/>
                      </wps:wsp>
                      <wps:wsp>
                        <wps:cNvPr id="360" name="object 181">
                          <a:extLst>
                            <a:ext uri="{FF2B5EF4-FFF2-40B4-BE49-F238E27FC236}">
                              <a16:creationId xmlns:a16="http://schemas.microsoft.com/office/drawing/2014/main" id="{25B6BF83-D29D-459F-A2D1-DD7FB90C9A17}"/>
                            </a:ext>
                          </a:extLst>
                        </wps:cNvPr>
                        <wps:cNvSpPr/>
                        <wps:spPr>
                          <a:xfrm>
                            <a:off x="255829" y="119579"/>
                            <a:ext cx="9525" cy="15240"/>
                          </a:xfrm>
                          <a:custGeom>
                            <a:avLst/>
                            <a:gdLst/>
                            <a:ahLst/>
                            <a:cxnLst/>
                            <a:rect l="l" t="t" r="r" b="b"/>
                            <a:pathLst>
                              <a:path w="9525" h="15240">
                                <a:moveTo>
                                  <a:pt x="6857" y="0"/>
                                </a:moveTo>
                                <a:lnTo>
                                  <a:pt x="4203" y="2743"/>
                                </a:lnTo>
                                <a:lnTo>
                                  <a:pt x="2311" y="6642"/>
                                </a:lnTo>
                                <a:lnTo>
                                  <a:pt x="393" y="10528"/>
                                </a:lnTo>
                                <a:lnTo>
                                  <a:pt x="0" y="14071"/>
                                </a:lnTo>
                                <a:lnTo>
                                  <a:pt x="1333" y="14605"/>
                                </a:lnTo>
                                <a:lnTo>
                                  <a:pt x="2628" y="15024"/>
                                </a:lnTo>
                                <a:lnTo>
                                  <a:pt x="5245" y="12395"/>
                                </a:lnTo>
                                <a:lnTo>
                                  <a:pt x="7124" y="8445"/>
                                </a:lnTo>
                                <a:lnTo>
                                  <a:pt x="9080" y="4584"/>
                                </a:lnTo>
                                <a:lnTo>
                                  <a:pt x="9524" y="1041"/>
                                </a:lnTo>
                                <a:lnTo>
                                  <a:pt x="6857" y="0"/>
                                </a:lnTo>
                                <a:close/>
                              </a:path>
                            </a:pathLst>
                          </a:custGeom>
                          <a:solidFill>
                            <a:srgbClr val="4A8B38"/>
                          </a:solidFill>
                        </wps:spPr>
                        <wps:bodyPr wrap="square" lIns="0" tIns="0" rIns="0" bIns="0" rtlCol="0"/>
                      </wps:wsp>
                      <wps:wsp>
                        <wps:cNvPr id="361" name="object 182">
                          <a:extLst>
                            <a:ext uri="{FF2B5EF4-FFF2-40B4-BE49-F238E27FC236}">
                              <a16:creationId xmlns:a16="http://schemas.microsoft.com/office/drawing/2014/main" id="{5064A8F3-D523-48B1-8C4C-CEA7860AB25B}"/>
                            </a:ext>
                          </a:extLst>
                        </wps:cNvPr>
                        <wps:cNvSpPr/>
                        <wps:spPr>
                          <a:xfrm>
                            <a:off x="257160" y="120080"/>
                            <a:ext cx="8255" cy="14604"/>
                          </a:xfrm>
                          <a:custGeom>
                            <a:avLst/>
                            <a:gdLst/>
                            <a:ahLst/>
                            <a:cxnLst/>
                            <a:rect l="l" t="t" r="r" b="b"/>
                            <a:pathLst>
                              <a:path w="8254" h="14604">
                                <a:moveTo>
                                  <a:pt x="6807" y="0"/>
                                </a:moveTo>
                                <a:lnTo>
                                  <a:pt x="3860" y="6553"/>
                                </a:lnTo>
                                <a:lnTo>
                                  <a:pt x="2400" y="8889"/>
                                </a:lnTo>
                                <a:lnTo>
                                  <a:pt x="0" y="14109"/>
                                </a:lnTo>
                                <a:lnTo>
                                  <a:pt x="1308" y="14516"/>
                                </a:lnTo>
                                <a:lnTo>
                                  <a:pt x="3924" y="11899"/>
                                </a:lnTo>
                                <a:lnTo>
                                  <a:pt x="5791" y="7937"/>
                                </a:lnTo>
                                <a:lnTo>
                                  <a:pt x="7747" y="4076"/>
                                </a:lnTo>
                                <a:lnTo>
                                  <a:pt x="8204" y="546"/>
                                </a:lnTo>
                                <a:lnTo>
                                  <a:pt x="6807" y="0"/>
                                </a:lnTo>
                                <a:close/>
                              </a:path>
                            </a:pathLst>
                          </a:custGeom>
                          <a:solidFill>
                            <a:srgbClr val="326531"/>
                          </a:solidFill>
                        </wps:spPr>
                        <wps:bodyPr wrap="square" lIns="0" tIns="0" rIns="0" bIns="0" rtlCol="0"/>
                      </wps:wsp>
                      <pic:pic xmlns:pic="http://schemas.openxmlformats.org/drawingml/2006/picture">
                        <pic:nvPicPr>
                          <pic:cNvPr id="362" name="object 183">
                            <a:extLst>
                              <a:ext uri="{FF2B5EF4-FFF2-40B4-BE49-F238E27FC236}">
                                <a16:creationId xmlns:a16="http://schemas.microsoft.com/office/drawing/2014/main" id="{3E07C63B-A336-410E-8835-22DD8575099F}"/>
                              </a:ext>
                            </a:extLst>
                          </pic:cNvPr>
                          <pic:cNvPicPr/>
                        </pic:nvPicPr>
                        <pic:blipFill>
                          <a:blip r:embed="rId80" cstate="print"/>
                          <a:stretch>
                            <a:fillRect/>
                          </a:stretch>
                        </pic:blipFill>
                        <pic:spPr>
                          <a:xfrm>
                            <a:off x="275993" y="126893"/>
                            <a:ext cx="38696" cy="28041"/>
                          </a:xfrm>
                          <a:prstGeom prst="rect">
                            <a:avLst/>
                          </a:prstGeom>
                        </pic:spPr>
                      </pic:pic>
                      <wps:wsp>
                        <wps:cNvPr id="363" name="object 184">
                          <a:extLst>
                            <a:ext uri="{FF2B5EF4-FFF2-40B4-BE49-F238E27FC236}">
                              <a16:creationId xmlns:a16="http://schemas.microsoft.com/office/drawing/2014/main" id="{E1E26A2D-D7D6-4B24-91B0-2225B1DA1F6D}"/>
                            </a:ext>
                          </a:extLst>
                        </wps:cNvPr>
                        <wps:cNvSpPr/>
                        <wps:spPr>
                          <a:xfrm>
                            <a:off x="295271" y="134792"/>
                            <a:ext cx="17145" cy="17145"/>
                          </a:xfrm>
                          <a:custGeom>
                            <a:avLst/>
                            <a:gdLst/>
                            <a:ahLst/>
                            <a:cxnLst/>
                            <a:rect l="l" t="t" r="r" b="b"/>
                            <a:pathLst>
                              <a:path w="17145" h="17145">
                                <a:moveTo>
                                  <a:pt x="2857" y="12674"/>
                                </a:moveTo>
                                <a:lnTo>
                                  <a:pt x="2463" y="10655"/>
                                </a:lnTo>
                                <a:lnTo>
                                  <a:pt x="2349" y="9677"/>
                                </a:lnTo>
                                <a:lnTo>
                                  <a:pt x="2019" y="8661"/>
                                </a:lnTo>
                                <a:lnTo>
                                  <a:pt x="1587" y="7785"/>
                                </a:lnTo>
                                <a:lnTo>
                                  <a:pt x="1168" y="6832"/>
                                </a:lnTo>
                                <a:lnTo>
                                  <a:pt x="635" y="5981"/>
                                </a:lnTo>
                                <a:lnTo>
                                  <a:pt x="0" y="5245"/>
                                </a:lnTo>
                                <a:lnTo>
                                  <a:pt x="508" y="6032"/>
                                </a:lnTo>
                                <a:lnTo>
                                  <a:pt x="977" y="6985"/>
                                </a:lnTo>
                                <a:lnTo>
                                  <a:pt x="1320" y="7874"/>
                                </a:lnTo>
                                <a:lnTo>
                                  <a:pt x="1955" y="9766"/>
                                </a:lnTo>
                                <a:lnTo>
                                  <a:pt x="2286" y="11734"/>
                                </a:lnTo>
                                <a:lnTo>
                                  <a:pt x="2349" y="12712"/>
                                </a:lnTo>
                                <a:lnTo>
                                  <a:pt x="2349" y="14732"/>
                                </a:lnTo>
                                <a:lnTo>
                                  <a:pt x="2247" y="15684"/>
                                </a:lnTo>
                                <a:lnTo>
                                  <a:pt x="2082" y="16700"/>
                                </a:lnTo>
                                <a:lnTo>
                                  <a:pt x="2717" y="14795"/>
                                </a:lnTo>
                                <a:lnTo>
                                  <a:pt x="2857" y="12674"/>
                                </a:lnTo>
                                <a:close/>
                              </a:path>
                              <a:path w="17145" h="17145">
                                <a:moveTo>
                                  <a:pt x="4114" y="12496"/>
                                </a:moveTo>
                                <a:lnTo>
                                  <a:pt x="3949" y="11417"/>
                                </a:lnTo>
                                <a:lnTo>
                                  <a:pt x="3695" y="10464"/>
                                </a:lnTo>
                                <a:lnTo>
                                  <a:pt x="3479" y="9486"/>
                                </a:lnTo>
                                <a:lnTo>
                                  <a:pt x="914" y="5092"/>
                                </a:lnTo>
                                <a:lnTo>
                                  <a:pt x="1485" y="5981"/>
                                </a:lnTo>
                                <a:lnTo>
                                  <a:pt x="1955" y="6832"/>
                                </a:lnTo>
                                <a:lnTo>
                                  <a:pt x="2362" y="7785"/>
                                </a:lnTo>
                                <a:lnTo>
                                  <a:pt x="2844" y="8597"/>
                                </a:lnTo>
                                <a:lnTo>
                                  <a:pt x="3162" y="9550"/>
                                </a:lnTo>
                                <a:lnTo>
                                  <a:pt x="3378" y="10566"/>
                                </a:lnTo>
                                <a:lnTo>
                                  <a:pt x="3848" y="12496"/>
                                </a:lnTo>
                                <a:lnTo>
                                  <a:pt x="3848" y="14490"/>
                                </a:lnTo>
                                <a:lnTo>
                                  <a:pt x="3670" y="16421"/>
                                </a:lnTo>
                                <a:lnTo>
                                  <a:pt x="3949" y="15532"/>
                                </a:lnTo>
                                <a:lnTo>
                                  <a:pt x="4114" y="14490"/>
                                </a:lnTo>
                                <a:lnTo>
                                  <a:pt x="4114" y="12496"/>
                                </a:lnTo>
                                <a:close/>
                              </a:path>
                              <a:path w="17145" h="17145">
                                <a:moveTo>
                                  <a:pt x="5384" y="12268"/>
                                </a:moveTo>
                                <a:lnTo>
                                  <a:pt x="5219" y="11290"/>
                                </a:lnTo>
                                <a:lnTo>
                                  <a:pt x="4965" y="10312"/>
                                </a:lnTo>
                                <a:lnTo>
                                  <a:pt x="4749" y="9296"/>
                                </a:lnTo>
                                <a:lnTo>
                                  <a:pt x="2120" y="5029"/>
                                </a:lnTo>
                                <a:lnTo>
                                  <a:pt x="2717" y="5842"/>
                                </a:lnTo>
                                <a:lnTo>
                                  <a:pt x="3225" y="6667"/>
                                </a:lnTo>
                                <a:lnTo>
                                  <a:pt x="3670" y="7620"/>
                                </a:lnTo>
                                <a:lnTo>
                                  <a:pt x="4013" y="8534"/>
                                </a:lnTo>
                                <a:lnTo>
                                  <a:pt x="4432" y="9486"/>
                                </a:lnTo>
                                <a:lnTo>
                                  <a:pt x="4610" y="10363"/>
                                </a:lnTo>
                                <a:lnTo>
                                  <a:pt x="5092" y="12369"/>
                                </a:lnTo>
                                <a:lnTo>
                                  <a:pt x="5118" y="14325"/>
                                </a:lnTo>
                                <a:lnTo>
                                  <a:pt x="4965" y="16344"/>
                                </a:lnTo>
                                <a:lnTo>
                                  <a:pt x="5219" y="15392"/>
                                </a:lnTo>
                                <a:lnTo>
                                  <a:pt x="5321" y="14351"/>
                                </a:lnTo>
                                <a:lnTo>
                                  <a:pt x="5321" y="13373"/>
                                </a:lnTo>
                                <a:lnTo>
                                  <a:pt x="5384" y="12268"/>
                                </a:lnTo>
                                <a:close/>
                              </a:path>
                              <a:path w="17145" h="17145">
                                <a:moveTo>
                                  <a:pt x="6642" y="13004"/>
                                </a:moveTo>
                                <a:lnTo>
                                  <a:pt x="6438" y="10947"/>
                                </a:lnTo>
                                <a:lnTo>
                                  <a:pt x="6235" y="9994"/>
                                </a:lnTo>
                                <a:lnTo>
                                  <a:pt x="5905" y="9017"/>
                                </a:lnTo>
                                <a:lnTo>
                                  <a:pt x="5461" y="8077"/>
                                </a:lnTo>
                                <a:lnTo>
                                  <a:pt x="5054" y="7150"/>
                                </a:lnTo>
                                <a:lnTo>
                                  <a:pt x="4419" y="6362"/>
                                </a:lnTo>
                                <a:lnTo>
                                  <a:pt x="3848" y="5499"/>
                                </a:lnTo>
                                <a:lnTo>
                                  <a:pt x="3213" y="4813"/>
                                </a:lnTo>
                                <a:lnTo>
                                  <a:pt x="2400" y="4178"/>
                                </a:lnTo>
                                <a:lnTo>
                                  <a:pt x="3060" y="4902"/>
                                </a:lnTo>
                                <a:lnTo>
                                  <a:pt x="3670" y="5664"/>
                                </a:lnTo>
                                <a:lnTo>
                                  <a:pt x="4203" y="6578"/>
                                </a:lnTo>
                                <a:lnTo>
                                  <a:pt x="4749" y="7340"/>
                                </a:lnTo>
                                <a:lnTo>
                                  <a:pt x="5219" y="8255"/>
                                </a:lnTo>
                                <a:lnTo>
                                  <a:pt x="5499" y="9144"/>
                                </a:lnTo>
                                <a:lnTo>
                                  <a:pt x="6235" y="10985"/>
                                </a:lnTo>
                                <a:lnTo>
                                  <a:pt x="6515" y="13004"/>
                                </a:lnTo>
                                <a:lnTo>
                                  <a:pt x="6375" y="14960"/>
                                </a:lnTo>
                                <a:lnTo>
                                  <a:pt x="6540" y="13982"/>
                                </a:lnTo>
                                <a:lnTo>
                                  <a:pt x="6642" y="13004"/>
                                </a:lnTo>
                                <a:close/>
                              </a:path>
                              <a:path w="17145" h="17145">
                                <a:moveTo>
                                  <a:pt x="7620" y="12649"/>
                                </a:moveTo>
                                <a:lnTo>
                                  <a:pt x="5397" y="6007"/>
                                </a:lnTo>
                                <a:lnTo>
                                  <a:pt x="4800" y="5092"/>
                                </a:lnTo>
                                <a:lnTo>
                                  <a:pt x="4165" y="4368"/>
                                </a:lnTo>
                                <a:lnTo>
                                  <a:pt x="3378" y="3759"/>
                                </a:lnTo>
                                <a:lnTo>
                                  <a:pt x="4013" y="4521"/>
                                </a:lnTo>
                                <a:lnTo>
                                  <a:pt x="4648" y="5321"/>
                                </a:lnTo>
                                <a:lnTo>
                                  <a:pt x="5156" y="6172"/>
                                </a:lnTo>
                                <a:lnTo>
                                  <a:pt x="5689" y="7023"/>
                                </a:lnTo>
                                <a:lnTo>
                                  <a:pt x="6134" y="7874"/>
                                </a:lnTo>
                                <a:lnTo>
                                  <a:pt x="6438" y="8737"/>
                                </a:lnTo>
                                <a:lnTo>
                                  <a:pt x="7200" y="10629"/>
                                </a:lnTo>
                                <a:lnTo>
                                  <a:pt x="7391" y="12649"/>
                                </a:lnTo>
                                <a:lnTo>
                                  <a:pt x="7340" y="14579"/>
                                </a:lnTo>
                                <a:lnTo>
                                  <a:pt x="7518" y="13627"/>
                                </a:lnTo>
                                <a:lnTo>
                                  <a:pt x="7620" y="12649"/>
                                </a:lnTo>
                                <a:close/>
                              </a:path>
                              <a:path w="17145" h="17145">
                                <a:moveTo>
                                  <a:pt x="9093" y="12407"/>
                                </a:moveTo>
                                <a:lnTo>
                                  <a:pt x="8877" y="10287"/>
                                </a:lnTo>
                                <a:lnTo>
                                  <a:pt x="7620" y="7404"/>
                                </a:lnTo>
                                <a:lnTo>
                                  <a:pt x="7048" y="6591"/>
                                </a:lnTo>
                                <a:lnTo>
                                  <a:pt x="6311" y="5829"/>
                                </a:lnTo>
                                <a:lnTo>
                                  <a:pt x="5626" y="5041"/>
                                </a:lnTo>
                                <a:lnTo>
                                  <a:pt x="4800" y="4368"/>
                                </a:lnTo>
                                <a:lnTo>
                                  <a:pt x="3848" y="3987"/>
                                </a:lnTo>
                                <a:lnTo>
                                  <a:pt x="4737" y="4521"/>
                                </a:lnTo>
                                <a:lnTo>
                                  <a:pt x="5435" y="5257"/>
                                </a:lnTo>
                                <a:lnTo>
                                  <a:pt x="6070" y="6019"/>
                                </a:lnTo>
                                <a:lnTo>
                                  <a:pt x="6756" y="6769"/>
                                </a:lnTo>
                                <a:lnTo>
                                  <a:pt x="7327" y="7632"/>
                                </a:lnTo>
                                <a:lnTo>
                                  <a:pt x="7683" y="8547"/>
                                </a:lnTo>
                                <a:lnTo>
                                  <a:pt x="8089" y="9398"/>
                                </a:lnTo>
                                <a:lnTo>
                                  <a:pt x="8343" y="10375"/>
                                </a:lnTo>
                                <a:lnTo>
                                  <a:pt x="8559" y="11417"/>
                                </a:lnTo>
                                <a:lnTo>
                                  <a:pt x="8750" y="13385"/>
                                </a:lnTo>
                                <a:lnTo>
                                  <a:pt x="8661" y="14452"/>
                                </a:lnTo>
                                <a:lnTo>
                                  <a:pt x="9093" y="12407"/>
                                </a:lnTo>
                                <a:close/>
                              </a:path>
                              <a:path w="17145" h="17145">
                                <a:moveTo>
                                  <a:pt x="9867" y="12369"/>
                                </a:moveTo>
                                <a:lnTo>
                                  <a:pt x="4813" y="3987"/>
                                </a:lnTo>
                                <a:lnTo>
                                  <a:pt x="5727" y="4495"/>
                                </a:lnTo>
                                <a:lnTo>
                                  <a:pt x="6451" y="5092"/>
                                </a:lnTo>
                                <a:lnTo>
                                  <a:pt x="7150" y="5943"/>
                                </a:lnTo>
                                <a:lnTo>
                                  <a:pt x="7810" y="6680"/>
                                </a:lnTo>
                                <a:lnTo>
                                  <a:pt x="8318" y="7531"/>
                                </a:lnTo>
                                <a:lnTo>
                                  <a:pt x="8674" y="8509"/>
                                </a:lnTo>
                                <a:lnTo>
                                  <a:pt x="9486" y="10312"/>
                                </a:lnTo>
                                <a:lnTo>
                                  <a:pt x="9715" y="12369"/>
                                </a:lnTo>
                                <a:lnTo>
                                  <a:pt x="9613" y="14452"/>
                                </a:lnTo>
                                <a:lnTo>
                                  <a:pt x="9817" y="13449"/>
                                </a:lnTo>
                                <a:lnTo>
                                  <a:pt x="9867" y="12369"/>
                                </a:lnTo>
                                <a:close/>
                              </a:path>
                              <a:path w="17145" h="17145">
                                <a:moveTo>
                                  <a:pt x="10909" y="12369"/>
                                </a:moveTo>
                                <a:lnTo>
                                  <a:pt x="5791" y="3987"/>
                                </a:lnTo>
                                <a:lnTo>
                                  <a:pt x="6705" y="4368"/>
                                </a:lnTo>
                                <a:lnTo>
                                  <a:pt x="7569" y="5041"/>
                                </a:lnTo>
                                <a:lnTo>
                                  <a:pt x="8191" y="5829"/>
                                </a:lnTo>
                                <a:lnTo>
                                  <a:pt x="8915" y="6591"/>
                                </a:lnTo>
                                <a:lnTo>
                                  <a:pt x="9461" y="7404"/>
                                </a:lnTo>
                                <a:lnTo>
                                  <a:pt x="9804" y="8356"/>
                                </a:lnTo>
                                <a:lnTo>
                                  <a:pt x="10668" y="10248"/>
                                </a:lnTo>
                                <a:lnTo>
                                  <a:pt x="10718" y="12369"/>
                                </a:lnTo>
                                <a:lnTo>
                                  <a:pt x="10668" y="14452"/>
                                </a:lnTo>
                                <a:lnTo>
                                  <a:pt x="10845" y="13385"/>
                                </a:lnTo>
                                <a:lnTo>
                                  <a:pt x="10909" y="12369"/>
                                </a:lnTo>
                                <a:close/>
                              </a:path>
                              <a:path w="17145" h="17145">
                                <a:moveTo>
                                  <a:pt x="12242" y="11544"/>
                                </a:moveTo>
                                <a:lnTo>
                                  <a:pt x="12115" y="9296"/>
                                </a:lnTo>
                                <a:lnTo>
                                  <a:pt x="10820" y="6362"/>
                                </a:lnTo>
                                <a:lnTo>
                                  <a:pt x="10121" y="5410"/>
                                </a:lnTo>
                                <a:lnTo>
                                  <a:pt x="9271" y="4813"/>
                                </a:lnTo>
                                <a:lnTo>
                                  <a:pt x="8445" y="4114"/>
                                </a:lnTo>
                                <a:lnTo>
                                  <a:pt x="7404" y="3632"/>
                                </a:lnTo>
                                <a:lnTo>
                                  <a:pt x="6388" y="3543"/>
                                </a:lnTo>
                                <a:lnTo>
                                  <a:pt x="7366" y="3759"/>
                                </a:lnTo>
                                <a:lnTo>
                                  <a:pt x="8318" y="4305"/>
                                </a:lnTo>
                                <a:lnTo>
                                  <a:pt x="9080" y="4991"/>
                                </a:lnTo>
                                <a:lnTo>
                                  <a:pt x="9867" y="5664"/>
                                </a:lnTo>
                                <a:lnTo>
                                  <a:pt x="10439" y="6578"/>
                                </a:lnTo>
                                <a:lnTo>
                                  <a:pt x="10883" y="7467"/>
                                </a:lnTo>
                                <a:lnTo>
                                  <a:pt x="11290" y="8470"/>
                                </a:lnTo>
                                <a:lnTo>
                                  <a:pt x="11544" y="9486"/>
                                </a:lnTo>
                                <a:lnTo>
                                  <a:pt x="11671" y="10566"/>
                                </a:lnTo>
                                <a:lnTo>
                                  <a:pt x="11836" y="11544"/>
                                </a:lnTo>
                                <a:lnTo>
                                  <a:pt x="11836" y="13627"/>
                                </a:lnTo>
                                <a:lnTo>
                                  <a:pt x="12242" y="11544"/>
                                </a:lnTo>
                                <a:close/>
                              </a:path>
                              <a:path w="17145" h="17145">
                                <a:moveTo>
                                  <a:pt x="13538" y="10248"/>
                                </a:moveTo>
                                <a:lnTo>
                                  <a:pt x="7556" y="3162"/>
                                </a:lnTo>
                                <a:lnTo>
                                  <a:pt x="6438" y="3225"/>
                                </a:lnTo>
                                <a:lnTo>
                                  <a:pt x="7518" y="3314"/>
                                </a:lnTo>
                                <a:lnTo>
                                  <a:pt x="8559" y="3733"/>
                                </a:lnTo>
                                <a:lnTo>
                                  <a:pt x="12839" y="9296"/>
                                </a:lnTo>
                                <a:lnTo>
                                  <a:pt x="13144" y="10274"/>
                                </a:lnTo>
                                <a:lnTo>
                                  <a:pt x="13335" y="11290"/>
                                </a:lnTo>
                                <a:lnTo>
                                  <a:pt x="13436" y="12369"/>
                                </a:lnTo>
                                <a:lnTo>
                                  <a:pt x="13538" y="10248"/>
                                </a:lnTo>
                                <a:close/>
                              </a:path>
                              <a:path w="17145" h="17145">
                                <a:moveTo>
                                  <a:pt x="14427" y="9499"/>
                                </a:moveTo>
                                <a:lnTo>
                                  <a:pt x="10439" y="3263"/>
                                </a:lnTo>
                                <a:lnTo>
                                  <a:pt x="9486" y="2692"/>
                                </a:lnTo>
                                <a:lnTo>
                                  <a:pt x="8445" y="2438"/>
                                </a:lnTo>
                                <a:lnTo>
                                  <a:pt x="7366" y="2438"/>
                                </a:lnTo>
                                <a:lnTo>
                                  <a:pt x="8420" y="2603"/>
                                </a:lnTo>
                                <a:lnTo>
                                  <a:pt x="9385" y="2971"/>
                                </a:lnTo>
                                <a:lnTo>
                                  <a:pt x="10248" y="3543"/>
                                </a:lnTo>
                                <a:lnTo>
                                  <a:pt x="11163" y="4089"/>
                                </a:lnTo>
                                <a:lnTo>
                                  <a:pt x="11925" y="4813"/>
                                </a:lnTo>
                                <a:lnTo>
                                  <a:pt x="12484" y="5664"/>
                                </a:lnTo>
                                <a:lnTo>
                                  <a:pt x="13055" y="6591"/>
                                </a:lnTo>
                                <a:lnTo>
                                  <a:pt x="13449" y="7467"/>
                                </a:lnTo>
                                <a:lnTo>
                                  <a:pt x="13728" y="8547"/>
                                </a:lnTo>
                                <a:lnTo>
                                  <a:pt x="14033" y="9499"/>
                                </a:lnTo>
                                <a:lnTo>
                                  <a:pt x="14236" y="10566"/>
                                </a:lnTo>
                                <a:lnTo>
                                  <a:pt x="14325" y="11582"/>
                                </a:lnTo>
                                <a:lnTo>
                                  <a:pt x="14427" y="9499"/>
                                </a:lnTo>
                                <a:close/>
                              </a:path>
                              <a:path w="17145" h="17145">
                                <a:moveTo>
                                  <a:pt x="15303" y="8661"/>
                                </a:moveTo>
                                <a:lnTo>
                                  <a:pt x="9296" y="1676"/>
                                </a:lnTo>
                                <a:lnTo>
                                  <a:pt x="8255" y="1676"/>
                                </a:lnTo>
                                <a:lnTo>
                                  <a:pt x="9296" y="1841"/>
                                </a:lnTo>
                                <a:lnTo>
                                  <a:pt x="10236" y="2184"/>
                                </a:lnTo>
                                <a:lnTo>
                                  <a:pt x="15278" y="10820"/>
                                </a:lnTo>
                                <a:lnTo>
                                  <a:pt x="15303" y="8661"/>
                                </a:lnTo>
                                <a:close/>
                              </a:path>
                              <a:path w="17145" h="17145">
                                <a:moveTo>
                                  <a:pt x="16154" y="7912"/>
                                </a:moveTo>
                                <a:lnTo>
                                  <a:pt x="10172" y="850"/>
                                </a:lnTo>
                                <a:lnTo>
                                  <a:pt x="9093" y="889"/>
                                </a:lnTo>
                                <a:lnTo>
                                  <a:pt x="10172" y="952"/>
                                </a:lnTo>
                                <a:lnTo>
                                  <a:pt x="11150" y="1358"/>
                                </a:lnTo>
                                <a:lnTo>
                                  <a:pt x="12001" y="1955"/>
                                </a:lnTo>
                                <a:lnTo>
                                  <a:pt x="12928" y="2501"/>
                                </a:lnTo>
                                <a:lnTo>
                                  <a:pt x="13677" y="3263"/>
                                </a:lnTo>
                                <a:lnTo>
                                  <a:pt x="14224" y="4114"/>
                                </a:lnTo>
                                <a:lnTo>
                                  <a:pt x="14820" y="4991"/>
                                </a:lnTo>
                                <a:lnTo>
                                  <a:pt x="15201" y="5943"/>
                                </a:lnTo>
                                <a:lnTo>
                                  <a:pt x="15519" y="6934"/>
                                </a:lnTo>
                                <a:lnTo>
                                  <a:pt x="15798" y="7937"/>
                                </a:lnTo>
                                <a:lnTo>
                                  <a:pt x="15963" y="9017"/>
                                </a:lnTo>
                                <a:lnTo>
                                  <a:pt x="16090" y="10033"/>
                                </a:lnTo>
                                <a:lnTo>
                                  <a:pt x="16154" y="7912"/>
                                </a:lnTo>
                                <a:close/>
                              </a:path>
                              <a:path w="17145" h="17145">
                                <a:moveTo>
                                  <a:pt x="16827" y="7086"/>
                                </a:moveTo>
                                <a:lnTo>
                                  <a:pt x="16383" y="4902"/>
                                </a:lnTo>
                                <a:lnTo>
                                  <a:pt x="15176" y="3073"/>
                                </a:lnTo>
                                <a:lnTo>
                                  <a:pt x="14579" y="2120"/>
                                </a:lnTo>
                                <a:lnTo>
                                  <a:pt x="13779" y="1358"/>
                                </a:lnTo>
                                <a:lnTo>
                                  <a:pt x="12839" y="850"/>
                                </a:lnTo>
                                <a:lnTo>
                                  <a:pt x="11925" y="317"/>
                                </a:lnTo>
                                <a:lnTo>
                                  <a:pt x="10845" y="0"/>
                                </a:lnTo>
                                <a:lnTo>
                                  <a:pt x="9766" y="63"/>
                                </a:lnTo>
                                <a:lnTo>
                                  <a:pt x="10845" y="127"/>
                                </a:lnTo>
                                <a:lnTo>
                                  <a:pt x="11823" y="533"/>
                                </a:lnTo>
                                <a:lnTo>
                                  <a:pt x="12700" y="1168"/>
                                </a:lnTo>
                                <a:lnTo>
                                  <a:pt x="13563" y="1676"/>
                                </a:lnTo>
                                <a:lnTo>
                                  <a:pt x="14312" y="2438"/>
                                </a:lnTo>
                                <a:lnTo>
                                  <a:pt x="16764" y="9207"/>
                                </a:lnTo>
                                <a:lnTo>
                                  <a:pt x="16827" y="7086"/>
                                </a:lnTo>
                                <a:close/>
                              </a:path>
                            </a:pathLst>
                          </a:custGeom>
                          <a:solidFill>
                            <a:srgbClr val="E6E8E6"/>
                          </a:solidFill>
                        </wps:spPr>
                        <wps:bodyPr wrap="square" lIns="0" tIns="0" rIns="0" bIns="0" rtlCol="0"/>
                      </wps:wsp>
                      <wps:wsp>
                        <wps:cNvPr id="364" name="object 185">
                          <a:extLst>
                            <a:ext uri="{FF2B5EF4-FFF2-40B4-BE49-F238E27FC236}">
                              <a16:creationId xmlns:a16="http://schemas.microsoft.com/office/drawing/2014/main" id="{202074A7-E995-4E10-B96E-9BE117D6D87E}"/>
                            </a:ext>
                          </a:extLst>
                        </wps:cNvPr>
                        <wps:cNvSpPr/>
                        <wps:spPr>
                          <a:xfrm>
                            <a:off x="277199" y="129738"/>
                            <a:ext cx="19685" cy="22860"/>
                          </a:xfrm>
                          <a:custGeom>
                            <a:avLst/>
                            <a:gdLst/>
                            <a:ahLst/>
                            <a:cxnLst/>
                            <a:rect l="l" t="t" r="r" b="b"/>
                            <a:pathLst>
                              <a:path w="19685" h="22859">
                                <a:moveTo>
                                  <a:pt x="9182" y="4483"/>
                                </a:moveTo>
                                <a:lnTo>
                                  <a:pt x="469" y="11252"/>
                                </a:lnTo>
                                <a:lnTo>
                                  <a:pt x="0" y="12192"/>
                                </a:lnTo>
                                <a:lnTo>
                                  <a:pt x="571" y="11315"/>
                                </a:lnTo>
                                <a:lnTo>
                                  <a:pt x="1104" y="10464"/>
                                </a:lnTo>
                                <a:lnTo>
                                  <a:pt x="2374" y="8813"/>
                                </a:lnTo>
                                <a:lnTo>
                                  <a:pt x="8293" y="4826"/>
                                </a:lnTo>
                                <a:lnTo>
                                  <a:pt x="9182" y="4483"/>
                                </a:lnTo>
                                <a:close/>
                              </a:path>
                              <a:path w="19685" h="22859">
                                <a:moveTo>
                                  <a:pt x="9753" y="4864"/>
                                </a:moveTo>
                                <a:lnTo>
                                  <a:pt x="2070" y="9918"/>
                                </a:lnTo>
                                <a:lnTo>
                                  <a:pt x="1460" y="10744"/>
                                </a:lnTo>
                                <a:lnTo>
                                  <a:pt x="1028" y="11696"/>
                                </a:lnTo>
                                <a:lnTo>
                                  <a:pt x="571" y="12649"/>
                                </a:lnTo>
                                <a:lnTo>
                                  <a:pt x="1143" y="11785"/>
                                </a:lnTo>
                                <a:lnTo>
                                  <a:pt x="4394" y="7861"/>
                                </a:lnTo>
                                <a:lnTo>
                                  <a:pt x="5194" y="7175"/>
                                </a:lnTo>
                                <a:lnTo>
                                  <a:pt x="6083" y="6731"/>
                                </a:lnTo>
                                <a:lnTo>
                                  <a:pt x="6921" y="6223"/>
                                </a:lnTo>
                                <a:lnTo>
                                  <a:pt x="7886" y="5753"/>
                                </a:lnTo>
                                <a:lnTo>
                                  <a:pt x="8801" y="5283"/>
                                </a:lnTo>
                                <a:lnTo>
                                  <a:pt x="9753" y="4864"/>
                                </a:lnTo>
                                <a:close/>
                              </a:path>
                              <a:path w="19685" h="22859">
                                <a:moveTo>
                                  <a:pt x="9779" y="3695"/>
                                </a:moveTo>
                                <a:lnTo>
                                  <a:pt x="7886" y="3886"/>
                                </a:lnTo>
                                <a:lnTo>
                                  <a:pt x="5981" y="4356"/>
                                </a:lnTo>
                                <a:lnTo>
                                  <a:pt x="4330" y="5435"/>
                                </a:lnTo>
                                <a:lnTo>
                                  <a:pt x="3454" y="5943"/>
                                </a:lnTo>
                                <a:lnTo>
                                  <a:pt x="2755" y="6578"/>
                                </a:lnTo>
                                <a:lnTo>
                                  <a:pt x="1498" y="8128"/>
                                </a:lnTo>
                                <a:lnTo>
                                  <a:pt x="1054" y="8915"/>
                                </a:lnTo>
                                <a:lnTo>
                                  <a:pt x="533" y="9740"/>
                                </a:lnTo>
                                <a:lnTo>
                                  <a:pt x="1168" y="8978"/>
                                </a:lnTo>
                                <a:lnTo>
                                  <a:pt x="1778" y="8216"/>
                                </a:lnTo>
                                <a:lnTo>
                                  <a:pt x="2374" y="7531"/>
                                </a:lnTo>
                                <a:lnTo>
                                  <a:pt x="3733" y="6235"/>
                                </a:lnTo>
                                <a:lnTo>
                                  <a:pt x="4495" y="5753"/>
                                </a:lnTo>
                                <a:lnTo>
                                  <a:pt x="5308" y="5181"/>
                                </a:lnTo>
                                <a:lnTo>
                                  <a:pt x="6172" y="4838"/>
                                </a:lnTo>
                                <a:lnTo>
                                  <a:pt x="7912" y="4178"/>
                                </a:lnTo>
                                <a:lnTo>
                                  <a:pt x="8826" y="3975"/>
                                </a:lnTo>
                                <a:lnTo>
                                  <a:pt x="9779" y="3695"/>
                                </a:lnTo>
                                <a:close/>
                              </a:path>
                              <a:path w="19685" h="22859">
                                <a:moveTo>
                                  <a:pt x="10350" y="5372"/>
                                </a:moveTo>
                                <a:lnTo>
                                  <a:pt x="2603" y="10375"/>
                                </a:lnTo>
                                <a:lnTo>
                                  <a:pt x="2006" y="11226"/>
                                </a:lnTo>
                                <a:lnTo>
                                  <a:pt x="1587" y="12179"/>
                                </a:lnTo>
                                <a:lnTo>
                                  <a:pt x="1143" y="13030"/>
                                </a:lnTo>
                                <a:lnTo>
                                  <a:pt x="1778" y="12204"/>
                                </a:lnTo>
                                <a:lnTo>
                                  <a:pt x="2247" y="11315"/>
                                </a:lnTo>
                                <a:lnTo>
                                  <a:pt x="2882" y="10553"/>
                                </a:lnTo>
                                <a:lnTo>
                                  <a:pt x="3454" y="9740"/>
                                </a:lnTo>
                                <a:lnTo>
                                  <a:pt x="9398" y="5753"/>
                                </a:lnTo>
                                <a:lnTo>
                                  <a:pt x="10350" y="5372"/>
                                </a:lnTo>
                                <a:close/>
                              </a:path>
                              <a:path w="19685" h="22859">
                                <a:moveTo>
                                  <a:pt x="10541" y="9169"/>
                                </a:moveTo>
                                <a:lnTo>
                                  <a:pt x="5994" y="17106"/>
                                </a:lnTo>
                                <a:lnTo>
                                  <a:pt x="5867" y="18173"/>
                                </a:lnTo>
                                <a:lnTo>
                                  <a:pt x="5867" y="19227"/>
                                </a:lnTo>
                                <a:lnTo>
                                  <a:pt x="5969" y="20243"/>
                                </a:lnTo>
                                <a:lnTo>
                                  <a:pt x="6083" y="19227"/>
                                </a:lnTo>
                                <a:lnTo>
                                  <a:pt x="6083" y="18173"/>
                                </a:lnTo>
                                <a:lnTo>
                                  <a:pt x="6438" y="16154"/>
                                </a:lnTo>
                                <a:lnTo>
                                  <a:pt x="6743" y="15214"/>
                                </a:lnTo>
                                <a:lnTo>
                                  <a:pt x="7188" y="14262"/>
                                </a:lnTo>
                                <a:lnTo>
                                  <a:pt x="7581" y="13309"/>
                                </a:lnTo>
                                <a:lnTo>
                                  <a:pt x="8051" y="12458"/>
                                </a:lnTo>
                                <a:lnTo>
                                  <a:pt x="8623" y="11633"/>
                                </a:lnTo>
                                <a:lnTo>
                                  <a:pt x="9220" y="10718"/>
                                </a:lnTo>
                                <a:lnTo>
                                  <a:pt x="9842" y="9956"/>
                                </a:lnTo>
                                <a:lnTo>
                                  <a:pt x="10541" y="9169"/>
                                </a:lnTo>
                                <a:close/>
                              </a:path>
                              <a:path w="19685" h="22859">
                                <a:moveTo>
                                  <a:pt x="10731" y="3187"/>
                                </a:moveTo>
                                <a:lnTo>
                                  <a:pt x="8991" y="2933"/>
                                </a:lnTo>
                                <a:lnTo>
                                  <a:pt x="7137" y="3022"/>
                                </a:lnTo>
                                <a:lnTo>
                                  <a:pt x="5461" y="3695"/>
                                </a:lnTo>
                                <a:lnTo>
                                  <a:pt x="4635" y="4076"/>
                                </a:lnTo>
                                <a:lnTo>
                                  <a:pt x="3784" y="4508"/>
                                </a:lnTo>
                                <a:lnTo>
                                  <a:pt x="3149" y="5181"/>
                                </a:lnTo>
                                <a:lnTo>
                                  <a:pt x="2451" y="5753"/>
                                </a:lnTo>
                                <a:lnTo>
                                  <a:pt x="1917" y="6413"/>
                                </a:lnTo>
                                <a:lnTo>
                                  <a:pt x="1384" y="7112"/>
                                </a:lnTo>
                                <a:lnTo>
                                  <a:pt x="2006" y="6578"/>
                                </a:lnTo>
                                <a:lnTo>
                                  <a:pt x="2641" y="5943"/>
                                </a:lnTo>
                                <a:lnTo>
                                  <a:pt x="4000" y="4826"/>
                                </a:lnTo>
                                <a:lnTo>
                                  <a:pt x="4724" y="4394"/>
                                </a:lnTo>
                                <a:lnTo>
                                  <a:pt x="6400" y="3759"/>
                                </a:lnTo>
                                <a:lnTo>
                                  <a:pt x="7264" y="3530"/>
                                </a:lnTo>
                                <a:lnTo>
                                  <a:pt x="8140" y="3403"/>
                                </a:lnTo>
                                <a:lnTo>
                                  <a:pt x="8991" y="3213"/>
                                </a:lnTo>
                                <a:lnTo>
                                  <a:pt x="9829" y="3213"/>
                                </a:lnTo>
                                <a:lnTo>
                                  <a:pt x="10731" y="3187"/>
                                </a:lnTo>
                                <a:close/>
                              </a:path>
                              <a:path w="19685" h="22859">
                                <a:moveTo>
                                  <a:pt x="10858" y="6731"/>
                                </a:moveTo>
                                <a:lnTo>
                                  <a:pt x="3987" y="12839"/>
                                </a:lnTo>
                                <a:lnTo>
                                  <a:pt x="3543" y="13716"/>
                                </a:lnTo>
                                <a:lnTo>
                                  <a:pt x="3225" y="14732"/>
                                </a:lnTo>
                                <a:lnTo>
                                  <a:pt x="2946" y="15709"/>
                                </a:lnTo>
                                <a:lnTo>
                                  <a:pt x="3390" y="14833"/>
                                </a:lnTo>
                                <a:lnTo>
                                  <a:pt x="3771" y="13792"/>
                                </a:lnTo>
                                <a:lnTo>
                                  <a:pt x="4724" y="12077"/>
                                </a:lnTo>
                                <a:lnTo>
                                  <a:pt x="9944" y="7175"/>
                                </a:lnTo>
                                <a:lnTo>
                                  <a:pt x="10858" y="6731"/>
                                </a:lnTo>
                                <a:close/>
                              </a:path>
                              <a:path w="19685" h="22859">
                                <a:moveTo>
                                  <a:pt x="10883" y="5816"/>
                                </a:moveTo>
                                <a:lnTo>
                                  <a:pt x="1676" y="13563"/>
                                </a:lnTo>
                                <a:lnTo>
                                  <a:pt x="2286" y="12687"/>
                                </a:lnTo>
                                <a:lnTo>
                                  <a:pt x="2755" y="11798"/>
                                </a:lnTo>
                                <a:lnTo>
                                  <a:pt x="3416" y="10998"/>
                                </a:lnTo>
                                <a:lnTo>
                                  <a:pt x="4051" y="10147"/>
                                </a:lnTo>
                                <a:lnTo>
                                  <a:pt x="4724" y="9423"/>
                                </a:lnTo>
                                <a:lnTo>
                                  <a:pt x="5511" y="8788"/>
                                </a:lnTo>
                                <a:lnTo>
                                  <a:pt x="6299" y="8128"/>
                                </a:lnTo>
                                <a:lnTo>
                                  <a:pt x="7188" y="7556"/>
                                </a:lnTo>
                                <a:lnTo>
                                  <a:pt x="8991" y="6578"/>
                                </a:lnTo>
                                <a:lnTo>
                                  <a:pt x="9944" y="6235"/>
                                </a:lnTo>
                                <a:lnTo>
                                  <a:pt x="10883" y="5816"/>
                                </a:lnTo>
                                <a:close/>
                              </a:path>
                              <a:path w="19685" h="22859">
                                <a:moveTo>
                                  <a:pt x="10922" y="7366"/>
                                </a:moveTo>
                                <a:lnTo>
                                  <a:pt x="9080" y="8216"/>
                                </a:lnTo>
                                <a:lnTo>
                                  <a:pt x="7378" y="9461"/>
                                </a:lnTo>
                                <a:lnTo>
                                  <a:pt x="6045" y="11163"/>
                                </a:lnTo>
                                <a:lnTo>
                                  <a:pt x="5359" y="11988"/>
                                </a:lnTo>
                                <a:lnTo>
                                  <a:pt x="4838" y="12903"/>
                                </a:lnTo>
                                <a:lnTo>
                                  <a:pt x="4470" y="13919"/>
                                </a:lnTo>
                                <a:lnTo>
                                  <a:pt x="4089" y="14833"/>
                                </a:lnTo>
                                <a:lnTo>
                                  <a:pt x="3784" y="15836"/>
                                </a:lnTo>
                                <a:lnTo>
                                  <a:pt x="3543" y="16891"/>
                                </a:lnTo>
                                <a:lnTo>
                                  <a:pt x="3987" y="15875"/>
                                </a:lnTo>
                                <a:lnTo>
                                  <a:pt x="4254" y="14897"/>
                                </a:lnTo>
                                <a:lnTo>
                                  <a:pt x="4724" y="13982"/>
                                </a:lnTo>
                                <a:lnTo>
                                  <a:pt x="8458" y="9232"/>
                                </a:lnTo>
                                <a:lnTo>
                                  <a:pt x="9207" y="8534"/>
                                </a:lnTo>
                                <a:lnTo>
                                  <a:pt x="10096" y="7962"/>
                                </a:lnTo>
                                <a:lnTo>
                                  <a:pt x="10922" y="7366"/>
                                </a:lnTo>
                                <a:close/>
                              </a:path>
                              <a:path w="19685" h="22859">
                                <a:moveTo>
                                  <a:pt x="11010" y="1638"/>
                                </a:moveTo>
                                <a:lnTo>
                                  <a:pt x="10604" y="1155"/>
                                </a:lnTo>
                                <a:lnTo>
                                  <a:pt x="10160" y="685"/>
                                </a:lnTo>
                                <a:lnTo>
                                  <a:pt x="9626" y="368"/>
                                </a:lnTo>
                                <a:lnTo>
                                  <a:pt x="9398" y="215"/>
                                </a:lnTo>
                                <a:lnTo>
                                  <a:pt x="9093" y="50"/>
                                </a:lnTo>
                                <a:lnTo>
                                  <a:pt x="8458" y="0"/>
                                </a:lnTo>
                                <a:lnTo>
                                  <a:pt x="8077" y="50"/>
                                </a:lnTo>
                                <a:lnTo>
                                  <a:pt x="7823" y="215"/>
                                </a:lnTo>
                                <a:lnTo>
                                  <a:pt x="8458" y="215"/>
                                </a:lnTo>
                                <a:lnTo>
                                  <a:pt x="8674" y="342"/>
                                </a:lnTo>
                                <a:lnTo>
                                  <a:pt x="8991" y="406"/>
                                </a:lnTo>
                                <a:lnTo>
                                  <a:pt x="9182" y="533"/>
                                </a:lnTo>
                                <a:lnTo>
                                  <a:pt x="9436" y="685"/>
                                </a:lnTo>
                                <a:lnTo>
                                  <a:pt x="9944" y="1003"/>
                                </a:lnTo>
                                <a:lnTo>
                                  <a:pt x="10414" y="1384"/>
                                </a:lnTo>
                                <a:lnTo>
                                  <a:pt x="11010" y="1638"/>
                                </a:lnTo>
                                <a:close/>
                              </a:path>
                              <a:path w="19685" h="22859">
                                <a:moveTo>
                                  <a:pt x="11049" y="7874"/>
                                </a:moveTo>
                                <a:lnTo>
                                  <a:pt x="4686" y="16954"/>
                                </a:lnTo>
                                <a:lnTo>
                                  <a:pt x="4495" y="17907"/>
                                </a:lnTo>
                                <a:lnTo>
                                  <a:pt x="4851" y="16992"/>
                                </a:lnTo>
                                <a:lnTo>
                                  <a:pt x="5029" y="15976"/>
                                </a:lnTo>
                                <a:lnTo>
                                  <a:pt x="5461" y="14998"/>
                                </a:lnTo>
                                <a:lnTo>
                                  <a:pt x="10287" y="8610"/>
                                </a:lnTo>
                                <a:lnTo>
                                  <a:pt x="11049" y="7874"/>
                                </a:lnTo>
                                <a:close/>
                              </a:path>
                              <a:path w="19685" h="22859">
                                <a:moveTo>
                                  <a:pt x="11239" y="2933"/>
                                </a:moveTo>
                                <a:lnTo>
                                  <a:pt x="9626" y="2425"/>
                                </a:lnTo>
                                <a:lnTo>
                                  <a:pt x="7886" y="2273"/>
                                </a:lnTo>
                                <a:lnTo>
                                  <a:pt x="6235" y="2743"/>
                                </a:lnTo>
                                <a:lnTo>
                                  <a:pt x="5461" y="2933"/>
                                </a:lnTo>
                                <a:lnTo>
                                  <a:pt x="4660" y="3276"/>
                                </a:lnTo>
                                <a:lnTo>
                                  <a:pt x="2641" y="4826"/>
                                </a:lnTo>
                                <a:lnTo>
                                  <a:pt x="2095" y="5499"/>
                                </a:lnTo>
                                <a:lnTo>
                                  <a:pt x="2768" y="5029"/>
                                </a:lnTo>
                                <a:lnTo>
                                  <a:pt x="3403" y="4483"/>
                                </a:lnTo>
                                <a:lnTo>
                                  <a:pt x="4826" y="3594"/>
                                </a:lnTo>
                                <a:lnTo>
                                  <a:pt x="5524" y="3276"/>
                                </a:lnTo>
                                <a:lnTo>
                                  <a:pt x="6299" y="3124"/>
                                </a:lnTo>
                                <a:lnTo>
                                  <a:pt x="7137" y="2908"/>
                                </a:lnTo>
                                <a:lnTo>
                                  <a:pt x="7912" y="2844"/>
                                </a:lnTo>
                                <a:lnTo>
                                  <a:pt x="8775" y="2844"/>
                                </a:lnTo>
                                <a:lnTo>
                                  <a:pt x="9537" y="2768"/>
                                </a:lnTo>
                                <a:lnTo>
                                  <a:pt x="11239" y="2933"/>
                                </a:lnTo>
                                <a:close/>
                              </a:path>
                              <a:path w="19685" h="22859">
                                <a:moveTo>
                                  <a:pt x="11239" y="2616"/>
                                </a:moveTo>
                                <a:lnTo>
                                  <a:pt x="9766" y="1981"/>
                                </a:lnTo>
                                <a:lnTo>
                                  <a:pt x="8077" y="1600"/>
                                </a:lnTo>
                                <a:lnTo>
                                  <a:pt x="5588" y="1892"/>
                                </a:lnTo>
                                <a:lnTo>
                                  <a:pt x="4724" y="2146"/>
                                </a:lnTo>
                                <a:lnTo>
                                  <a:pt x="4064" y="2616"/>
                                </a:lnTo>
                                <a:lnTo>
                                  <a:pt x="3276" y="2933"/>
                                </a:lnTo>
                                <a:lnTo>
                                  <a:pt x="2070" y="4038"/>
                                </a:lnTo>
                                <a:lnTo>
                                  <a:pt x="2768" y="3670"/>
                                </a:lnTo>
                                <a:lnTo>
                                  <a:pt x="3429" y="3187"/>
                                </a:lnTo>
                                <a:lnTo>
                                  <a:pt x="4191" y="2844"/>
                                </a:lnTo>
                                <a:lnTo>
                                  <a:pt x="4889" y="2552"/>
                                </a:lnTo>
                                <a:lnTo>
                                  <a:pt x="5689" y="2273"/>
                                </a:lnTo>
                                <a:lnTo>
                                  <a:pt x="6464" y="2209"/>
                                </a:lnTo>
                                <a:lnTo>
                                  <a:pt x="7264" y="2082"/>
                                </a:lnTo>
                                <a:lnTo>
                                  <a:pt x="8051" y="2082"/>
                                </a:lnTo>
                                <a:lnTo>
                                  <a:pt x="8839" y="2235"/>
                                </a:lnTo>
                                <a:lnTo>
                                  <a:pt x="9626" y="2273"/>
                                </a:lnTo>
                                <a:lnTo>
                                  <a:pt x="10477" y="2425"/>
                                </a:lnTo>
                                <a:lnTo>
                                  <a:pt x="11239" y="2616"/>
                                </a:lnTo>
                                <a:close/>
                              </a:path>
                              <a:path w="19685" h="22859">
                                <a:moveTo>
                                  <a:pt x="11366" y="9677"/>
                                </a:moveTo>
                                <a:lnTo>
                                  <a:pt x="6997" y="19646"/>
                                </a:lnTo>
                                <a:lnTo>
                                  <a:pt x="7023" y="20815"/>
                                </a:lnTo>
                                <a:lnTo>
                                  <a:pt x="7251" y="21882"/>
                                </a:lnTo>
                                <a:lnTo>
                                  <a:pt x="7188" y="20789"/>
                                </a:lnTo>
                                <a:lnTo>
                                  <a:pt x="7213" y="19672"/>
                                </a:lnTo>
                                <a:lnTo>
                                  <a:pt x="7378" y="18605"/>
                                </a:lnTo>
                                <a:lnTo>
                                  <a:pt x="7493" y="17487"/>
                                </a:lnTo>
                                <a:lnTo>
                                  <a:pt x="7759" y="16383"/>
                                </a:lnTo>
                                <a:lnTo>
                                  <a:pt x="8128" y="15405"/>
                                </a:lnTo>
                                <a:lnTo>
                                  <a:pt x="8470" y="14363"/>
                                </a:lnTo>
                                <a:lnTo>
                                  <a:pt x="8991" y="13347"/>
                                </a:lnTo>
                                <a:lnTo>
                                  <a:pt x="9525" y="12395"/>
                                </a:lnTo>
                                <a:lnTo>
                                  <a:pt x="10083" y="11480"/>
                                </a:lnTo>
                                <a:lnTo>
                                  <a:pt x="10693" y="10566"/>
                                </a:lnTo>
                                <a:lnTo>
                                  <a:pt x="11366" y="9677"/>
                                </a:lnTo>
                                <a:close/>
                              </a:path>
                              <a:path w="19685" h="22859">
                                <a:moveTo>
                                  <a:pt x="11366" y="2336"/>
                                </a:moveTo>
                                <a:lnTo>
                                  <a:pt x="11010" y="2082"/>
                                </a:lnTo>
                                <a:lnTo>
                                  <a:pt x="10693" y="1828"/>
                                </a:lnTo>
                                <a:lnTo>
                                  <a:pt x="9969" y="1384"/>
                                </a:lnTo>
                                <a:lnTo>
                                  <a:pt x="9613" y="1206"/>
                                </a:lnTo>
                                <a:lnTo>
                                  <a:pt x="8458" y="698"/>
                                </a:lnTo>
                                <a:lnTo>
                                  <a:pt x="7429" y="698"/>
                                </a:lnTo>
                                <a:lnTo>
                                  <a:pt x="6616" y="1066"/>
                                </a:lnTo>
                                <a:lnTo>
                                  <a:pt x="7124" y="1066"/>
                                </a:lnTo>
                                <a:lnTo>
                                  <a:pt x="7493" y="1016"/>
                                </a:lnTo>
                                <a:lnTo>
                                  <a:pt x="7912" y="1066"/>
                                </a:lnTo>
                                <a:lnTo>
                                  <a:pt x="8293" y="1168"/>
                                </a:lnTo>
                                <a:lnTo>
                                  <a:pt x="8674" y="1206"/>
                                </a:lnTo>
                                <a:lnTo>
                                  <a:pt x="9080" y="1384"/>
                                </a:lnTo>
                                <a:lnTo>
                                  <a:pt x="9817" y="1676"/>
                                </a:lnTo>
                                <a:lnTo>
                                  <a:pt x="10541" y="2082"/>
                                </a:lnTo>
                                <a:lnTo>
                                  <a:pt x="11366" y="2336"/>
                                </a:lnTo>
                                <a:close/>
                              </a:path>
                              <a:path w="19685" h="22859">
                                <a:moveTo>
                                  <a:pt x="11493" y="6261"/>
                                </a:moveTo>
                                <a:lnTo>
                                  <a:pt x="2286" y="13982"/>
                                </a:lnTo>
                                <a:lnTo>
                                  <a:pt x="3390" y="12204"/>
                                </a:lnTo>
                                <a:lnTo>
                                  <a:pt x="3987" y="11480"/>
                                </a:lnTo>
                                <a:lnTo>
                                  <a:pt x="10477" y="6705"/>
                                </a:lnTo>
                                <a:lnTo>
                                  <a:pt x="11493" y="6261"/>
                                </a:lnTo>
                                <a:close/>
                              </a:path>
                              <a:path w="19685" h="22859">
                                <a:moveTo>
                                  <a:pt x="11722" y="10464"/>
                                </a:moveTo>
                                <a:lnTo>
                                  <a:pt x="11049" y="11315"/>
                                </a:lnTo>
                                <a:lnTo>
                                  <a:pt x="10541" y="12306"/>
                                </a:lnTo>
                                <a:lnTo>
                                  <a:pt x="10096" y="13309"/>
                                </a:lnTo>
                                <a:lnTo>
                                  <a:pt x="9626" y="14287"/>
                                </a:lnTo>
                                <a:lnTo>
                                  <a:pt x="8813" y="17424"/>
                                </a:lnTo>
                                <a:lnTo>
                                  <a:pt x="8623" y="18491"/>
                                </a:lnTo>
                                <a:lnTo>
                                  <a:pt x="8483" y="19608"/>
                                </a:lnTo>
                                <a:lnTo>
                                  <a:pt x="8458" y="20650"/>
                                </a:lnTo>
                                <a:lnTo>
                                  <a:pt x="8331" y="21755"/>
                                </a:lnTo>
                                <a:lnTo>
                                  <a:pt x="8356" y="22834"/>
                                </a:lnTo>
                                <a:lnTo>
                                  <a:pt x="8623" y="20675"/>
                                </a:lnTo>
                                <a:lnTo>
                                  <a:pt x="8991" y="18529"/>
                                </a:lnTo>
                                <a:lnTo>
                                  <a:pt x="9194" y="17487"/>
                                </a:lnTo>
                                <a:lnTo>
                                  <a:pt x="9436" y="16471"/>
                                </a:lnTo>
                                <a:lnTo>
                                  <a:pt x="9969" y="14414"/>
                                </a:lnTo>
                                <a:lnTo>
                                  <a:pt x="10706" y="12357"/>
                                </a:lnTo>
                                <a:lnTo>
                                  <a:pt x="11722" y="10464"/>
                                </a:lnTo>
                                <a:close/>
                              </a:path>
                              <a:path w="19685" h="22859">
                                <a:moveTo>
                                  <a:pt x="12128" y="11353"/>
                                </a:moveTo>
                                <a:lnTo>
                                  <a:pt x="11010" y="12941"/>
                                </a:lnTo>
                                <a:lnTo>
                                  <a:pt x="10477" y="14744"/>
                                </a:lnTo>
                                <a:lnTo>
                                  <a:pt x="10134" y="17487"/>
                                </a:lnTo>
                                <a:lnTo>
                                  <a:pt x="10096" y="18440"/>
                                </a:lnTo>
                                <a:lnTo>
                                  <a:pt x="10096" y="20332"/>
                                </a:lnTo>
                                <a:lnTo>
                                  <a:pt x="10375" y="22174"/>
                                </a:lnTo>
                                <a:lnTo>
                                  <a:pt x="10350" y="20269"/>
                                </a:lnTo>
                                <a:lnTo>
                                  <a:pt x="10375" y="18440"/>
                                </a:lnTo>
                                <a:lnTo>
                                  <a:pt x="10604" y="16637"/>
                                </a:lnTo>
                                <a:lnTo>
                                  <a:pt x="10883" y="14833"/>
                                </a:lnTo>
                                <a:lnTo>
                                  <a:pt x="11277" y="12992"/>
                                </a:lnTo>
                                <a:lnTo>
                                  <a:pt x="12128" y="11353"/>
                                </a:lnTo>
                                <a:close/>
                              </a:path>
                              <a:path w="19685" h="22859">
                                <a:moveTo>
                                  <a:pt x="12979" y="11328"/>
                                </a:moveTo>
                                <a:lnTo>
                                  <a:pt x="12026" y="12941"/>
                                </a:lnTo>
                                <a:lnTo>
                                  <a:pt x="11493" y="14871"/>
                                </a:lnTo>
                                <a:lnTo>
                                  <a:pt x="11264" y="16827"/>
                                </a:lnTo>
                                <a:lnTo>
                                  <a:pt x="11226" y="17780"/>
                                </a:lnTo>
                                <a:lnTo>
                                  <a:pt x="11163" y="18757"/>
                                </a:lnTo>
                                <a:lnTo>
                                  <a:pt x="11226" y="19672"/>
                                </a:lnTo>
                                <a:lnTo>
                                  <a:pt x="11328" y="20688"/>
                                </a:lnTo>
                                <a:lnTo>
                                  <a:pt x="11493" y="21640"/>
                                </a:lnTo>
                                <a:lnTo>
                                  <a:pt x="11709" y="22555"/>
                                </a:lnTo>
                                <a:lnTo>
                                  <a:pt x="11557" y="20650"/>
                                </a:lnTo>
                                <a:lnTo>
                                  <a:pt x="11518" y="18732"/>
                                </a:lnTo>
                                <a:lnTo>
                                  <a:pt x="11709" y="16891"/>
                                </a:lnTo>
                                <a:lnTo>
                                  <a:pt x="11963" y="14935"/>
                                </a:lnTo>
                                <a:lnTo>
                                  <a:pt x="12192" y="14046"/>
                                </a:lnTo>
                                <a:lnTo>
                                  <a:pt x="12369" y="13131"/>
                                </a:lnTo>
                                <a:lnTo>
                                  <a:pt x="12661" y="12204"/>
                                </a:lnTo>
                                <a:lnTo>
                                  <a:pt x="12979" y="11328"/>
                                </a:lnTo>
                                <a:close/>
                              </a:path>
                              <a:path w="19685" h="22859">
                                <a:moveTo>
                                  <a:pt x="13944" y="11226"/>
                                </a:moveTo>
                                <a:lnTo>
                                  <a:pt x="13474" y="12077"/>
                                </a:lnTo>
                                <a:lnTo>
                                  <a:pt x="13258" y="12992"/>
                                </a:lnTo>
                                <a:lnTo>
                                  <a:pt x="13068" y="13944"/>
                                </a:lnTo>
                                <a:lnTo>
                                  <a:pt x="12839" y="14859"/>
                                </a:lnTo>
                                <a:lnTo>
                                  <a:pt x="12687" y="15836"/>
                                </a:lnTo>
                                <a:lnTo>
                                  <a:pt x="12623" y="16789"/>
                                </a:lnTo>
                                <a:lnTo>
                                  <a:pt x="12534" y="17703"/>
                                </a:lnTo>
                                <a:lnTo>
                                  <a:pt x="12496" y="18681"/>
                                </a:lnTo>
                                <a:lnTo>
                                  <a:pt x="12496" y="20586"/>
                                </a:lnTo>
                                <a:lnTo>
                                  <a:pt x="12534" y="21475"/>
                                </a:lnTo>
                                <a:lnTo>
                                  <a:pt x="12623" y="22479"/>
                                </a:lnTo>
                                <a:lnTo>
                                  <a:pt x="12776" y="20586"/>
                                </a:lnTo>
                                <a:lnTo>
                                  <a:pt x="12839" y="18681"/>
                                </a:lnTo>
                                <a:lnTo>
                                  <a:pt x="13068" y="16814"/>
                                </a:lnTo>
                                <a:lnTo>
                                  <a:pt x="13157" y="14897"/>
                                </a:lnTo>
                                <a:lnTo>
                                  <a:pt x="13411" y="12992"/>
                                </a:lnTo>
                                <a:lnTo>
                                  <a:pt x="13944" y="11226"/>
                                </a:lnTo>
                                <a:close/>
                              </a:path>
                              <a:path w="19685" h="22859">
                                <a:moveTo>
                                  <a:pt x="14846" y="11099"/>
                                </a:moveTo>
                                <a:lnTo>
                                  <a:pt x="13487" y="17614"/>
                                </a:lnTo>
                                <a:lnTo>
                                  <a:pt x="13423" y="18592"/>
                                </a:lnTo>
                                <a:lnTo>
                                  <a:pt x="13423" y="21437"/>
                                </a:lnTo>
                                <a:lnTo>
                                  <a:pt x="13525" y="22390"/>
                                </a:lnTo>
                                <a:lnTo>
                                  <a:pt x="13703" y="20497"/>
                                </a:lnTo>
                                <a:lnTo>
                                  <a:pt x="13766" y="18592"/>
                                </a:lnTo>
                                <a:lnTo>
                                  <a:pt x="13957" y="16662"/>
                                </a:lnTo>
                                <a:lnTo>
                                  <a:pt x="14109" y="14833"/>
                                </a:lnTo>
                                <a:lnTo>
                                  <a:pt x="14376" y="12941"/>
                                </a:lnTo>
                                <a:lnTo>
                                  <a:pt x="14846" y="11099"/>
                                </a:lnTo>
                                <a:close/>
                              </a:path>
                              <a:path w="19685" h="22859">
                                <a:moveTo>
                                  <a:pt x="15722" y="11036"/>
                                </a:moveTo>
                                <a:lnTo>
                                  <a:pt x="14376" y="17551"/>
                                </a:lnTo>
                                <a:lnTo>
                                  <a:pt x="14376" y="21310"/>
                                </a:lnTo>
                                <a:lnTo>
                                  <a:pt x="14452" y="22326"/>
                                </a:lnTo>
                                <a:lnTo>
                                  <a:pt x="14554" y="20421"/>
                                </a:lnTo>
                                <a:lnTo>
                                  <a:pt x="14884" y="16624"/>
                                </a:lnTo>
                                <a:lnTo>
                                  <a:pt x="15024" y="14744"/>
                                </a:lnTo>
                                <a:lnTo>
                                  <a:pt x="15316" y="12903"/>
                                </a:lnTo>
                                <a:lnTo>
                                  <a:pt x="15722" y="11036"/>
                                </a:lnTo>
                                <a:close/>
                              </a:path>
                              <a:path w="19685" h="22859">
                                <a:moveTo>
                                  <a:pt x="16637" y="11061"/>
                                </a:moveTo>
                                <a:lnTo>
                                  <a:pt x="16294" y="11976"/>
                                </a:lnTo>
                                <a:lnTo>
                                  <a:pt x="16103" y="12928"/>
                                </a:lnTo>
                                <a:lnTo>
                                  <a:pt x="15849" y="14820"/>
                                </a:lnTo>
                                <a:lnTo>
                                  <a:pt x="15798" y="16687"/>
                                </a:lnTo>
                                <a:lnTo>
                                  <a:pt x="15798" y="17703"/>
                                </a:lnTo>
                                <a:lnTo>
                                  <a:pt x="15849" y="18656"/>
                                </a:lnTo>
                                <a:lnTo>
                                  <a:pt x="15875" y="19596"/>
                                </a:lnTo>
                                <a:lnTo>
                                  <a:pt x="15976" y="20586"/>
                                </a:lnTo>
                                <a:lnTo>
                                  <a:pt x="16040" y="21463"/>
                                </a:lnTo>
                                <a:lnTo>
                                  <a:pt x="16268" y="22415"/>
                                </a:lnTo>
                                <a:lnTo>
                                  <a:pt x="16268" y="20548"/>
                                </a:lnTo>
                                <a:lnTo>
                                  <a:pt x="16167" y="18656"/>
                                </a:lnTo>
                                <a:lnTo>
                                  <a:pt x="16205" y="16687"/>
                                </a:lnTo>
                                <a:lnTo>
                                  <a:pt x="16205" y="14820"/>
                                </a:lnTo>
                                <a:lnTo>
                                  <a:pt x="16294" y="12928"/>
                                </a:lnTo>
                                <a:lnTo>
                                  <a:pt x="16637" y="11061"/>
                                </a:lnTo>
                                <a:close/>
                              </a:path>
                              <a:path w="19685" h="22859">
                                <a:moveTo>
                                  <a:pt x="17602" y="11328"/>
                                </a:moveTo>
                                <a:lnTo>
                                  <a:pt x="17322" y="12204"/>
                                </a:lnTo>
                                <a:lnTo>
                                  <a:pt x="17157" y="13131"/>
                                </a:lnTo>
                                <a:lnTo>
                                  <a:pt x="17056" y="14071"/>
                                </a:lnTo>
                                <a:lnTo>
                                  <a:pt x="16865" y="15087"/>
                                </a:lnTo>
                                <a:lnTo>
                                  <a:pt x="16840" y="16002"/>
                                </a:lnTo>
                                <a:lnTo>
                                  <a:pt x="16865" y="16992"/>
                                </a:lnTo>
                                <a:lnTo>
                                  <a:pt x="16865" y="17907"/>
                                </a:lnTo>
                                <a:lnTo>
                                  <a:pt x="17056" y="19837"/>
                                </a:lnTo>
                                <a:lnTo>
                                  <a:pt x="17284" y="21767"/>
                                </a:lnTo>
                                <a:lnTo>
                                  <a:pt x="17437" y="22644"/>
                                </a:lnTo>
                                <a:lnTo>
                                  <a:pt x="17411" y="20751"/>
                                </a:lnTo>
                                <a:lnTo>
                                  <a:pt x="17322" y="18884"/>
                                </a:lnTo>
                                <a:lnTo>
                                  <a:pt x="17322" y="16992"/>
                                </a:lnTo>
                                <a:lnTo>
                                  <a:pt x="17284" y="15087"/>
                                </a:lnTo>
                                <a:lnTo>
                                  <a:pt x="17322" y="13258"/>
                                </a:lnTo>
                                <a:lnTo>
                                  <a:pt x="17602" y="11328"/>
                                </a:lnTo>
                                <a:close/>
                              </a:path>
                              <a:path w="19685" h="22859">
                                <a:moveTo>
                                  <a:pt x="19304" y="21399"/>
                                </a:moveTo>
                                <a:lnTo>
                                  <a:pt x="19227" y="19824"/>
                                </a:lnTo>
                                <a:lnTo>
                                  <a:pt x="19075" y="18173"/>
                                </a:lnTo>
                                <a:lnTo>
                                  <a:pt x="18986" y="16560"/>
                                </a:lnTo>
                                <a:lnTo>
                                  <a:pt x="18529" y="13309"/>
                                </a:lnTo>
                                <a:lnTo>
                                  <a:pt x="18224" y="11696"/>
                                </a:lnTo>
                                <a:lnTo>
                                  <a:pt x="18224" y="13335"/>
                                </a:lnTo>
                                <a:lnTo>
                                  <a:pt x="18415" y="14922"/>
                                </a:lnTo>
                                <a:lnTo>
                                  <a:pt x="18529" y="16598"/>
                                </a:lnTo>
                                <a:lnTo>
                                  <a:pt x="18732" y="18211"/>
                                </a:lnTo>
                                <a:lnTo>
                                  <a:pt x="18986" y="19824"/>
                                </a:lnTo>
                                <a:lnTo>
                                  <a:pt x="19304" y="21399"/>
                                </a:lnTo>
                                <a:close/>
                              </a:path>
                            </a:pathLst>
                          </a:custGeom>
                          <a:solidFill>
                            <a:srgbClr val="F9FCFE"/>
                          </a:solidFill>
                        </wps:spPr>
                        <wps:bodyPr wrap="square" lIns="0" tIns="0" rIns="0" bIns="0" rtlCol="0"/>
                      </wps:wsp>
                      <wps:wsp>
                        <wps:cNvPr id="365" name="object 186">
                          <a:extLst>
                            <a:ext uri="{FF2B5EF4-FFF2-40B4-BE49-F238E27FC236}">
                              <a16:creationId xmlns:a16="http://schemas.microsoft.com/office/drawing/2014/main" id="{D8B02044-51D7-41D5-A531-7AA5EF20FCA4}"/>
                            </a:ext>
                          </a:extLst>
                        </wps:cNvPr>
                        <wps:cNvSpPr/>
                        <wps:spPr>
                          <a:xfrm>
                            <a:off x="298891" y="127388"/>
                            <a:ext cx="15240" cy="14604"/>
                          </a:xfrm>
                          <a:custGeom>
                            <a:avLst/>
                            <a:gdLst/>
                            <a:ahLst/>
                            <a:cxnLst/>
                            <a:rect l="l" t="t" r="r" b="b"/>
                            <a:pathLst>
                              <a:path w="15239" h="14604">
                                <a:moveTo>
                                  <a:pt x="800" y="12"/>
                                </a:moveTo>
                                <a:lnTo>
                                  <a:pt x="393" y="203"/>
                                </a:lnTo>
                                <a:lnTo>
                                  <a:pt x="228" y="647"/>
                                </a:lnTo>
                                <a:lnTo>
                                  <a:pt x="63" y="1028"/>
                                </a:lnTo>
                                <a:lnTo>
                                  <a:pt x="0" y="1524"/>
                                </a:lnTo>
                                <a:lnTo>
                                  <a:pt x="38" y="1943"/>
                                </a:lnTo>
                                <a:lnTo>
                                  <a:pt x="228" y="2286"/>
                                </a:lnTo>
                                <a:lnTo>
                                  <a:pt x="330" y="1943"/>
                                </a:lnTo>
                                <a:lnTo>
                                  <a:pt x="393" y="1562"/>
                                </a:lnTo>
                                <a:lnTo>
                                  <a:pt x="495" y="1117"/>
                                </a:lnTo>
                                <a:lnTo>
                                  <a:pt x="546" y="800"/>
                                </a:lnTo>
                                <a:lnTo>
                                  <a:pt x="635" y="457"/>
                                </a:lnTo>
                                <a:lnTo>
                                  <a:pt x="800" y="12"/>
                                </a:lnTo>
                                <a:close/>
                              </a:path>
                              <a:path w="15239" h="14604">
                                <a:moveTo>
                                  <a:pt x="1816" y="12"/>
                                </a:moveTo>
                                <a:lnTo>
                                  <a:pt x="1270" y="355"/>
                                </a:lnTo>
                                <a:lnTo>
                                  <a:pt x="901" y="952"/>
                                </a:lnTo>
                                <a:lnTo>
                                  <a:pt x="711" y="1587"/>
                                </a:lnTo>
                                <a:lnTo>
                                  <a:pt x="571" y="2247"/>
                                </a:lnTo>
                                <a:lnTo>
                                  <a:pt x="571" y="2895"/>
                                </a:lnTo>
                                <a:lnTo>
                                  <a:pt x="635" y="3200"/>
                                </a:lnTo>
                                <a:lnTo>
                                  <a:pt x="736" y="3517"/>
                                </a:lnTo>
                                <a:lnTo>
                                  <a:pt x="901" y="2895"/>
                                </a:lnTo>
                                <a:lnTo>
                                  <a:pt x="965" y="2247"/>
                                </a:lnTo>
                                <a:lnTo>
                                  <a:pt x="1117" y="1714"/>
                                </a:lnTo>
                                <a:lnTo>
                                  <a:pt x="1651" y="292"/>
                                </a:lnTo>
                                <a:lnTo>
                                  <a:pt x="1816" y="12"/>
                                </a:lnTo>
                                <a:close/>
                              </a:path>
                              <a:path w="15239" h="14604">
                                <a:moveTo>
                                  <a:pt x="3238" y="12"/>
                                </a:moveTo>
                                <a:lnTo>
                                  <a:pt x="2451" y="381"/>
                                </a:lnTo>
                                <a:lnTo>
                                  <a:pt x="1968" y="1117"/>
                                </a:lnTo>
                                <a:lnTo>
                                  <a:pt x="1701" y="1879"/>
                                </a:lnTo>
                                <a:lnTo>
                                  <a:pt x="1600" y="2286"/>
                                </a:lnTo>
                                <a:lnTo>
                                  <a:pt x="1473" y="2705"/>
                                </a:lnTo>
                                <a:lnTo>
                                  <a:pt x="1473" y="3962"/>
                                </a:lnTo>
                                <a:lnTo>
                                  <a:pt x="1600" y="4343"/>
                                </a:lnTo>
                                <a:lnTo>
                                  <a:pt x="1701" y="3517"/>
                                </a:lnTo>
                                <a:lnTo>
                                  <a:pt x="1828" y="2730"/>
                                </a:lnTo>
                                <a:lnTo>
                                  <a:pt x="2108" y="2032"/>
                                </a:lnTo>
                                <a:lnTo>
                                  <a:pt x="2171" y="1663"/>
                                </a:lnTo>
                                <a:lnTo>
                                  <a:pt x="2387" y="1308"/>
                                </a:lnTo>
                                <a:lnTo>
                                  <a:pt x="2768" y="609"/>
                                </a:lnTo>
                                <a:lnTo>
                                  <a:pt x="3022" y="368"/>
                                </a:lnTo>
                                <a:lnTo>
                                  <a:pt x="3238" y="12"/>
                                </a:lnTo>
                                <a:close/>
                              </a:path>
                              <a:path w="15239" h="14604">
                                <a:moveTo>
                                  <a:pt x="5486" y="0"/>
                                </a:moveTo>
                                <a:lnTo>
                                  <a:pt x="2387" y="2882"/>
                                </a:lnTo>
                                <a:lnTo>
                                  <a:pt x="2171" y="3416"/>
                                </a:lnTo>
                                <a:lnTo>
                                  <a:pt x="2108" y="3924"/>
                                </a:lnTo>
                                <a:lnTo>
                                  <a:pt x="2108" y="4368"/>
                                </a:lnTo>
                                <a:lnTo>
                                  <a:pt x="2387" y="3416"/>
                                </a:lnTo>
                                <a:lnTo>
                                  <a:pt x="2806" y="2565"/>
                                </a:lnTo>
                                <a:lnTo>
                                  <a:pt x="3403" y="1866"/>
                                </a:lnTo>
                                <a:lnTo>
                                  <a:pt x="3949" y="1117"/>
                                </a:lnTo>
                                <a:lnTo>
                                  <a:pt x="4660" y="508"/>
                                </a:lnTo>
                                <a:lnTo>
                                  <a:pt x="5486" y="0"/>
                                </a:lnTo>
                                <a:close/>
                              </a:path>
                              <a:path w="15239" h="14604">
                                <a:moveTo>
                                  <a:pt x="8331" y="508"/>
                                </a:moveTo>
                                <a:lnTo>
                                  <a:pt x="7188" y="381"/>
                                </a:lnTo>
                                <a:lnTo>
                                  <a:pt x="5969" y="800"/>
                                </a:lnTo>
                                <a:lnTo>
                                  <a:pt x="4991" y="1422"/>
                                </a:lnTo>
                                <a:lnTo>
                                  <a:pt x="4483" y="1701"/>
                                </a:lnTo>
                                <a:lnTo>
                                  <a:pt x="4025" y="2095"/>
                                </a:lnTo>
                                <a:lnTo>
                                  <a:pt x="3276" y="2971"/>
                                </a:lnTo>
                                <a:lnTo>
                                  <a:pt x="2921" y="3416"/>
                                </a:lnTo>
                                <a:lnTo>
                                  <a:pt x="2641" y="3987"/>
                                </a:lnTo>
                                <a:lnTo>
                                  <a:pt x="3429" y="3136"/>
                                </a:lnTo>
                                <a:lnTo>
                                  <a:pt x="4229" y="2349"/>
                                </a:lnTo>
                                <a:lnTo>
                                  <a:pt x="5194" y="1739"/>
                                </a:lnTo>
                                <a:lnTo>
                                  <a:pt x="5676" y="1422"/>
                                </a:lnTo>
                                <a:lnTo>
                                  <a:pt x="6184" y="1206"/>
                                </a:lnTo>
                                <a:lnTo>
                                  <a:pt x="6680" y="977"/>
                                </a:lnTo>
                                <a:lnTo>
                                  <a:pt x="7734" y="635"/>
                                </a:lnTo>
                                <a:lnTo>
                                  <a:pt x="8331" y="508"/>
                                </a:lnTo>
                                <a:close/>
                              </a:path>
                              <a:path w="15239" h="14604">
                                <a:moveTo>
                                  <a:pt x="10045" y="1524"/>
                                </a:moveTo>
                                <a:lnTo>
                                  <a:pt x="8966" y="1104"/>
                                </a:lnTo>
                                <a:lnTo>
                                  <a:pt x="7670" y="1143"/>
                                </a:lnTo>
                                <a:lnTo>
                                  <a:pt x="6604" y="1549"/>
                                </a:lnTo>
                                <a:lnTo>
                                  <a:pt x="5994" y="1701"/>
                                </a:lnTo>
                                <a:lnTo>
                                  <a:pt x="5486" y="1968"/>
                                </a:lnTo>
                                <a:lnTo>
                                  <a:pt x="5016" y="2349"/>
                                </a:lnTo>
                                <a:lnTo>
                                  <a:pt x="4533" y="2654"/>
                                </a:lnTo>
                                <a:lnTo>
                                  <a:pt x="4064" y="3009"/>
                                </a:lnTo>
                                <a:lnTo>
                                  <a:pt x="3721" y="3479"/>
                                </a:lnTo>
                                <a:lnTo>
                                  <a:pt x="4660" y="2819"/>
                                </a:lnTo>
                                <a:lnTo>
                                  <a:pt x="5638" y="2247"/>
                                </a:lnTo>
                                <a:lnTo>
                                  <a:pt x="6718" y="1930"/>
                                </a:lnTo>
                                <a:lnTo>
                                  <a:pt x="7251" y="1701"/>
                                </a:lnTo>
                                <a:lnTo>
                                  <a:pt x="7823" y="1587"/>
                                </a:lnTo>
                                <a:lnTo>
                                  <a:pt x="8331" y="1549"/>
                                </a:lnTo>
                                <a:lnTo>
                                  <a:pt x="8864" y="1422"/>
                                </a:lnTo>
                                <a:lnTo>
                                  <a:pt x="9474" y="1422"/>
                                </a:lnTo>
                                <a:lnTo>
                                  <a:pt x="10045" y="1524"/>
                                </a:lnTo>
                                <a:close/>
                              </a:path>
                              <a:path w="15239" h="14604">
                                <a:moveTo>
                                  <a:pt x="10414" y="2413"/>
                                </a:moveTo>
                                <a:lnTo>
                                  <a:pt x="9347" y="1968"/>
                                </a:lnTo>
                                <a:lnTo>
                                  <a:pt x="8140" y="1943"/>
                                </a:lnTo>
                                <a:lnTo>
                                  <a:pt x="6426" y="2413"/>
                                </a:lnTo>
                                <a:lnTo>
                                  <a:pt x="5854" y="2705"/>
                                </a:lnTo>
                                <a:lnTo>
                                  <a:pt x="5346" y="2984"/>
                                </a:lnTo>
                                <a:lnTo>
                                  <a:pt x="4406" y="3556"/>
                                </a:lnTo>
                                <a:lnTo>
                                  <a:pt x="4000" y="4025"/>
                                </a:lnTo>
                                <a:lnTo>
                                  <a:pt x="5003" y="3429"/>
                                </a:lnTo>
                                <a:lnTo>
                                  <a:pt x="5981" y="2984"/>
                                </a:lnTo>
                                <a:lnTo>
                                  <a:pt x="7658" y="2501"/>
                                </a:lnTo>
                                <a:lnTo>
                                  <a:pt x="8204" y="2387"/>
                                </a:lnTo>
                                <a:lnTo>
                                  <a:pt x="8775" y="2349"/>
                                </a:lnTo>
                                <a:lnTo>
                                  <a:pt x="9918" y="2349"/>
                                </a:lnTo>
                                <a:lnTo>
                                  <a:pt x="10414" y="2413"/>
                                </a:lnTo>
                                <a:close/>
                              </a:path>
                              <a:path w="15239" h="14604">
                                <a:moveTo>
                                  <a:pt x="11163" y="3835"/>
                                </a:moveTo>
                                <a:lnTo>
                                  <a:pt x="10096" y="3302"/>
                                </a:lnTo>
                                <a:lnTo>
                                  <a:pt x="8864" y="3035"/>
                                </a:lnTo>
                                <a:lnTo>
                                  <a:pt x="7734" y="3225"/>
                                </a:lnTo>
                                <a:lnTo>
                                  <a:pt x="6553" y="3479"/>
                                </a:lnTo>
                                <a:lnTo>
                                  <a:pt x="5981" y="3670"/>
                                </a:lnTo>
                                <a:lnTo>
                                  <a:pt x="5473" y="3962"/>
                                </a:lnTo>
                                <a:lnTo>
                                  <a:pt x="4978" y="4178"/>
                                </a:lnTo>
                                <a:lnTo>
                                  <a:pt x="4533" y="4622"/>
                                </a:lnTo>
                                <a:lnTo>
                                  <a:pt x="5549" y="4140"/>
                                </a:lnTo>
                                <a:lnTo>
                                  <a:pt x="6616" y="3797"/>
                                </a:lnTo>
                                <a:lnTo>
                                  <a:pt x="7734" y="3606"/>
                                </a:lnTo>
                                <a:lnTo>
                                  <a:pt x="8331" y="3556"/>
                                </a:lnTo>
                                <a:lnTo>
                                  <a:pt x="10045" y="3556"/>
                                </a:lnTo>
                                <a:lnTo>
                                  <a:pt x="10579" y="3670"/>
                                </a:lnTo>
                                <a:lnTo>
                                  <a:pt x="11163" y="3835"/>
                                </a:lnTo>
                                <a:close/>
                              </a:path>
                              <a:path w="15239" h="14604">
                                <a:moveTo>
                                  <a:pt x="11734" y="5321"/>
                                </a:moveTo>
                                <a:lnTo>
                                  <a:pt x="10756" y="4597"/>
                                </a:lnTo>
                                <a:lnTo>
                                  <a:pt x="9474" y="4152"/>
                                </a:lnTo>
                                <a:lnTo>
                                  <a:pt x="8140" y="4127"/>
                                </a:lnTo>
                                <a:lnTo>
                                  <a:pt x="7531" y="4127"/>
                                </a:lnTo>
                                <a:lnTo>
                                  <a:pt x="6883" y="4178"/>
                                </a:lnTo>
                                <a:lnTo>
                                  <a:pt x="6273" y="4368"/>
                                </a:lnTo>
                                <a:lnTo>
                                  <a:pt x="5638" y="4597"/>
                                </a:lnTo>
                                <a:lnTo>
                                  <a:pt x="5041" y="4787"/>
                                </a:lnTo>
                                <a:lnTo>
                                  <a:pt x="4533" y="5130"/>
                                </a:lnTo>
                                <a:lnTo>
                                  <a:pt x="5676" y="4686"/>
                                </a:lnTo>
                                <a:lnTo>
                                  <a:pt x="6908" y="4508"/>
                                </a:lnTo>
                                <a:lnTo>
                                  <a:pt x="8775" y="4508"/>
                                </a:lnTo>
                                <a:lnTo>
                                  <a:pt x="9347" y="4597"/>
                                </a:lnTo>
                                <a:lnTo>
                                  <a:pt x="10045" y="4686"/>
                                </a:lnTo>
                                <a:lnTo>
                                  <a:pt x="10617" y="4914"/>
                                </a:lnTo>
                                <a:lnTo>
                                  <a:pt x="11163" y="5105"/>
                                </a:lnTo>
                                <a:lnTo>
                                  <a:pt x="11734" y="5321"/>
                                </a:lnTo>
                                <a:close/>
                              </a:path>
                              <a:path w="15239" h="14604">
                                <a:moveTo>
                                  <a:pt x="13639" y="13576"/>
                                </a:moveTo>
                                <a:lnTo>
                                  <a:pt x="13512" y="12496"/>
                                </a:lnTo>
                                <a:lnTo>
                                  <a:pt x="13169" y="11582"/>
                                </a:lnTo>
                                <a:lnTo>
                                  <a:pt x="12852" y="10566"/>
                                </a:lnTo>
                                <a:lnTo>
                                  <a:pt x="7086" y="6743"/>
                                </a:lnTo>
                                <a:lnTo>
                                  <a:pt x="6083" y="6832"/>
                                </a:lnTo>
                                <a:lnTo>
                                  <a:pt x="7086" y="6858"/>
                                </a:lnTo>
                                <a:lnTo>
                                  <a:pt x="8039" y="7150"/>
                                </a:lnTo>
                                <a:lnTo>
                                  <a:pt x="12852" y="11671"/>
                                </a:lnTo>
                                <a:lnTo>
                                  <a:pt x="13258" y="12496"/>
                                </a:lnTo>
                                <a:lnTo>
                                  <a:pt x="13512" y="13576"/>
                                </a:lnTo>
                                <a:lnTo>
                                  <a:pt x="13639" y="14541"/>
                                </a:lnTo>
                                <a:lnTo>
                                  <a:pt x="13639" y="13576"/>
                                </a:lnTo>
                                <a:close/>
                              </a:path>
                              <a:path w="15239" h="14604">
                                <a:moveTo>
                                  <a:pt x="14249" y="11925"/>
                                </a:moveTo>
                                <a:lnTo>
                                  <a:pt x="10922" y="7023"/>
                                </a:lnTo>
                                <a:lnTo>
                                  <a:pt x="10033" y="6489"/>
                                </a:lnTo>
                                <a:lnTo>
                                  <a:pt x="8978" y="6172"/>
                                </a:lnTo>
                                <a:lnTo>
                                  <a:pt x="7035" y="5918"/>
                                </a:lnTo>
                                <a:lnTo>
                                  <a:pt x="5956" y="6045"/>
                                </a:lnTo>
                                <a:lnTo>
                                  <a:pt x="5003" y="6324"/>
                                </a:lnTo>
                                <a:lnTo>
                                  <a:pt x="5981" y="6172"/>
                                </a:lnTo>
                                <a:lnTo>
                                  <a:pt x="7035" y="6172"/>
                                </a:lnTo>
                                <a:lnTo>
                                  <a:pt x="7975" y="6350"/>
                                </a:lnTo>
                                <a:lnTo>
                                  <a:pt x="8966" y="6489"/>
                                </a:lnTo>
                                <a:lnTo>
                                  <a:pt x="9918" y="6832"/>
                                </a:lnTo>
                                <a:lnTo>
                                  <a:pt x="10693" y="7378"/>
                                </a:lnTo>
                                <a:lnTo>
                                  <a:pt x="11557" y="7848"/>
                                </a:lnTo>
                                <a:lnTo>
                                  <a:pt x="12217" y="8572"/>
                                </a:lnTo>
                                <a:lnTo>
                                  <a:pt x="12852" y="9296"/>
                                </a:lnTo>
                                <a:lnTo>
                                  <a:pt x="13423" y="10083"/>
                                </a:lnTo>
                                <a:lnTo>
                                  <a:pt x="13830" y="11036"/>
                                </a:lnTo>
                                <a:lnTo>
                                  <a:pt x="14249" y="11925"/>
                                </a:lnTo>
                                <a:close/>
                              </a:path>
                              <a:path w="15239" h="14604">
                                <a:moveTo>
                                  <a:pt x="14782" y="9525"/>
                                </a:moveTo>
                                <a:lnTo>
                                  <a:pt x="8369" y="5092"/>
                                </a:lnTo>
                                <a:lnTo>
                                  <a:pt x="6375" y="5283"/>
                                </a:lnTo>
                                <a:lnTo>
                                  <a:pt x="5346" y="5638"/>
                                </a:lnTo>
                                <a:lnTo>
                                  <a:pt x="4533" y="6172"/>
                                </a:lnTo>
                                <a:lnTo>
                                  <a:pt x="5448" y="5753"/>
                                </a:lnTo>
                                <a:lnTo>
                                  <a:pt x="6426" y="5575"/>
                                </a:lnTo>
                                <a:lnTo>
                                  <a:pt x="7416" y="5537"/>
                                </a:lnTo>
                                <a:lnTo>
                                  <a:pt x="8369" y="5473"/>
                                </a:lnTo>
                                <a:lnTo>
                                  <a:pt x="9347" y="5575"/>
                                </a:lnTo>
                                <a:lnTo>
                                  <a:pt x="10287" y="5892"/>
                                </a:lnTo>
                                <a:lnTo>
                                  <a:pt x="11201" y="6172"/>
                                </a:lnTo>
                                <a:lnTo>
                                  <a:pt x="12065" y="6705"/>
                                </a:lnTo>
                                <a:lnTo>
                                  <a:pt x="13512" y="8013"/>
                                </a:lnTo>
                                <a:lnTo>
                                  <a:pt x="14211" y="8763"/>
                                </a:lnTo>
                                <a:lnTo>
                                  <a:pt x="14782" y="9525"/>
                                </a:lnTo>
                                <a:close/>
                              </a:path>
                            </a:pathLst>
                          </a:custGeom>
                          <a:solidFill>
                            <a:srgbClr val="E6E8E6"/>
                          </a:solidFill>
                        </wps:spPr>
                        <wps:bodyPr wrap="square" lIns="0" tIns="0" rIns="0" bIns="0" rtlCol="0"/>
                      </wps:wsp>
                      <wps:wsp>
                        <wps:cNvPr id="366" name="object 187">
                          <a:extLst>
                            <a:ext uri="{FF2B5EF4-FFF2-40B4-BE49-F238E27FC236}">
                              <a16:creationId xmlns:a16="http://schemas.microsoft.com/office/drawing/2014/main" id="{6466813F-F003-43C1-A277-6F0251E8819F}"/>
                            </a:ext>
                          </a:extLst>
                        </wps:cNvPr>
                        <wps:cNvSpPr/>
                        <wps:spPr>
                          <a:xfrm>
                            <a:off x="288943" y="135401"/>
                            <a:ext cx="24130" cy="13970"/>
                          </a:xfrm>
                          <a:custGeom>
                            <a:avLst/>
                            <a:gdLst/>
                            <a:ahLst/>
                            <a:cxnLst/>
                            <a:rect l="l" t="t" r="r" b="b"/>
                            <a:pathLst>
                              <a:path w="24129" h="13970">
                                <a:moveTo>
                                  <a:pt x="8102" y="11683"/>
                                </a:moveTo>
                                <a:lnTo>
                                  <a:pt x="7823" y="11683"/>
                                </a:lnTo>
                                <a:lnTo>
                                  <a:pt x="7874" y="12572"/>
                                </a:lnTo>
                                <a:lnTo>
                                  <a:pt x="7759" y="13842"/>
                                </a:lnTo>
                                <a:lnTo>
                                  <a:pt x="8045" y="13207"/>
                                </a:lnTo>
                                <a:lnTo>
                                  <a:pt x="8102" y="11683"/>
                                </a:lnTo>
                                <a:close/>
                              </a:path>
                              <a:path w="24129" h="13970">
                                <a:moveTo>
                                  <a:pt x="8335" y="11302"/>
                                </a:moveTo>
                                <a:lnTo>
                                  <a:pt x="7124" y="11302"/>
                                </a:lnTo>
                                <a:lnTo>
                                  <a:pt x="7150" y="13715"/>
                                </a:lnTo>
                                <a:lnTo>
                                  <a:pt x="7264" y="13334"/>
                                </a:lnTo>
                                <a:lnTo>
                                  <a:pt x="7315" y="12191"/>
                                </a:lnTo>
                                <a:lnTo>
                                  <a:pt x="7823" y="11683"/>
                                </a:lnTo>
                                <a:lnTo>
                                  <a:pt x="8102" y="11683"/>
                                </a:lnTo>
                                <a:lnTo>
                                  <a:pt x="8102" y="11429"/>
                                </a:lnTo>
                                <a:lnTo>
                                  <a:pt x="8335" y="11302"/>
                                </a:lnTo>
                                <a:close/>
                              </a:path>
                              <a:path w="24129" h="13970">
                                <a:moveTo>
                                  <a:pt x="10354" y="11175"/>
                                </a:moveTo>
                                <a:lnTo>
                                  <a:pt x="9944" y="11175"/>
                                </a:lnTo>
                                <a:lnTo>
                                  <a:pt x="10104" y="12191"/>
                                </a:lnTo>
                                <a:lnTo>
                                  <a:pt x="9994" y="13461"/>
                                </a:lnTo>
                                <a:lnTo>
                                  <a:pt x="10077" y="13080"/>
                                </a:lnTo>
                                <a:lnTo>
                                  <a:pt x="10185" y="11429"/>
                                </a:lnTo>
                                <a:lnTo>
                                  <a:pt x="10354" y="11175"/>
                                </a:lnTo>
                                <a:close/>
                              </a:path>
                              <a:path w="24129" h="13970">
                                <a:moveTo>
                                  <a:pt x="9439" y="9330"/>
                                </a:moveTo>
                                <a:lnTo>
                                  <a:pt x="9944" y="10540"/>
                                </a:lnTo>
                                <a:lnTo>
                                  <a:pt x="9309" y="10921"/>
                                </a:lnTo>
                                <a:lnTo>
                                  <a:pt x="9004" y="11074"/>
                                </a:lnTo>
                                <a:lnTo>
                                  <a:pt x="8925" y="11937"/>
                                </a:lnTo>
                                <a:lnTo>
                                  <a:pt x="9042" y="13334"/>
                                </a:lnTo>
                                <a:lnTo>
                                  <a:pt x="9255" y="12826"/>
                                </a:lnTo>
                                <a:lnTo>
                                  <a:pt x="9372" y="11556"/>
                                </a:lnTo>
                                <a:lnTo>
                                  <a:pt x="9944" y="11175"/>
                                </a:lnTo>
                                <a:lnTo>
                                  <a:pt x="10354" y="11175"/>
                                </a:lnTo>
                                <a:lnTo>
                                  <a:pt x="10693" y="10667"/>
                                </a:lnTo>
                                <a:lnTo>
                                  <a:pt x="11074" y="10667"/>
                                </a:lnTo>
                                <a:lnTo>
                                  <a:pt x="11215" y="10413"/>
                                </a:lnTo>
                                <a:lnTo>
                                  <a:pt x="10452" y="10413"/>
                                </a:lnTo>
                                <a:lnTo>
                                  <a:pt x="9944" y="9778"/>
                                </a:lnTo>
                                <a:lnTo>
                                  <a:pt x="9439" y="9330"/>
                                </a:lnTo>
                                <a:close/>
                              </a:path>
                              <a:path w="24129" h="13970">
                                <a:moveTo>
                                  <a:pt x="5676" y="10794"/>
                                </a:moveTo>
                                <a:lnTo>
                                  <a:pt x="3797" y="10794"/>
                                </a:lnTo>
                                <a:lnTo>
                                  <a:pt x="4241" y="11429"/>
                                </a:lnTo>
                                <a:lnTo>
                                  <a:pt x="4315" y="12572"/>
                                </a:lnTo>
                                <a:lnTo>
                                  <a:pt x="4559" y="13207"/>
                                </a:lnTo>
                                <a:lnTo>
                                  <a:pt x="4749" y="12826"/>
                                </a:lnTo>
                                <a:lnTo>
                                  <a:pt x="4876" y="12318"/>
                                </a:lnTo>
                                <a:lnTo>
                                  <a:pt x="5003" y="11556"/>
                                </a:lnTo>
                                <a:lnTo>
                                  <a:pt x="5448" y="11429"/>
                                </a:lnTo>
                                <a:lnTo>
                                  <a:pt x="5918" y="11429"/>
                                </a:lnTo>
                                <a:lnTo>
                                  <a:pt x="6045" y="11175"/>
                                </a:lnTo>
                                <a:lnTo>
                                  <a:pt x="5676" y="10794"/>
                                </a:lnTo>
                                <a:close/>
                              </a:path>
                              <a:path w="24129" h="13970">
                                <a:moveTo>
                                  <a:pt x="5918" y="11429"/>
                                </a:moveTo>
                                <a:lnTo>
                                  <a:pt x="5448" y="11429"/>
                                </a:lnTo>
                                <a:lnTo>
                                  <a:pt x="5448" y="13080"/>
                                </a:lnTo>
                                <a:lnTo>
                                  <a:pt x="5727" y="12191"/>
                                </a:lnTo>
                                <a:lnTo>
                                  <a:pt x="5829" y="11683"/>
                                </a:lnTo>
                                <a:lnTo>
                                  <a:pt x="5918" y="11429"/>
                                </a:lnTo>
                                <a:close/>
                              </a:path>
                              <a:path w="24129" h="13970">
                                <a:moveTo>
                                  <a:pt x="6553" y="9524"/>
                                </a:moveTo>
                                <a:lnTo>
                                  <a:pt x="6410" y="10921"/>
                                </a:lnTo>
                                <a:lnTo>
                                  <a:pt x="6362" y="13080"/>
                                </a:lnTo>
                                <a:lnTo>
                                  <a:pt x="6696" y="12699"/>
                                </a:lnTo>
                                <a:lnTo>
                                  <a:pt x="6815" y="12445"/>
                                </a:lnTo>
                                <a:lnTo>
                                  <a:pt x="6924" y="11683"/>
                                </a:lnTo>
                                <a:lnTo>
                                  <a:pt x="7124" y="11302"/>
                                </a:lnTo>
                                <a:lnTo>
                                  <a:pt x="8335" y="11302"/>
                                </a:lnTo>
                                <a:lnTo>
                                  <a:pt x="8754" y="11074"/>
                                </a:lnTo>
                                <a:lnTo>
                                  <a:pt x="7289" y="11048"/>
                                </a:lnTo>
                                <a:lnTo>
                                  <a:pt x="6807" y="9905"/>
                                </a:lnTo>
                                <a:lnTo>
                                  <a:pt x="6553" y="9524"/>
                                </a:lnTo>
                                <a:close/>
                              </a:path>
                              <a:path w="24129" h="13970">
                                <a:moveTo>
                                  <a:pt x="11074" y="10667"/>
                                </a:moveTo>
                                <a:lnTo>
                                  <a:pt x="10693" y="10667"/>
                                </a:lnTo>
                                <a:lnTo>
                                  <a:pt x="10591" y="12826"/>
                                </a:lnTo>
                                <a:lnTo>
                                  <a:pt x="11027" y="12064"/>
                                </a:lnTo>
                                <a:lnTo>
                                  <a:pt x="11074" y="10667"/>
                                </a:lnTo>
                                <a:close/>
                              </a:path>
                              <a:path w="24129" h="13970">
                                <a:moveTo>
                                  <a:pt x="2654" y="10413"/>
                                </a:moveTo>
                                <a:lnTo>
                                  <a:pt x="1739" y="10413"/>
                                </a:lnTo>
                                <a:lnTo>
                                  <a:pt x="1930" y="10794"/>
                                </a:lnTo>
                                <a:lnTo>
                                  <a:pt x="2057" y="12699"/>
                                </a:lnTo>
                                <a:lnTo>
                                  <a:pt x="2413" y="11937"/>
                                </a:lnTo>
                                <a:lnTo>
                                  <a:pt x="2654" y="11168"/>
                                </a:lnTo>
                                <a:lnTo>
                                  <a:pt x="2959" y="10631"/>
                                </a:lnTo>
                                <a:lnTo>
                                  <a:pt x="2654" y="10413"/>
                                </a:lnTo>
                                <a:close/>
                              </a:path>
                              <a:path w="24129" h="13970">
                                <a:moveTo>
                                  <a:pt x="2628" y="8508"/>
                                </a:moveTo>
                                <a:lnTo>
                                  <a:pt x="2374" y="8889"/>
                                </a:lnTo>
                                <a:lnTo>
                                  <a:pt x="2159" y="10159"/>
                                </a:lnTo>
                                <a:lnTo>
                                  <a:pt x="1041" y="10159"/>
                                </a:lnTo>
                                <a:lnTo>
                                  <a:pt x="920" y="10921"/>
                                </a:lnTo>
                                <a:lnTo>
                                  <a:pt x="800" y="12445"/>
                                </a:lnTo>
                                <a:lnTo>
                                  <a:pt x="1206" y="10667"/>
                                </a:lnTo>
                                <a:lnTo>
                                  <a:pt x="1739" y="10413"/>
                                </a:lnTo>
                                <a:lnTo>
                                  <a:pt x="2654" y="10413"/>
                                </a:lnTo>
                                <a:lnTo>
                                  <a:pt x="2476" y="10286"/>
                                </a:lnTo>
                                <a:lnTo>
                                  <a:pt x="2595" y="9397"/>
                                </a:lnTo>
                                <a:lnTo>
                                  <a:pt x="2628" y="8508"/>
                                </a:lnTo>
                                <a:close/>
                              </a:path>
                              <a:path w="24129" h="13970">
                                <a:moveTo>
                                  <a:pt x="3581" y="8889"/>
                                </a:moveTo>
                                <a:lnTo>
                                  <a:pt x="3162" y="9270"/>
                                </a:lnTo>
                                <a:lnTo>
                                  <a:pt x="3162" y="11937"/>
                                </a:lnTo>
                                <a:lnTo>
                                  <a:pt x="3263" y="12445"/>
                                </a:lnTo>
                                <a:lnTo>
                                  <a:pt x="3378" y="12064"/>
                                </a:lnTo>
                                <a:lnTo>
                                  <a:pt x="3454" y="11302"/>
                                </a:lnTo>
                                <a:lnTo>
                                  <a:pt x="3797" y="10794"/>
                                </a:lnTo>
                                <a:lnTo>
                                  <a:pt x="5676" y="10794"/>
                                </a:lnTo>
                                <a:lnTo>
                                  <a:pt x="5723" y="10413"/>
                                </a:lnTo>
                                <a:lnTo>
                                  <a:pt x="3670" y="10413"/>
                                </a:lnTo>
                                <a:lnTo>
                                  <a:pt x="3581" y="8889"/>
                                </a:lnTo>
                                <a:close/>
                              </a:path>
                              <a:path w="24129" h="13970">
                                <a:moveTo>
                                  <a:pt x="1041" y="10159"/>
                                </a:moveTo>
                                <a:lnTo>
                                  <a:pt x="141" y="10159"/>
                                </a:lnTo>
                                <a:lnTo>
                                  <a:pt x="105" y="10413"/>
                                </a:lnTo>
                                <a:lnTo>
                                  <a:pt x="0" y="11937"/>
                                </a:lnTo>
                                <a:lnTo>
                                  <a:pt x="457" y="10413"/>
                                </a:lnTo>
                                <a:lnTo>
                                  <a:pt x="1041" y="10159"/>
                                </a:lnTo>
                                <a:close/>
                              </a:path>
                              <a:path w="24129" h="13970">
                                <a:moveTo>
                                  <a:pt x="13361" y="9651"/>
                                </a:moveTo>
                                <a:lnTo>
                                  <a:pt x="12471" y="9651"/>
                                </a:lnTo>
                                <a:lnTo>
                                  <a:pt x="12979" y="10159"/>
                                </a:lnTo>
                                <a:lnTo>
                                  <a:pt x="13677" y="11937"/>
                                </a:lnTo>
                                <a:lnTo>
                                  <a:pt x="13456" y="10794"/>
                                </a:lnTo>
                                <a:lnTo>
                                  <a:pt x="13361" y="9651"/>
                                </a:lnTo>
                                <a:close/>
                              </a:path>
                              <a:path w="24129" h="13970">
                                <a:moveTo>
                                  <a:pt x="7340" y="9524"/>
                                </a:moveTo>
                                <a:lnTo>
                                  <a:pt x="7289" y="11048"/>
                                </a:lnTo>
                                <a:lnTo>
                                  <a:pt x="8743" y="11048"/>
                                </a:lnTo>
                                <a:lnTo>
                                  <a:pt x="8570" y="10667"/>
                                </a:lnTo>
                                <a:lnTo>
                                  <a:pt x="7912" y="10667"/>
                                </a:lnTo>
                                <a:lnTo>
                                  <a:pt x="7629" y="10441"/>
                                </a:lnTo>
                                <a:lnTo>
                                  <a:pt x="7513" y="9905"/>
                                </a:lnTo>
                                <a:lnTo>
                                  <a:pt x="7416" y="9651"/>
                                </a:lnTo>
                                <a:lnTo>
                                  <a:pt x="7340" y="9524"/>
                                </a:lnTo>
                                <a:close/>
                              </a:path>
                              <a:path w="24129" h="13970">
                                <a:moveTo>
                                  <a:pt x="12429" y="9778"/>
                                </a:moveTo>
                                <a:lnTo>
                                  <a:pt x="11569" y="9778"/>
                                </a:lnTo>
                                <a:lnTo>
                                  <a:pt x="11836" y="10159"/>
                                </a:lnTo>
                                <a:lnTo>
                                  <a:pt x="12048" y="10631"/>
                                </a:lnTo>
                                <a:lnTo>
                                  <a:pt x="12344" y="11048"/>
                                </a:lnTo>
                                <a:lnTo>
                                  <a:pt x="12429" y="9778"/>
                                </a:lnTo>
                                <a:close/>
                              </a:path>
                              <a:path w="24129" h="13970">
                                <a:moveTo>
                                  <a:pt x="7937" y="9270"/>
                                </a:moveTo>
                                <a:lnTo>
                                  <a:pt x="7912" y="10667"/>
                                </a:lnTo>
                                <a:lnTo>
                                  <a:pt x="8570" y="10667"/>
                                </a:lnTo>
                                <a:lnTo>
                                  <a:pt x="7937" y="9270"/>
                                </a:lnTo>
                                <a:close/>
                              </a:path>
                              <a:path w="24129" h="13970">
                                <a:moveTo>
                                  <a:pt x="4152" y="8762"/>
                                </a:moveTo>
                                <a:lnTo>
                                  <a:pt x="3962" y="9143"/>
                                </a:lnTo>
                                <a:lnTo>
                                  <a:pt x="3860" y="10032"/>
                                </a:lnTo>
                                <a:lnTo>
                                  <a:pt x="3670" y="10413"/>
                                </a:lnTo>
                                <a:lnTo>
                                  <a:pt x="5723" y="10413"/>
                                </a:lnTo>
                                <a:lnTo>
                                  <a:pt x="5770" y="10032"/>
                                </a:lnTo>
                                <a:lnTo>
                                  <a:pt x="4686" y="10032"/>
                                </a:lnTo>
                                <a:lnTo>
                                  <a:pt x="4516" y="9778"/>
                                </a:lnTo>
                                <a:lnTo>
                                  <a:pt x="4400" y="9524"/>
                                </a:lnTo>
                                <a:lnTo>
                                  <a:pt x="4305" y="9143"/>
                                </a:lnTo>
                                <a:lnTo>
                                  <a:pt x="4152" y="8762"/>
                                </a:lnTo>
                                <a:close/>
                              </a:path>
                              <a:path w="24129" h="13970">
                                <a:moveTo>
                                  <a:pt x="10223" y="8889"/>
                                </a:moveTo>
                                <a:lnTo>
                                  <a:pt x="10334" y="9778"/>
                                </a:lnTo>
                                <a:lnTo>
                                  <a:pt x="10452" y="10413"/>
                                </a:lnTo>
                                <a:lnTo>
                                  <a:pt x="11215" y="10413"/>
                                </a:lnTo>
                                <a:lnTo>
                                  <a:pt x="11428" y="10032"/>
                                </a:lnTo>
                                <a:lnTo>
                                  <a:pt x="10922" y="10032"/>
                                </a:lnTo>
                                <a:lnTo>
                                  <a:pt x="10668" y="9651"/>
                                </a:lnTo>
                                <a:lnTo>
                                  <a:pt x="10477" y="9270"/>
                                </a:lnTo>
                                <a:lnTo>
                                  <a:pt x="10223" y="8889"/>
                                </a:lnTo>
                                <a:close/>
                              </a:path>
                              <a:path w="24129" h="13970">
                                <a:moveTo>
                                  <a:pt x="13989" y="9016"/>
                                </a:moveTo>
                                <a:lnTo>
                                  <a:pt x="13385" y="9016"/>
                                </a:lnTo>
                                <a:lnTo>
                                  <a:pt x="13893" y="9270"/>
                                </a:lnTo>
                                <a:lnTo>
                                  <a:pt x="14185" y="9905"/>
                                </a:lnTo>
                                <a:lnTo>
                                  <a:pt x="14490" y="10413"/>
                                </a:lnTo>
                                <a:lnTo>
                                  <a:pt x="14173" y="9778"/>
                                </a:lnTo>
                                <a:lnTo>
                                  <a:pt x="14049" y="9330"/>
                                </a:lnTo>
                                <a:lnTo>
                                  <a:pt x="13989" y="9016"/>
                                </a:lnTo>
                                <a:close/>
                              </a:path>
                              <a:path w="24129" h="13970">
                                <a:moveTo>
                                  <a:pt x="228" y="9397"/>
                                </a:moveTo>
                                <a:lnTo>
                                  <a:pt x="141" y="10159"/>
                                </a:lnTo>
                                <a:lnTo>
                                  <a:pt x="228" y="9397"/>
                                </a:lnTo>
                                <a:close/>
                              </a:path>
                              <a:path w="24129" h="13970">
                                <a:moveTo>
                                  <a:pt x="1778" y="7365"/>
                                </a:moveTo>
                                <a:lnTo>
                                  <a:pt x="1244" y="8000"/>
                                </a:lnTo>
                                <a:lnTo>
                                  <a:pt x="469" y="8381"/>
                                </a:lnTo>
                                <a:lnTo>
                                  <a:pt x="353" y="8889"/>
                                </a:lnTo>
                                <a:lnTo>
                                  <a:pt x="228" y="10159"/>
                                </a:lnTo>
                                <a:lnTo>
                                  <a:pt x="2159" y="10159"/>
                                </a:lnTo>
                                <a:lnTo>
                                  <a:pt x="1041" y="9524"/>
                                </a:lnTo>
                                <a:lnTo>
                                  <a:pt x="1587" y="7619"/>
                                </a:lnTo>
                                <a:lnTo>
                                  <a:pt x="1778" y="7365"/>
                                </a:lnTo>
                                <a:close/>
                              </a:path>
                              <a:path w="24129" h="13970">
                                <a:moveTo>
                                  <a:pt x="5130" y="8381"/>
                                </a:moveTo>
                                <a:lnTo>
                                  <a:pt x="5039" y="8585"/>
                                </a:lnTo>
                                <a:lnTo>
                                  <a:pt x="4924" y="9651"/>
                                </a:lnTo>
                                <a:lnTo>
                                  <a:pt x="4686" y="10032"/>
                                </a:lnTo>
                                <a:lnTo>
                                  <a:pt x="5448" y="10032"/>
                                </a:lnTo>
                                <a:lnTo>
                                  <a:pt x="5336" y="9524"/>
                                </a:lnTo>
                                <a:lnTo>
                                  <a:pt x="5219" y="8635"/>
                                </a:lnTo>
                                <a:lnTo>
                                  <a:pt x="5130" y="8381"/>
                                </a:lnTo>
                                <a:close/>
                              </a:path>
                              <a:path w="24129" h="13970">
                                <a:moveTo>
                                  <a:pt x="5638" y="9016"/>
                                </a:moveTo>
                                <a:lnTo>
                                  <a:pt x="5537" y="9270"/>
                                </a:lnTo>
                                <a:lnTo>
                                  <a:pt x="5448" y="10032"/>
                                </a:lnTo>
                                <a:lnTo>
                                  <a:pt x="5770" y="10032"/>
                                </a:lnTo>
                                <a:lnTo>
                                  <a:pt x="5674" y="9143"/>
                                </a:lnTo>
                                <a:lnTo>
                                  <a:pt x="5638" y="9016"/>
                                </a:lnTo>
                                <a:close/>
                              </a:path>
                              <a:path w="24129" h="13970">
                                <a:moveTo>
                                  <a:pt x="10995" y="8955"/>
                                </a:moveTo>
                                <a:lnTo>
                                  <a:pt x="11040" y="9778"/>
                                </a:lnTo>
                                <a:lnTo>
                                  <a:pt x="10922" y="10032"/>
                                </a:lnTo>
                                <a:lnTo>
                                  <a:pt x="11428" y="10032"/>
                                </a:lnTo>
                                <a:lnTo>
                                  <a:pt x="11569" y="9778"/>
                                </a:lnTo>
                                <a:lnTo>
                                  <a:pt x="12429" y="9778"/>
                                </a:lnTo>
                                <a:lnTo>
                                  <a:pt x="12471" y="9651"/>
                                </a:lnTo>
                                <a:lnTo>
                                  <a:pt x="13361" y="9651"/>
                                </a:lnTo>
                                <a:lnTo>
                                  <a:pt x="13366" y="9524"/>
                                </a:lnTo>
                                <a:lnTo>
                                  <a:pt x="11569" y="9524"/>
                                </a:lnTo>
                                <a:lnTo>
                                  <a:pt x="11226" y="9270"/>
                                </a:lnTo>
                                <a:lnTo>
                                  <a:pt x="10995" y="8955"/>
                                </a:lnTo>
                                <a:close/>
                              </a:path>
                              <a:path w="24129" h="13970">
                                <a:moveTo>
                                  <a:pt x="14815" y="8585"/>
                                </a:moveTo>
                                <a:lnTo>
                                  <a:pt x="14998" y="9270"/>
                                </a:lnTo>
                                <a:lnTo>
                                  <a:pt x="15303" y="10032"/>
                                </a:lnTo>
                                <a:lnTo>
                                  <a:pt x="15201" y="9524"/>
                                </a:lnTo>
                                <a:lnTo>
                                  <a:pt x="15089" y="9143"/>
                                </a:lnTo>
                                <a:lnTo>
                                  <a:pt x="14815" y="8585"/>
                                </a:lnTo>
                                <a:close/>
                              </a:path>
                              <a:path w="24129" h="13970">
                                <a:moveTo>
                                  <a:pt x="11163" y="8000"/>
                                </a:moveTo>
                                <a:lnTo>
                                  <a:pt x="11273" y="8254"/>
                                </a:lnTo>
                                <a:lnTo>
                                  <a:pt x="11348" y="8508"/>
                                </a:lnTo>
                                <a:lnTo>
                                  <a:pt x="11464" y="9143"/>
                                </a:lnTo>
                                <a:lnTo>
                                  <a:pt x="11569" y="9524"/>
                                </a:lnTo>
                                <a:lnTo>
                                  <a:pt x="13366" y="9524"/>
                                </a:lnTo>
                                <a:lnTo>
                                  <a:pt x="13385" y="9016"/>
                                </a:lnTo>
                                <a:lnTo>
                                  <a:pt x="13989" y="9016"/>
                                </a:lnTo>
                                <a:lnTo>
                                  <a:pt x="13965" y="8889"/>
                                </a:lnTo>
                                <a:lnTo>
                                  <a:pt x="11772" y="8889"/>
                                </a:lnTo>
                                <a:lnTo>
                                  <a:pt x="11163" y="8000"/>
                                </a:lnTo>
                                <a:close/>
                              </a:path>
                              <a:path w="24129" h="13970">
                                <a:moveTo>
                                  <a:pt x="8978" y="8635"/>
                                </a:moveTo>
                                <a:lnTo>
                                  <a:pt x="9372" y="9270"/>
                                </a:lnTo>
                                <a:lnTo>
                                  <a:pt x="9255" y="8955"/>
                                </a:lnTo>
                                <a:lnTo>
                                  <a:pt x="8978" y="8635"/>
                                </a:lnTo>
                                <a:close/>
                              </a:path>
                              <a:path w="24129" h="13970">
                                <a:moveTo>
                                  <a:pt x="17731" y="7365"/>
                                </a:moveTo>
                                <a:lnTo>
                                  <a:pt x="17487" y="7365"/>
                                </a:lnTo>
                                <a:lnTo>
                                  <a:pt x="18097" y="9143"/>
                                </a:lnTo>
                                <a:lnTo>
                                  <a:pt x="17885" y="8508"/>
                                </a:lnTo>
                                <a:lnTo>
                                  <a:pt x="17778" y="8000"/>
                                </a:lnTo>
                                <a:lnTo>
                                  <a:pt x="17731" y="7365"/>
                                </a:lnTo>
                                <a:close/>
                              </a:path>
                              <a:path w="24129" h="13970">
                                <a:moveTo>
                                  <a:pt x="16692" y="7587"/>
                                </a:moveTo>
                                <a:lnTo>
                                  <a:pt x="16697" y="8127"/>
                                </a:lnTo>
                                <a:lnTo>
                                  <a:pt x="16809" y="8585"/>
                                </a:lnTo>
                                <a:lnTo>
                                  <a:pt x="16935" y="8889"/>
                                </a:lnTo>
                                <a:lnTo>
                                  <a:pt x="17018" y="9016"/>
                                </a:lnTo>
                                <a:lnTo>
                                  <a:pt x="16692" y="7587"/>
                                </a:lnTo>
                                <a:close/>
                              </a:path>
                              <a:path w="24129" h="13970">
                                <a:moveTo>
                                  <a:pt x="12065" y="6603"/>
                                </a:moveTo>
                                <a:lnTo>
                                  <a:pt x="12417" y="6984"/>
                                </a:lnTo>
                                <a:lnTo>
                                  <a:pt x="12511" y="7238"/>
                                </a:lnTo>
                                <a:lnTo>
                                  <a:pt x="12405" y="7803"/>
                                </a:lnTo>
                                <a:lnTo>
                                  <a:pt x="12280" y="8889"/>
                                </a:lnTo>
                                <a:lnTo>
                                  <a:pt x="13965" y="8889"/>
                                </a:lnTo>
                                <a:lnTo>
                                  <a:pt x="13944" y="8000"/>
                                </a:lnTo>
                                <a:lnTo>
                                  <a:pt x="13677" y="8000"/>
                                </a:lnTo>
                                <a:lnTo>
                                  <a:pt x="13004" y="7746"/>
                                </a:lnTo>
                                <a:lnTo>
                                  <a:pt x="12598" y="7111"/>
                                </a:lnTo>
                                <a:lnTo>
                                  <a:pt x="12065" y="6603"/>
                                </a:lnTo>
                                <a:close/>
                              </a:path>
                              <a:path w="24129" h="13970">
                                <a:moveTo>
                                  <a:pt x="14698" y="7619"/>
                                </a:moveTo>
                                <a:lnTo>
                                  <a:pt x="13982" y="7619"/>
                                </a:lnTo>
                                <a:lnTo>
                                  <a:pt x="14592" y="8127"/>
                                </a:lnTo>
                                <a:lnTo>
                                  <a:pt x="14815" y="8585"/>
                                </a:lnTo>
                                <a:lnTo>
                                  <a:pt x="14693" y="8127"/>
                                </a:lnTo>
                                <a:lnTo>
                                  <a:pt x="14698" y="7619"/>
                                </a:lnTo>
                                <a:close/>
                              </a:path>
                              <a:path w="24129" h="13970">
                                <a:moveTo>
                                  <a:pt x="17081" y="4825"/>
                                </a:moveTo>
                                <a:lnTo>
                                  <a:pt x="17373" y="6095"/>
                                </a:lnTo>
                                <a:lnTo>
                                  <a:pt x="17487" y="6730"/>
                                </a:lnTo>
                                <a:lnTo>
                                  <a:pt x="17932" y="6730"/>
                                </a:lnTo>
                                <a:lnTo>
                                  <a:pt x="18440" y="6984"/>
                                </a:lnTo>
                                <a:lnTo>
                                  <a:pt x="18599" y="7619"/>
                                </a:lnTo>
                                <a:lnTo>
                                  <a:pt x="18719" y="7873"/>
                                </a:lnTo>
                                <a:lnTo>
                                  <a:pt x="18897" y="8127"/>
                                </a:lnTo>
                                <a:lnTo>
                                  <a:pt x="18923" y="6476"/>
                                </a:lnTo>
                                <a:lnTo>
                                  <a:pt x="19121" y="6476"/>
                                </a:lnTo>
                                <a:lnTo>
                                  <a:pt x="19100" y="6349"/>
                                </a:lnTo>
                                <a:lnTo>
                                  <a:pt x="19672" y="6222"/>
                                </a:lnTo>
                                <a:lnTo>
                                  <a:pt x="20091" y="6222"/>
                                </a:lnTo>
                                <a:lnTo>
                                  <a:pt x="20104" y="6095"/>
                                </a:lnTo>
                                <a:lnTo>
                                  <a:pt x="18097" y="6095"/>
                                </a:lnTo>
                                <a:lnTo>
                                  <a:pt x="17780" y="5714"/>
                                </a:lnTo>
                                <a:lnTo>
                                  <a:pt x="17373" y="5079"/>
                                </a:lnTo>
                                <a:lnTo>
                                  <a:pt x="17081" y="4825"/>
                                </a:lnTo>
                                <a:close/>
                              </a:path>
                              <a:path w="24129" h="13970">
                                <a:moveTo>
                                  <a:pt x="12115" y="5333"/>
                                </a:moveTo>
                                <a:lnTo>
                                  <a:pt x="12750" y="6095"/>
                                </a:lnTo>
                                <a:lnTo>
                                  <a:pt x="13273" y="6984"/>
                                </a:lnTo>
                                <a:lnTo>
                                  <a:pt x="13677" y="8000"/>
                                </a:lnTo>
                                <a:lnTo>
                                  <a:pt x="13944" y="8000"/>
                                </a:lnTo>
                                <a:lnTo>
                                  <a:pt x="13982" y="7619"/>
                                </a:lnTo>
                                <a:lnTo>
                                  <a:pt x="14698" y="7619"/>
                                </a:lnTo>
                                <a:lnTo>
                                  <a:pt x="14805" y="7492"/>
                                </a:lnTo>
                                <a:lnTo>
                                  <a:pt x="14363" y="7492"/>
                                </a:lnTo>
                                <a:lnTo>
                                  <a:pt x="12979" y="5968"/>
                                </a:lnTo>
                                <a:lnTo>
                                  <a:pt x="12115" y="5333"/>
                                </a:lnTo>
                                <a:close/>
                              </a:path>
                              <a:path w="24129" h="13970">
                                <a:moveTo>
                                  <a:pt x="14681" y="5079"/>
                                </a:moveTo>
                                <a:lnTo>
                                  <a:pt x="15424" y="6222"/>
                                </a:lnTo>
                                <a:lnTo>
                                  <a:pt x="15506" y="7111"/>
                                </a:lnTo>
                                <a:lnTo>
                                  <a:pt x="15125" y="7111"/>
                                </a:lnTo>
                                <a:lnTo>
                                  <a:pt x="15506" y="7365"/>
                                </a:lnTo>
                                <a:lnTo>
                                  <a:pt x="15701" y="7619"/>
                                </a:lnTo>
                                <a:lnTo>
                                  <a:pt x="15811" y="7803"/>
                                </a:lnTo>
                                <a:lnTo>
                                  <a:pt x="15811" y="6984"/>
                                </a:lnTo>
                                <a:lnTo>
                                  <a:pt x="17851" y="6984"/>
                                </a:lnTo>
                                <a:lnTo>
                                  <a:pt x="17932" y="6730"/>
                                </a:lnTo>
                                <a:lnTo>
                                  <a:pt x="17487" y="6730"/>
                                </a:lnTo>
                                <a:lnTo>
                                  <a:pt x="16743" y="5841"/>
                                </a:lnTo>
                                <a:lnTo>
                                  <a:pt x="15506" y="5841"/>
                                </a:lnTo>
                                <a:lnTo>
                                  <a:pt x="14998" y="5460"/>
                                </a:lnTo>
                                <a:lnTo>
                                  <a:pt x="14681" y="5079"/>
                                </a:lnTo>
                                <a:close/>
                              </a:path>
                              <a:path w="24129" h="13970">
                                <a:moveTo>
                                  <a:pt x="20091" y="6222"/>
                                </a:moveTo>
                                <a:lnTo>
                                  <a:pt x="19672" y="6222"/>
                                </a:lnTo>
                                <a:lnTo>
                                  <a:pt x="19927" y="6904"/>
                                </a:lnTo>
                                <a:lnTo>
                                  <a:pt x="20053" y="7619"/>
                                </a:lnTo>
                                <a:lnTo>
                                  <a:pt x="20091" y="6222"/>
                                </a:lnTo>
                                <a:close/>
                              </a:path>
                              <a:path w="24129" h="13970">
                                <a:moveTo>
                                  <a:pt x="17851" y="6984"/>
                                </a:moveTo>
                                <a:lnTo>
                                  <a:pt x="15811" y="6984"/>
                                </a:lnTo>
                                <a:lnTo>
                                  <a:pt x="16573" y="7111"/>
                                </a:lnTo>
                                <a:lnTo>
                                  <a:pt x="16692" y="7587"/>
                                </a:lnTo>
                                <a:lnTo>
                                  <a:pt x="17487" y="7365"/>
                                </a:lnTo>
                                <a:lnTo>
                                  <a:pt x="17731" y="7365"/>
                                </a:lnTo>
                                <a:lnTo>
                                  <a:pt x="17851" y="6984"/>
                                </a:lnTo>
                                <a:close/>
                              </a:path>
                              <a:path w="24129" h="13970">
                                <a:moveTo>
                                  <a:pt x="14185" y="5968"/>
                                </a:moveTo>
                                <a:lnTo>
                                  <a:pt x="14239" y="6857"/>
                                </a:lnTo>
                                <a:lnTo>
                                  <a:pt x="14363" y="7492"/>
                                </a:lnTo>
                                <a:lnTo>
                                  <a:pt x="14805" y="7492"/>
                                </a:lnTo>
                                <a:lnTo>
                                  <a:pt x="15125" y="7111"/>
                                </a:lnTo>
                                <a:lnTo>
                                  <a:pt x="15506" y="7111"/>
                                </a:lnTo>
                                <a:lnTo>
                                  <a:pt x="14998" y="6857"/>
                                </a:lnTo>
                                <a:lnTo>
                                  <a:pt x="14185" y="5968"/>
                                </a:lnTo>
                                <a:close/>
                              </a:path>
                              <a:path w="24129" h="13970">
                                <a:moveTo>
                                  <a:pt x="19193" y="6904"/>
                                </a:moveTo>
                                <a:lnTo>
                                  <a:pt x="19310" y="7238"/>
                                </a:lnTo>
                                <a:lnTo>
                                  <a:pt x="19392" y="7365"/>
                                </a:lnTo>
                                <a:lnTo>
                                  <a:pt x="19304" y="7111"/>
                                </a:lnTo>
                                <a:lnTo>
                                  <a:pt x="19193" y="6904"/>
                                </a:lnTo>
                                <a:close/>
                              </a:path>
                              <a:path w="24129" h="13970">
                                <a:moveTo>
                                  <a:pt x="19121" y="6476"/>
                                </a:moveTo>
                                <a:lnTo>
                                  <a:pt x="18923" y="6476"/>
                                </a:lnTo>
                                <a:lnTo>
                                  <a:pt x="19100" y="6730"/>
                                </a:lnTo>
                                <a:lnTo>
                                  <a:pt x="19193" y="6904"/>
                                </a:lnTo>
                                <a:lnTo>
                                  <a:pt x="19121" y="6476"/>
                                </a:lnTo>
                                <a:close/>
                              </a:path>
                              <a:path w="24129" h="13970">
                                <a:moveTo>
                                  <a:pt x="20132" y="6000"/>
                                </a:moveTo>
                                <a:lnTo>
                                  <a:pt x="20370" y="6857"/>
                                </a:lnTo>
                                <a:lnTo>
                                  <a:pt x="20286" y="6349"/>
                                </a:lnTo>
                                <a:lnTo>
                                  <a:pt x="20132" y="6000"/>
                                </a:lnTo>
                                <a:close/>
                              </a:path>
                              <a:path w="24129" h="13970">
                                <a:moveTo>
                                  <a:pt x="20865" y="5516"/>
                                </a:moveTo>
                                <a:lnTo>
                                  <a:pt x="20817" y="5841"/>
                                </a:lnTo>
                                <a:lnTo>
                                  <a:pt x="20915" y="6222"/>
                                </a:lnTo>
                                <a:lnTo>
                                  <a:pt x="21039" y="6603"/>
                                </a:lnTo>
                                <a:lnTo>
                                  <a:pt x="21158" y="6857"/>
                                </a:lnTo>
                                <a:lnTo>
                                  <a:pt x="20865" y="5516"/>
                                </a:lnTo>
                                <a:close/>
                              </a:path>
                              <a:path w="24129" h="13970">
                                <a:moveTo>
                                  <a:pt x="21334" y="5333"/>
                                </a:moveTo>
                                <a:lnTo>
                                  <a:pt x="21158" y="5333"/>
                                </a:lnTo>
                                <a:lnTo>
                                  <a:pt x="21361" y="5841"/>
                                </a:lnTo>
                                <a:lnTo>
                                  <a:pt x="21680" y="6456"/>
                                </a:lnTo>
                                <a:lnTo>
                                  <a:pt x="21620" y="5841"/>
                                </a:lnTo>
                                <a:lnTo>
                                  <a:pt x="21334" y="5333"/>
                                </a:lnTo>
                                <a:close/>
                              </a:path>
                              <a:path w="24129" h="13970">
                                <a:moveTo>
                                  <a:pt x="17691" y="4698"/>
                                </a:moveTo>
                                <a:lnTo>
                                  <a:pt x="17918" y="5009"/>
                                </a:lnTo>
                                <a:lnTo>
                                  <a:pt x="18018" y="5206"/>
                                </a:lnTo>
                                <a:lnTo>
                                  <a:pt x="18097" y="6095"/>
                                </a:lnTo>
                                <a:lnTo>
                                  <a:pt x="20104" y="6095"/>
                                </a:lnTo>
                                <a:lnTo>
                                  <a:pt x="20116" y="5968"/>
                                </a:lnTo>
                                <a:lnTo>
                                  <a:pt x="18605" y="5968"/>
                                </a:lnTo>
                                <a:lnTo>
                                  <a:pt x="17691" y="4698"/>
                                </a:lnTo>
                                <a:close/>
                              </a:path>
                              <a:path w="24129" h="13970">
                                <a:moveTo>
                                  <a:pt x="19494" y="3555"/>
                                </a:moveTo>
                                <a:lnTo>
                                  <a:pt x="19562" y="3749"/>
                                </a:lnTo>
                                <a:lnTo>
                                  <a:pt x="19672" y="5079"/>
                                </a:lnTo>
                                <a:lnTo>
                                  <a:pt x="19151" y="5079"/>
                                </a:lnTo>
                                <a:lnTo>
                                  <a:pt x="19177" y="5841"/>
                                </a:lnTo>
                                <a:lnTo>
                                  <a:pt x="18605" y="5968"/>
                                </a:lnTo>
                                <a:lnTo>
                                  <a:pt x="20116" y="5968"/>
                                </a:lnTo>
                                <a:lnTo>
                                  <a:pt x="20243" y="5206"/>
                                </a:lnTo>
                                <a:lnTo>
                                  <a:pt x="21262" y="5206"/>
                                </a:lnTo>
                                <a:lnTo>
                                  <a:pt x="21151" y="5009"/>
                                </a:lnTo>
                                <a:lnTo>
                                  <a:pt x="21146" y="4063"/>
                                </a:lnTo>
                                <a:lnTo>
                                  <a:pt x="20243" y="4063"/>
                                </a:lnTo>
                                <a:lnTo>
                                  <a:pt x="19494" y="3555"/>
                                </a:lnTo>
                                <a:close/>
                              </a:path>
                              <a:path w="24129" h="13970">
                                <a:moveTo>
                                  <a:pt x="15589" y="5009"/>
                                </a:moveTo>
                                <a:lnTo>
                                  <a:pt x="15798" y="5206"/>
                                </a:lnTo>
                                <a:lnTo>
                                  <a:pt x="16040" y="5841"/>
                                </a:lnTo>
                                <a:lnTo>
                                  <a:pt x="16743" y="5841"/>
                                </a:lnTo>
                                <a:lnTo>
                                  <a:pt x="16637" y="5714"/>
                                </a:lnTo>
                                <a:lnTo>
                                  <a:pt x="15589" y="5009"/>
                                </a:lnTo>
                                <a:close/>
                              </a:path>
                              <a:path w="24129" h="13970">
                                <a:moveTo>
                                  <a:pt x="21262" y="5206"/>
                                </a:moveTo>
                                <a:lnTo>
                                  <a:pt x="20243" y="5206"/>
                                </a:lnTo>
                                <a:lnTo>
                                  <a:pt x="20853" y="5460"/>
                                </a:lnTo>
                                <a:lnTo>
                                  <a:pt x="21158" y="5333"/>
                                </a:lnTo>
                                <a:lnTo>
                                  <a:pt x="21334" y="5333"/>
                                </a:lnTo>
                                <a:lnTo>
                                  <a:pt x="21262" y="5206"/>
                                </a:lnTo>
                                <a:close/>
                              </a:path>
                              <a:path w="24129" h="13970">
                                <a:moveTo>
                                  <a:pt x="22944" y="3936"/>
                                </a:moveTo>
                                <a:lnTo>
                                  <a:pt x="22491" y="3936"/>
                                </a:lnTo>
                                <a:lnTo>
                                  <a:pt x="23215" y="4571"/>
                                </a:lnTo>
                                <a:lnTo>
                                  <a:pt x="23596" y="5460"/>
                                </a:lnTo>
                                <a:lnTo>
                                  <a:pt x="22944" y="3936"/>
                                </a:lnTo>
                                <a:close/>
                              </a:path>
                              <a:path w="24129" h="13970">
                                <a:moveTo>
                                  <a:pt x="19094" y="4952"/>
                                </a:moveTo>
                                <a:lnTo>
                                  <a:pt x="19151" y="5079"/>
                                </a:lnTo>
                                <a:lnTo>
                                  <a:pt x="19094" y="4952"/>
                                </a:lnTo>
                                <a:close/>
                              </a:path>
                              <a:path w="24129" h="13970">
                                <a:moveTo>
                                  <a:pt x="14592" y="4063"/>
                                </a:moveTo>
                                <a:lnTo>
                                  <a:pt x="15463" y="4910"/>
                                </a:lnTo>
                                <a:lnTo>
                                  <a:pt x="14592" y="4063"/>
                                </a:lnTo>
                                <a:close/>
                              </a:path>
                              <a:path w="24129" h="13970">
                                <a:moveTo>
                                  <a:pt x="18732" y="4444"/>
                                </a:moveTo>
                                <a:lnTo>
                                  <a:pt x="18923" y="4825"/>
                                </a:lnTo>
                                <a:lnTo>
                                  <a:pt x="19094" y="4952"/>
                                </a:lnTo>
                                <a:lnTo>
                                  <a:pt x="19037" y="4825"/>
                                </a:lnTo>
                                <a:lnTo>
                                  <a:pt x="18732" y="4444"/>
                                </a:lnTo>
                                <a:close/>
                              </a:path>
                              <a:path w="24129" h="13970">
                                <a:moveTo>
                                  <a:pt x="22618" y="3174"/>
                                </a:moveTo>
                                <a:lnTo>
                                  <a:pt x="21323" y="3174"/>
                                </a:lnTo>
                                <a:lnTo>
                                  <a:pt x="21767" y="3936"/>
                                </a:lnTo>
                                <a:lnTo>
                                  <a:pt x="22428" y="4698"/>
                                </a:lnTo>
                                <a:lnTo>
                                  <a:pt x="22491" y="4910"/>
                                </a:lnTo>
                                <a:lnTo>
                                  <a:pt x="22491" y="3936"/>
                                </a:lnTo>
                                <a:lnTo>
                                  <a:pt x="22944" y="3936"/>
                                </a:lnTo>
                                <a:lnTo>
                                  <a:pt x="22618" y="3174"/>
                                </a:lnTo>
                                <a:close/>
                              </a:path>
                              <a:path w="24129" h="13970">
                                <a:moveTo>
                                  <a:pt x="21234" y="3749"/>
                                </a:moveTo>
                                <a:lnTo>
                                  <a:pt x="21415" y="4063"/>
                                </a:lnTo>
                                <a:lnTo>
                                  <a:pt x="21520" y="4317"/>
                                </a:lnTo>
                                <a:lnTo>
                                  <a:pt x="21615" y="4698"/>
                                </a:lnTo>
                                <a:lnTo>
                                  <a:pt x="21505" y="4063"/>
                                </a:lnTo>
                                <a:lnTo>
                                  <a:pt x="21450" y="3936"/>
                                </a:lnTo>
                                <a:lnTo>
                                  <a:pt x="21234" y="3749"/>
                                </a:lnTo>
                                <a:close/>
                              </a:path>
                              <a:path w="24129" h="13970">
                                <a:moveTo>
                                  <a:pt x="20597" y="1402"/>
                                </a:moveTo>
                                <a:lnTo>
                                  <a:pt x="20713" y="1777"/>
                                </a:lnTo>
                                <a:lnTo>
                                  <a:pt x="20370" y="2412"/>
                                </a:lnTo>
                                <a:lnTo>
                                  <a:pt x="19977" y="2412"/>
                                </a:lnTo>
                                <a:lnTo>
                                  <a:pt x="20434" y="3174"/>
                                </a:lnTo>
                                <a:lnTo>
                                  <a:pt x="20650" y="4063"/>
                                </a:lnTo>
                                <a:lnTo>
                                  <a:pt x="21146" y="4063"/>
                                </a:lnTo>
                                <a:lnTo>
                                  <a:pt x="21228" y="3555"/>
                                </a:lnTo>
                                <a:lnTo>
                                  <a:pt x="21323" y="3174"/>
                                </a:lnTo>
                                <a:lnTo>
                                  <a:pt x="22618" y="3174"/>
                                </a:lnTo>
                                <a:lnTo>
                                  <a:pt x="22313" y="2412"/>
                                </a:lnTo>
                                <a:lnTo>
                                  <a:pt x="20370" y="2412"/>
                                </a:lnTo>
                                <a:lnTo>
                                  <a:pt x="19900" y="2285"/>
                                </a:lnTo>
                                <a:lnTo>
                                  <a:pt x="22263" y="2285"/>
                                </a:lnTo>
                                <a:lnTo>
                                  <a:pt x="21958" y="1523"/>
                                </a:lnTo>
                                <a:lnTo>
                                  <a:pt x="20597" y="1402"/>
                                </a:lnTo>
                                <a:close/>
                              </a:path>
                              <a:path w="24129" h="13970">
                                <a:moveTo>
                                  <a:pt x="21196" y="3682"/>
                                </a:moveTo>
                                <a:close/>
                              </a:path>
                              <a:path w="24129" h="13970">
                                <a:moveTo>
                                  <a:pt x="19265" y="1523"/>
                                </a:moveTo>
                                <a:lnTo>
                                  <a:pt x="19431" y="2031"/>
                                </a:lnTo>
                                <a:lnTo>
                                  <a:pt x="19900" y="2285"/>
                                </a:lnTo>
                                <a:lnTo>
                                  <a:pt x="19265" y="1523"/>
                                </a:lnTo>
                                <a:close/>
                              </a:path>
                              <a:path w="24129" h="13970">
                                <a:moveTo>
                                  <a:pt x="19494" y="0"/>
                                </a:moveTo>
                                <a:lnTo>
                                  <a:pt x="20535" y="1396"/>
                                </a:lnTo>
                                <a:lnTo>
                                  <a:pt x="20243" y="253"/>
                                </a:lnTo>
                                <a:lnTo>
                                  <a:pt x="19494" y="0"/>
                                </a:lnTo>
                                <a:close/>
                              </a:path>
                            </a:pathLst>
                          </a:custGeom>
                          <a:solidFill>
                            <a:srgbClr val="FFFFFF"/>
                          </a:solidFill>
                        </wps:spPr>
                        <wps:bodyPr wrap="square" lIns="0" tIns="0" rIns="0" bIns="0" rtlCol="0"/>
                      </wps:wsp>
                      <pic:pic xmlns:pic="http://schemas.openxmlformats.org/drawingml/2006/picture">
                        <pic:nvPicPr>
                          <pic:cNvPr id="367" name="object 188">
                            <a:extLst>
                              <a:ext uri="{FF2B5EF4-FFF2-40B4-BE49-F238E27FC236}">
                                <a16:creationId xmlns:a16="http://schemas.microsoft.com/office/drawing/2014/main" id="{8A1D72C8-10C1-4636-B3C8-6F7A303DD5D5}"/>
                              </a:ext>
                            </a:extLst>
                          </pic:cNvPr>
                          <pic:cNvPicPr/>
                        </pic:nvPicPr>
                        <pic:blipFill>
                          <a:blip r:embed="rId81" cstate="print"/>
                          <a:stretch>
                            <a:fillRect/>
                          </a:stretch>
                        </pic:blipFill>
                        <pic:spPr>
                          <a:xfrm>
                            <a:off x="262632" y="106141"/>
                            <a:ext cx="39255" cy="34570"/>
                          </a:xfrm>
                          <a:prstGeom prst="rect">
                            <a:avLst/>
                          </a:prstGeom>
                        </pic:spPr>
                      </pic:pic>
                      <wps:wsp>
                        <wps:cNvPr id="368" name="object 189">
                          <a:extLst>
                            <a:ext uri="{FF2B5EF4-FFF2-40B4-BE49-F238E27FC236}">
                              <a16:creationId xmlns:a16="http://schemas.microsoft.com/office/drawing/2014/main" id="{AB49C164-B2DA-4C6F-9305-5157B9037A0E}"/>
                            </a:ext>
                          </a:extLst>
                        </wps:cNvPr>
                        <wps:cNvSpPr/>
                        <wps:spPr>
                          <a:xfrm>
                            <a:off x="289823" y="136481"/>
                            <a:ext cx="16510" cy="5080"/>
                          </a:xfrm>
                          <a:custGeom>
                            <a:avLst/>
                            <a:gdLst/>
                            <a:ahLst/>
                            <a:cxnLst/>
                            <a:rect l="l" t="t" r="r" b="b"/>
                            <a:pathLst>
                              <a:path w="16510" h="5079">
                                <a:moveTo>
                                  <a:pt x="15887" y="0"/>
                                </a:moveTo>
                                <a:lnTo>
                                  <a:pt x="14008" y="63"/>
                                </a:lnTo>
                                <a:lnTo>
                                  <a:pt x="12090" y="444"/>
                                </a:lnTo>
                                <a:lnTo>
                                  <a:pt x="10337" y="1231"/>
                                </a:lnTo>
                                <a:lnTo>
                                  <a:pt x="8610" y="1955"/>
                                </a:lnTo>
                                <a:lnTo>
                                  <a:pt x="7035" y="3124"/>
                                </a:lnTo>
                                <a:lnTo>
                                  <a:pt x="6057" y="4267"/>
                                </a:lnTo>
                                <a:lnTo>
                                  <a:pt x="5486" y="3632"/>
                                </a:lnTo>
                                <a:lnTo>
                                  <a:pt x="4368" y="3187"/>
                                </a:lnTo>
                                <a:lnTo>
                                  <a:pt x="2057" y="3187"/>
                                </a:lnTo>
                                <a:lnTo>
                                  <a:pt x="850" y="3632"/>
                                </a:lnTo>
                                <a:lnTo>
                                  <a:pt x="0" y="4292"/>
                                </a:lnTo>
                                <a:lnTo>
                                  <a:pt x="546" y="4038"/>
                                </a:lnTo>
                                <a:lnTo>
                                  <a:pt x="1079" y="3848"/>
                                </a:lnTo>
                                <a:lnTo>
                                  <a:pt x="1587" y="3721"/>
                                </a:lnTo>
                                <a:lnTo>
                                  <a:pt x="2120" y="3632"/>
                                </a:lnTo>
                                <a:lnTo>
                                  <a:pt x="2692" y="3556"/>
                                </a:lnTo>
                                <a:lnTo>
                                  <a:pt x="3746" y="3556"/>
                                </a:lnTo>
                                <a:lnTo>
                                  <a:pt x="4216" y="3695"/>
                                </a:lnTo>
                                <a:lnTo>
                                  <a:pt x="4787" y="3810"/>
                                </a:lnTo>
                                <a:lnTo>
                                  <a:pt x="5283" y="3949"/>
                                </a:lnTo>
                                <a:lnTo>
                                  <a:pt x="5791" y="4203"/>
                                </a:lnTo>
                                <a:lnTo>
                                  <a:pt x="5994" y="4343"/>
                                </a:lnTo>
                                <a:lnTo>
                                  <a:pt x="5791" y="4584"/>
                                </a:lnTo>
                                <a:lnTo>
                                  <a:pt x="6057" y="4368"/>
                                </a:lnTo>
                                <a:lnTo>
                                  <a:pt x="6261" y="4483"/>
                                </a:lnTo>
                                <a:lnTo>
                                  <a:pt x="6108" y="4330"/>
                                </a:lnTo>
                                <a:lnTo>
                                  <a:pt x="7277" y="3416"/>
                                </a:lnTo>
                                <a:lnTo>
                                  <a:pt x="8826" y="2438"/>
                                </a:lnTo>
                                <a:lnTo>
                                  <a:pt x="10541" y="1676"/>
                                </a:lnTo>
                                <a:lnTo>
                                  <a:pt x="12280" y="977"/>
                                </a:lnTo>
                                <a:lnTo>
                                  <a:pt x="14046" y="596"/>
                                </a:lnTo>
                                <a:lnTo>
                                  <a:pt x="15887" y="0"/>
                                </a:lnTo>
                                <a:close/>
                              </a:path>
                            </a:pathLst>
                          </a:custGeom>
                          <a:solidFill>
                            <a:srgbClr val="FFFFFF"/>
                          </a:solidFill>
                        </wps:spPr>
                        <wps:bodyPr wrap="square" lIns="0" tIns="0" rIns="0" bIns="0" rtlCol="0"/>
                      </wps:wsp>
                      <wps:wsp>
                        <wps:cNvPr id="369" name="object 190">
                          <a:extLst>
                            <a:ext uri="{FF2B5EF4-FFF2-40B4-BE49-F238E27FC236}">
                              <a16:creationId xmlns:a16="http://schemas.microsoft.com/office/drawing/2014/main" id="{80FB2B20-7844-4EF6-980D-B011F428E9C5}"/>
                            </a:ext>
                          </a:extLst>
                        </wps:cNvPr>
                        <wps:cNvSpPr/>
                        <wps:spPr>
                          <a:xfrm>
                            <a:off x="275850" y="110594"/>
                            <a:ext cx="5715" cy="4445"/>
                          </a:xfrm>
                          <a:custGeom>
                            <a:avLst/>
                            <a:gdLst/>
                            <a:ahLst/>
                            <a:cxnLst/>
                            <a:rect l="l" t="t" r="r" b="b"/>
                            <a:pathLst>
                              <a:path w="5714" h="4445">
                                <a:moveTo>
                                  <a:pt x="4495" y="0"/>
                                </a:moveTo>
                                <a:lnTo>
                                  <a:pt x="2463" y="952"/>
                                </a:lnTo>
                                <a:lnTo>
                                  <a:pt x="419" y="1841"/>
                                </a:lnTo>
                                <a:lnTo>
                                  <a:pt x="0" y="1993"/>
                                </a:lnTo>
                                <a:lnTo>
                                  <a:pt x="571" y="2908"/>
                                </a:lnTo>
                                <a:lnTo>
                                  <a:pt x="1015" y="3644"/>
                                </a:lnTo>
                                <a:lnTo>
                                  <a:pt x="1523" y="4368"/>
                                </a:lnTo>
                                <a:lnTo>
                                  <a:pt x="3797" y="4368"/>
                                </a:lnTo>
                                <a:lnTo>
                                  <a:pt x="4495" y="3695"/>
                                </a:lnTo>
                                <a:lnTo>
                                  <a:pt x="4749" y="2908"/>
                                </a:lnTo>
                                <a:lnTo>
                                  <a:pt x="5448" y="1041"/>
                                </a:lnTo>
                                <a:lnTo>
                                  <a:pt x="4495" y="0"/>
                                </a:lnTo>
                                <a:close/>
                              </a:path>
                            </a:pathLst>
                          </a:custGeom>
                          <a:solidFill>
                            <a:srgbClr val="C7BEBF"/>
                          </a:solidFill>
                        </wps:spPr>
                        <wps:bodyPr wrap="square" lIns="0" tIns="0" rIns="0" bIns="0" rtlCol="0"/>
                      </wps:wsp>
                      <wps:wsp>
                        <wps:cNvPr id="370" name="object 191">
                          <a:extLst>
                            <a:ext uri="{FF2B5EF4-FFF2-40B4-BE49-F238E27FC236}">
                              <a16:creationId xmlns:a16="http://schemas.microsoft.com/office/drawing/2014/main" id="{00C94798-A72E-4DB2-8CC5-246ABCF6DE03}"/>
                            </a:ext>
                          </a:extLst>
                        </wps:cNvPr>
                        <wps:cNvSpPr/>
                        <wps:spPr>
                          <a:xfrm>
                            <a:off x="276016" y="111166"/>
                            <a:ext cx="5080" cy="4445"/>
                          </a:xfrm>
                          <a:custGeom>
                            <a:avLst/>
                            <a:gdLst/>
                            <a:ahLst/>
                            <a:cxnLst/>
                            <a:rect l="l" t="t" r="r" b="b"/>
                            <a:pathLst>
                              <a:path w="5079" h="4445">
                                <a:moveTo>
                                  <a:pt x="3822" y="0"/>
                                </a:moveTo>
                                <a:lnTo>
                                  <a:pt x="3314" y="0"/>
                                </a:lnTo>
                                <a:lnTo>
                                  <a:pt x="2768" y="63"/>
                                </a:lnTo>
                                <a:lnTo>
                                  <a:pt x="2298" y="317"/>
                                </a:lnTo>
                                <a:lnTo>
                                  <a:pt x="1727" y="469"/>
                                </a:lnTo>
                                <a:lnTo>
                                  <a:pt x="1257" y="723"/>
                                </a:lnTo>
                                <a:lnTo>
                                  <a:pt x="723" y="914"/>
                                </a:lnTo>
                                <a:lnTo>
                                  <a:pt x="279" y="1269"/>
                                </a:lnTo>
                                <a:lnTo>
                                  <a:pt x="88" y="1549"/>
                                </a:lnTo>
                                <a:lnTo>
                                  <a:pt x="0" y="1866"/>
                                </a:lnTo>
                                <a:lnTo>
                                  <a:pt x="172" y="2120"/>
                                </a:lnTo>
                                <a:lnTo>
                                  <a:pt x="256" y="2336"/>
                                </a:lnTo>
                                <a:lnTo>
                                  <a:pt x="367" y="2527"/>
                                </a:lnTo>
                                <a:lnTo>
                                  <a:pt x="952" y="3327"/>
                                </a:lnTo>
                                <a:lnTo>
                                  <a:pt x="1422" y="3733"/>
                                </a:lnTo>
                                <a:lnTo>
                                  <a:pt x="1993" y="3797"/>
                                </a:lnTo>
                                <a:lnTo>
                                  <a:pt x="2527" y="3949"/>
                                </a:lnTo>
                                <a:lnTo>
                                  <a:pt x="3098" y="3886"/>
                                </a:lnTo>
                                <a:lnTo>
                                  <a:pt x="2527" y="3886"/>
                                </a:lnTo>
                                <a:lnTo>
                                  <a:pt x="1993" y="3733"/>
                                </a:lnTo>
                                <a:lnTo>
                                  <a:pt x="1447" y="3606"/>
                                </a:lnTo>
                                <a:lnTo>
                                  <a:pt x="1041" y="3187"/>
                                </a:lnTo>
                                <a:lnTo>
                                  <a:pt x="329" y="2184"/>
                                </a:lnTo>
                                <a:lnTo>
                                  <a:pt x="406" y="1422"/>
                                </a:lnTo>
                                <a:lnTo>
                                  <a:pt x="850" y="1104"/>
                                </a:lnTo>
                                <a:lnTo>
                                  <a:pt x="1358" y="914"/>
                                </a:lnTo>
                                <a:lnTo>
                                  <a:pt x="2541" y="317"/>
                                </a:lnTo>
                                <a:lnTo>
                                  <a:pt x="2806" y="152"/>
                                </a:lnTo>
                                <a:lnTo>
                                  <a:pt x="3822" y="0"/>
                                </a:lnTo>
                                <a:close/>
                              </a:path>
                              <a:path w="5079" h="4445">
                                <a:moveTo>
                                  <a:pt x="4114" y="3327"/>
                                </a:moveTo>
                                <a:lnTo>
                                  <a:pt x="3098" y="3797"/>
                                </a:lnTo>
                                <a:lnTo>
                                  <a:pt x="2527" y="3886"/>
                                </a:lnTo>
                                <a:lnTo>
                                  <a:pt x="3098" y="3886"/>
                                </a:lnTo>
                                <a:lnTo>
                                  <a:pt x="3606" y="3568"/>
                                </a:lnTo>
                                <a:lnTo>
                                  <a:pt x="4114" y="3327"/>
                                </a:lnTo>
                                <a:close/>
                              </a:path>
                              <a:path w="5079" h="4445">
                                <a:moveTo>
                                  <a:pt x="4561" y="386"/>
                                </a:moveTo>
                                <a:lnTo>
                                  <a:pt x="4778" y="914"/>
                                </a:lnTo>
                                <a:lnTo>
                                  <a:pt x="4878" y="1269"/>
                                </a:lnTo>
                                <a:lnTo>
                                  <a:pt x="4584" y="2336"/>
                                </a:lnTo>
                                <a:lnTo>
                                  <a:pt x="4775" y="1803"/>
                                </a:lnTo>
                                <a:lnTo>
                                  <a:pt x="4876" y="1422"/>
                                </a:lnTo>
                                <a:lnTo>
                                  <a:pt x="4808" y="914"/>
                                </a:lnTo>
                                <a:lnTo>
                                  <a:pt x="4610" y="444"/>
                                </a:lnTo>
                                <a:close/>
                              </a:path>
                              <a:path w="5079" h="4445">
                                <a:moveTo>
                                  <a:pt x="4024" y="48"/>
                                </a:moveTo>
                                <a:lnTo>
                                  <a:pt x="4419" y="215"/>
                                </a:lnTo>
                                <a:lnTo>
                                  <a:pt x="4561" y="386"/>
                                </a:lnTo>
                                <a:lnTo>
                                  <a:pt x="4457" y="152"/>
                                </a:lnTo>
                                <a:lnTo>
                                  <a:pt x="4024" y="48"/>
                                </a:lnTo>
                                <a:close/>
                              </a:path>
                              <a:path w="5079" h="4445">
                                <a:moveTo>
                                  <a:pt x="3886" y="0"/>
                                </a:moveTo>
                                <a:lnTo>
                                  <a:pt x="4024" y="48"/>
                                </a:lnTo>
                                <a:lnTo>
                                  <a:pt x="3886" y="0"/>
                                </a:lnTo>
                                <a:close/>
                              </a:path>
                            </a:pathLst>
                          </a:custGeom>
                          <a:solidFill>
                            <a:srgbClr val="8C5E4E"/>
                          </a:solidFill>
                        </wps:spPr>
                        <wps:bodyPr wrap="square" lIns="0" tIns="0" rIns="0" bIns="0" rtlCol="0"/>
                      </wps:wsp>
                      <wps:wsp>
                        <wps:cNvPr id="371" name="object 192">
                          <a:extLst>
                            <a:ext uri="{FF2B5EF4-FFF2-40B4-BE49-F238E27FC236}">
                              <a16:creationId xmlns:a16="http://schemas.microsoft.com/office/drawing/2014/main" id="{8E6E77BA-D07E-48FA-88D1-7926C45441D8}"/>
                            </a:ext>
                          </a:extLst>
                        </wps:cNvPr>
                        <wps:cNvSpPr/>
                        <wps:spPr>
                          <a:xfrm>
                            <a:off x="275988" y="113348"/>
                            <a:ext cx="3810" cy="2540"/>
                          </a:xfrm>
                          <a:custGeom>
                            <a:avLst/>
                            <a:gdLst/>
                            <a:ahLst/>
                            <a:cxnLst/>
                            <a:rect l="l" t="t" r="r" b="b"/>
                            <a:pathLst>
                              <a:path w="3810" h="2540">
                                <a:moveTo>
                                  <a:pt x="0" y="0"/>
                                </a:moveTo>
                                <a:lnTo>
                                  <a:pt x="2273" y="2057"/>
                                </a:lnTo>
                                <a:lnTo>
                                  <a:pt x="2654" y="2057"/>
                                </a:lnTo>
                                <a:lnTo>
                                  <a:pt x="2997" y="2019"/>
                                </a:lnTo>
                                <a:lnTo>
                                  <a:pt x="3314" y="1892"/>
                                </a:lnTo>
                                <a:lnTo>
                                  <a:pt x="2654" y="1955"/>
                                </a:lnTo>
                                <a:lnTo>
                                  <a:pt x="1917" y="1930"/>
                                </a:lnTo>
                                <a:lnTo>
                                  <a:pt x="1295" y="1549"/>
                                </a:lnTo>
                                <a:lnTo>
                                  <a:pt x="1066" y="1384"/>
                                </a:lnTo>
                                <a:lnTo>
                                  <a:pt x="787" y="1193"/>
                                </a:lnTo>
                                <a:lnTo>
                                  <a:pt x="571" y="889"/>
                                </a:lnTo>
                                <a:lnTo>
                                  <a:pt x="304" y="635"/>
                                </a:lnTo>
                                <a:lnTo>
                                  <a:pt x="127" y="317"/>
                                </a:lnTo>
                                <a:lnTo>
                                  <a:pt x="0" y="0"/>
                                </a:lnTo>
                                <a:close/>
                              </a:path>
                            </a:pathLst>
                          </a:custGeom>
                          <a:solidFill>
                            <a:srgbClr val="E5B9A9"/>
                          </a:solidFill>
                        </wps:spPr>
                        <wps:bodyPr wrap="square" lIns="0" tIns="0" rIns="0" bIns="0" rtlCol="0"/>
                      </wps:wsp>
                      <pic:pic xmlns:pic="http://schemas.openxmlformats.org/drawingml/2006/picture">
                        <pic:nvPicPr>
                          <pic:cNvPr id="372" name="object 193">
                            <a:extLst>
                              <a:ext uri="{FF2B5EF4-FFF2-40B4-BE49-F238E27FC236}">
                                <a16:creationId xmlns:a16="http://schemas.microsoft.com/office/drawing/2014/main" id="{569D14D0-5DCC-4D3F-8021-308D00470432}"/>
                              </a:ext>
                            </a:extLst>
                          </pic:cNvPr>
                          <pic:cNvPicPr/>
                        </pic:nvPicPr>
                        <pic:blipFill>
                          <a:blip r:embed="rId82" cstate="print"/>
                          <a:stretch>
                            <a:fillRect/>
                          </a:stretch>
                        </pic:blipFill>
                        <pic:spPr>
                          <a:xfrm>
                            <a:off x="259114" y="113114"/>
                            <a:ext cx="11772" cy="11493"/>
                          </a:xfrm>
                          <a:prstGeom prst="rect">
                            <a:avLst/>
                          </a:prstGeom>
                        </pic:spPr>
                      </pic:pic>
                      <wps:wsp>
                        <wps:cNvPr id="373" name="object 194">
                          <a:extLst>
                            <a:ext uri="{FF2B5EF4-FFF2-40B4-BE49-F238E27FC236}">
                              <a16:creationId xmlns:a16="http://schemas.microsoft.com/office/drawing/2014/main" id="{4256939A-C405-4EE2-91C2-8CC98422A26C}"/>
                            </a:ext>
                          </a:extLst>
                        </wps:cNvPr>
                        <wps:cNvSpPr/>
                        <wps:spPr>
                          <a:xfrm>
                            <a:off x="267471" y="112872"/>
                            <a:ext cx="3810" cy="8890"/>
                          </a:xfrm>
                          <a:custGeom>
                            <a:avLst/>
                            <a:gdLst/>
                            <a:ahLst/>
                            <a:cxnLst/>
                            <a:rect l="l" t="t" r="r" b="b"/>
                            <a:pathLst>
                              <a:path w="3810" h="8890">
                                <a:moveTo>
                                  <a:pt x="3251" y="4114"/>
                                </a:moveTo>
                                <a:lnTo>
                                  <a:pt x="635" y="0"/>
                                </a:lnTo>
                                <a:lnTo>
                                  <a:pt x="0" y="101"/>
                                </a:lnTo>
                                <a:lnTo>
                                  <a:pt x="635" y="165"/>
                                </a:lnTo>
                                <a:lnTo>
                                  <a:pt x="1193" y="482"/>
                                </a:lnTo>
                                <a:lnTo>
                                  <a:pt x="3086" y="5943"/>
                                </a:lnTo>
                                <a:lnTo>
                                  <a:pt x="3225" y="5346"/>
                                </a:lnTo>
                                <a:lnTo>
                                  <a:pt x="3251" y="4749"/>
                                </a:lnTo>
                                <a:lnTo>
                                  <a:pt x="3251" y="4114"/>
                                </a:lnTo>
                                <a:close/>
                              </a:path>
                              <a:path w="3810" h="8890">
                                <a:moveTo>
                                  <a:pt x="3505" y="6896"/>
                                </a:moveTo>
                                <a:lnTo>
                                  <a:pt x="3403" y="6388"/>
                                </a:lnTo>
                                <a:lnTo>
                                  <a:pt x="3086" y="5943"/>
                                </a:lnTo>
                                <a:lnTo>
                                  <a:pt x="3086" y="7340"/>
                                </a:lnTo>
                                <a:lnTo>
                                  <a:pt x="3060" y="7810"/>
                                </a:lnTo>
                                <a:lnTo>
                                  <a:pt x="3022" y="8280"/>
                                </a:lnTo>
                                <a:lnTo>
                                  <a:pt x="3022" y="8763"/>
                                </a:lnTo>
                                <a:lnTo>
                                  <a:pt x="3251" y="8382"/>
                                </a:lnTo>
                                <a:lnTo>
                                  <a:pt x="3403" y="7874"/>
                                </a:lnTo>
                                <a:lnTo>
                                  <a:pt x="3429" y="7378"/>
                                </a:lnTo>
                                <a:lnTo>
                                  <a:pt x="3505" y="6896"/>
                                </a:lnTo>
                                <a:close/>
                              </a:path>
                            </a:pathLst>
                          </a:custGeom>
                          <a:solidFill>
                            <a:srgbClr val="E5B9A9"/>
                          </a:solidFill>
                        </wps:spPr>
                        <wps:bodyPr wrap="square" lIns="0" tIns="0" rIns="0" bIns="0" rtlCol="0"/>
                      </wps:wsp>
                      <wps:wsp>
                        <wps:cNvPr id="374" name="object 195">
                          <a:extLst>
                            <a:ext uri="{FF2B5EF4-FFF2-40B4-BE49-F238E27FC236}">
                              <a16:creationId xmlns:a16="http://schemas.microsoft.com/office/drawing/2014/main" id="{2F655CBF-54DF-4353-87A9-1B73DF622A45}"/>
                            </a:ext>
                          </a:extLst>
                        </wps:cNvPr>
                        <wps:cNvSpPr/>
                        <wps:spPr>
                          <a:xfrm>
                            <a:off x="277373" y="111864"/>
                            <a:ext cx="2540" cy="2540"/>
                          </a:xfrm>
                          <a:custGeom>
                            <a:avLst/>
                            <a:gdLst/>
                            <a:ahLst/>
                            <a:cxnLst/>
                            <a:rect l="l" t="t" r="r" b="b"/>
                            <a:pathLst>
                              <a:path w="2539" h="2540">
                                <a:moveTo>
                                  <a:pt x="2247" y="1104"/>
                                </a:moveTo>
                                <a:lnTo>
                                  <a:pt x="2247" y="1727"/>
                                </a:lnTo>
                                <a:lnTo>
                                  <a:pt x="1739" y="2235"/>
                                </a:lnTo>
                                <a:lnTo>
                                  <a:pt x="1041" y="2235"/>
                                </a:lnTo>
                                <a:lnTo>
                                  <a:pt x="469" y="2235"/>
                                </a:lnTo>
                                <a:lnTo>
                                  <a:pt x="0" y="1727"/>
                                </a:lnTo>
                                <a:lnTo>
                                  <a:pt x="0" y="1104"/>
                                </a:lnTo>
                                <a:lnTo>
                                  <a:pt x="0" y="495"/>
                                </a:lnTo>
                                <a:lnTo>
                                  <a:pt x="469" y="0"/>
                                </a:lnTo>
                                <a:lnTo>
                                  <a:pt x="1041" y="0"/>
                                </a:lnTo>
                                <a:lnTo>
                                  <a:pt x="1739" y="0"/>
                                </a:lnTo>
                                <a:lnTo>
                                  <a:pt x="2247" y="495"/>
                                </a:lnTo>
                                <a:lnTo>
                                  <a:pt x="2247" y="1104"/>
                                </a:lnTo>
                                <a:close/>
                              </a:path>
                            </a:pathLst>
                          </a:custGeom>
                          <a:ln w="3175">
                            <a:solidFill>
                              <a:srgbClr val="522E15"/>
                            </a:solidFill>
                          </a:ln>
                        </wps:spPr>
                        <wps:bodyPr wrap="square" lIns="0" tIns="0" rIns="0" bIns="0" rtlCol="0"/>
                      </wps:wsp>
                      <wps:wsp>
                        <wps:cNvPr id="375" name="object 196">
                          <a:extLst>
                            <a:ext uri="{FF2B5EF4-FFF2-40B4-BE49-F238E27FC236}">
                              <a16:creationId xmlns:a16="http://schemas.microsoft.com/office/drawing/2014/main" id="{76917F17-9406-4B59-9653-0B3D4DE284CA}"/>
                            </a:ext>
                          </a:extLst>
                        </wps:cNvPr>
                        <wps:cNvSpPr/>
                        <wps:spPr>
                          <a:xfrm>
                            <a:off x="277377" y="111952"/>
                            <a:ext cx="2540" cy="2540"/>
                          </a:xfrm>
                          <a:custGeom>
                            <a:avLst/>
                            <a:gdLst/>
                            <a:ahLst/>
                            <a:cxnLst/>
                            <a:rect l="l" t="t" r="r" b="b"/>
                            <a:pathLst>
                              <a:path w="2539" h="2540">
                                <a:moveTo>
                                  <a:pt x="1612" y="0"/>
                                </a:moveTo>
                                <a:lnTo>
                                  <a:pt x="406" y="0"/>
                                </a:lnTo>
                                <a:lnTo>
                                  <a:pt x="0" y="482"/>
                                </a:lnTo>
                                <a:lnTo>
                                  <a:pt x="0" y="1676"/>
                                </a:lnTo>
                                <a:lnTo>
                                  <a:pt x="406" y="2146"/>
                                </a:lnTo>
                                <a:lnTo>
                                  <a:pt x="1612" y="2146"/>
                                </a:lnTo>
                                <a:lnTo>
                                  <a:pt x="2082" y="1676"/>
                                </a:lnTo>
                                <a:lnTo>
                                  <a:pt x="2082" y="1079"/>
                                </a:lnTo>
                                <a:lnTo>
                                  <a:pt x="2082" y="482"/>
                                </a:lnTo>
                                <a:lnTo>
                                  <a:pt x="1612" y="0"/>
                                </a:lnTo>
                                <a:close/>
                              </a:path>
                            </a:pathLst>
                          </a:custGeom>
                          <a:solidFill>
                            <a:srgbClr val="090A0A"/>
                          </a:solidFill>
                        </wps:spPr>
                        <wps:bodyPr wrap="square" lIns="0" tIns="0" rIns="0" bIns="0" rtlCol="0"/>
                      </wps:wsp>
                      <wps:wsp>
                        <wps:cNvPr id="376" name="object 197">
                          <a:extLst>
                            <a:ext uri="{FF2B5EF4-FFF2-40B4-BE49-F238E27FC236}">
                              <a16:creationId xmlns:a16="http://schemas.microsoft.com/office/drawing/2014/main" id="{C89725B5-276F-4E8F-8B0E-E5B6076109AE}"/>
                            </a:ext>
                          </a:extLst>
                        </wps:cNvPr>
                        <wps:cNvSpPr/>
                        <wps:spPr>
                          <a:xfrm>
                            <a:off x="277377" y="111952"/>
                            <a:ext cx="2540" cy="2540"/>
                          </a:xfrm>
                          <a:custGeom>
                            <a:avLst/>
                            <a:gdLst/>
                            <a:ahLst/>
                            <a:cxnLst/>
                            <a:rect l="l" t="t" r="r" b="b"/>
                            <a:pathLst>
                              <a:path w="2539" h="2540">
                                <a:moveTo>
                                  <a:pt x="2082" y="1079"/>
                                </a:moveTo>
                                <a:lnTo>
                                  <a:pt x="2082" y="1676"/>
                                </a:lnTo>
                                <a:lnTo>
                                  <a:pt x="1612" y="2146"/>
                                </a:lnTo>
                                <a:lnTo>
                                  <a:pt x="1003" y="2146"/>
                                </a:lnTo>
                                <a:lnTo>
                                  <a:pt x="406" y="2146"/>
                                </a:lnTo>
                                <a:lnTo>
                                  <a:pt x="0" y="1676"/>
                                </a:lnTo>
                                <a:lnTo>
                                  <a:pt x="0" y="1079"/>
                                </a:lnTo>
                                <a:lnTo>
                                  <a:pt x="0" y="482"/>
                                </a:lnTo>
                                <a:lnTo>
                                  <a:pt x="406" y="0"/>
                                </a:lnTo>
                                <a:lnTo>
                                  <a:pt x="1003" y="0"/>
                                </a:lnTo>
                                <a:lnTo>
                                  <a:pt x="1612" y="0"/>
                                </a:lnTo>
                                <a:lnTo>
                                  <a:pt x="2082" y="482"/>
                                </a:lnTo>
                                <a:lnTo>
                                  <a:pt x="2082" y="1079"/>
                                </a:lnTo>
                                <a:close/>
                              </a:path>
                            </a:pathLst>
                          </a:custGeom>
                          <a:ln w="3175">
                            <a:solidFill>
                              <a:srgbClr val="CC4A17"/>
                            </a:solidFill>
                          </a:ln>
                        </wps:spPr>
                        <wps:bodyPr wrap="square" lIns="0" tIns="0" rIns="0" bIns="0" rtlCol="0"/>
                      </wps:wsp>
                      <wps:wsp>
                        <wps:cNvPr id="377" name="object 198">
                          <a:extLst>
                            <a:ext uri="{FF2B5EF4-FFF2-40B4-BE49-F238E27FC236}">
                              <a16:creationId xmlns:a16="http://schemas.microsoft.com/office/drawing/2014/main" id="{DF8F454E-DBE8-4139-B861-0B5998F4C190}"/>
                            </a:ext>
                          </a:extLst>
                        </wps:cNvPr>
                        <wps:cNvSpPr/>
                        <wps:spPr>
                          <a:xfrm>
                            <a:off x="278382" y="112338"/>
                            <a:ext cx="1270" cy="635"/>
                          </a:xfrm>
                          <a:custGeom>
                            <a:avLst/>
                            <a:gdLst/>
                            <a:ahLst/>
                            <a:cxnLst/>
                            <a:rect l="l" t="t" r="r" b="b"/>
                            <a:pathLst>
                              <a:path w="1270" h="634">
                                <a:moveTo>
                                  <a:pt x="749" y="0"/>
                                </a:moveTo>
                                <a:lnTo>
                                  <a:pt x="253" y="0"/>
                                </a:lnTo>
                                <a:lnTo>
                                  <a:pt x="0" y="63"/>
                                </a:lnTo>
                                <a:lnTo>
                                  <a:pt x="0" y="381"/>
                                </a:lnTo>
                                <a:lnTo>
                                  <a:pt x="253" y="469"/>
                                </a:lnTo>
                                <a:lnTo>
                                  <a:pt x="749" y="469"/>
                                </a:lnTo>
                                <a:lnTo>
                                  <a:pt x="1015" y="381"/>
                                </a:lnTo>
                                <a:lnTo>
                                  <a:pt x="1015" y="215"/>
                                </a:lnTo>
                                <a:lnTo>
                                  <a:pt x="1015" y="63"/>
                                </a:lnTo>
                                <a:lnTo>
                                  <a:pt x="749" y="0"/>
                                </a:lnTo>
                                <a:close/>
                              </a:path>
                            </a:pathLst>
                          </a:custGeom>
                          <a:solidFill>
                            <a:srgbClr val="FCFCFD"/>
                          </a:solidFill>
                        </wps:spPr>
                        <wps:bodyPr wrap="square" lIns="0" tIns="0" rIns="0" bIns="0" rtlCol="0"/>
                      </wps:wsp>
                      <wps:wsp>
                        <wps:cNvPr id="378" name="object 199">
                          <a:extLst>
                            <a:ext uri="{FF2B5EF4-FFF2-40B4-BE49-F238E27FC236}">
                              <a16:creationId xmlns:a16="http://schemas.microsoft.com/office/drawing/2014/main" id="{D20F9FFC-2BE5-4336-8D3A-46CAC737D861}"/>
                            </a:ext>
                          </a:extLst>
                        </wps:cNvPr>
                        <wps:cNvSpPr/>
                        <wps:spPr>
                          <a:xfrm>
                            <a:off x="277376" y="113348"/>
                            <a:ext cx="1905" cy="1270"/>
                          </a:xfrm>
                          <a:custGeom>
                            <a:avLst/>
                            <a:gdLst/>
                            <a:ahLst/>
                            <a:cxnLst/>
                            <a:rect l="l" t="t" r="r" b="b"/>
                            <a:pathLst>
                              <a:path w="1904" h="1270">
                                <a:moveTo>
                                  <a:pt x="0" y="0"/>
                                </a:moveTo>
                                <a:lnTo>
                                  <a:pt x="25" y="190"/>
                                </a:lnTo>
                                <a:lnTo>
                                  <a:pt x="88" y="342"/>
                                </a:lnTo>
                                <a:lnTo>
                                  <a:pt x="228" y="596"/>
                                </a:lnTo>
                                <a:lnTo>
                                  <a:pt x="368" y="660"/>
                                </a:lnTo>
                                <a:lnTo>
                                  <a:pt x="533" y="812"/>
                                </a:lnTo>
                                <a:lnTo>
                                  <a:pt x="787" y="889"/>
                                </a:lnTo>
                                <a:lnTo>
                                  <a:pt x="1270" y="889"/>
                                </a:lnTo>
                                <a:lnTo>
                                  <a:pt x="1409" y="787"/>
                                </a:lnTo>
                                <a:lnTo>
                                  <a:pt x="1612" y="660"/>
                                </a:lnTo>
                                <a:lnTo>
                                  <a:pt x="1739" y="596"/>
                                </a:lnTo>
                                <a:lnTo>
                                  <a:pt x="1765" y="342"/>
                                </a:lnTo>
                                <a:lnTo>
                                  <a:pt x="1447" y="508"/>
                                </a:lnTo>
                                <a:lnTo>
                                  <a:pt x="1143" y="596"/>
                                </a:lnTo>
                                <a:lnTo>
                                  <a:pt x="876" y="508"/>
                                </a:lnTo>
                                <a:lnTo>
                                  <a:pt x="635" y="381"/>
                                </a:lnTo>
                                <a:lnTo>
                                  <a:pt x="304" y="254"/>
                                </a:lnTo>
                                <a:lnTo>
                                  <a:pt x="0" y="0"/>
                                </a:lnTo>
                                <a:close/>
                              </a:path>
                            </a:pathLst>
                          </a:custGeom>
                          <a:solidFill>
                            <a:srgbClr val="C37436"/>
                          </a:solidFill>
                        </wps:spPr>
                        <wps:bodyPr wrap="square" lIns="0" tIns="0" rIns="0" bIns="0" rtlCol="0"/>
                      </wps:wsp>
                      <wps:wsp>
                        <wps:cNvPr id="379" name="object 200">
                          <a:extLst>
                            <a:ext uri="{FF2B5EF4-FFF2-40B4-BE49-F238E27FC236}">
                              <a16:creationId xmlns:a16="http://schemas.microsoft.com/office/drawing/2014/main" id="{A18EE5C7-7F05-4CA4-81A9-E5C3AD872588}"/>
                            </a:ext>
                          </a:extLst>
                        </wps:cNvPr>
                        <wps:cNvSpPr/>
                        <wps:spPr>
                          <a:xfrm>
                            <a:off x="275069" y="110973"/>
                            <a:ext cx="5715" cy="2540"/>
                          </a:xfrm>
                          <a:custGeom>
                            <a:avLst/>
                            <a:gdLst/>
                            <a:ahLst/>
                            <a:cxnLst/>
                            <a:rect l="l" t="t" r="r" b="b"/>
                            <a:pathLst>
                              <a:path w="5714" h="2540">
                                <a:moveTo>
                                  <a:pt x="3721" y="0"/>
                                </a:moveTo>
                                <a:lnTo>
                                  <a:pt x="3162" y="190"/>
                                </a:lnTo>
                                <a:lnTo>
                                  <a:pt x="2616" y="342"/>
                                </a:lnTo>
                                <a:lnTo>
                                  <a:pt x="2044" y="660"/>
                                </a:lnTo>
                                <a:lnTo>
                                  <a:pt x="1612" y="952"/>
                                </a:lnTo>
                                <a:lnTo>
                                  <a:pt x="1206" y="1295"/>
                                </a:lnTo>
                                <a:lnTo>
                                  <a:pt x="787" y="1587"/>
                                </a:lnTo>
                                <a:lnTo>
                                  <a:pt x="368" y="1930"/>
                                </a:lnTo>
                                <a:lnTo>
                                  <a:pt x="0" y="2374"/>
                                </a:lnTo>
                                <a:lnTo>
                                  <a:pt x="1041" y="2057"/>
                                </a:lnTo>
                                <a:lnTo>
                                  <a:pt x="1536" y="1841"/>
                                </a:lnTo>
                                <a:lnTo>
                                  <a:pt x="2019" y="1587"/>
                                </a:lnTo>
                                <a:lnTo>
                                  <a:pt x="2489" y="1295"/>
                                </a:lnTo>
                                <a:lnTo>
                                  <a:pt x="3352" y="914"/>
                                </a:lnTo>
                                <a:lnTo>
                                  <a:pt x="3822" y="762"/>
                                </a:lnTo>
                                <a:lnTo>
                                  <a:pt x="4267" y="660"/>
                                </a:lnTo>
                                <a:lnTo>
                                  <a:pt x="4775" y="635"/>
                                </a:lnTo>
                                <a:lnTo>
                                  <a:pt x="5283" y="660"/>
                                </a:lnTo>
                                <a:lnTo>
                                  <a:pt x="5715" y="889"/>
                                </a:lnTo>
                                <a:lnTo>
                                  <a:pt x="5499" y="342"/>
                                </a:lnTo>
                                <a:lnTo>
                                  <a:pt x="4902" y="127"/>
                                </a:lnTo>
                                <a:lnTo>
                                  <a:pt x="4267" y="38"/>
                                </a:lnTo>
                                <a:lnTo>
                                  <a:pt x="3721" y="0"/>
                                </a:lnTo>
                                <a:close/>
                              </a:path>
                            </a:pathLst>
                          </a:custGeom>
                          <a:solidFill>
                            <a:srgbClr val="734036"/>
                          </a:solidFill>
                        </wps:spPr>
                        <wps:bodyPr wrap="square" lIns="0" tIns="0" rIns="0" bIns="0" rtlCol="0"/>
                      </wps:wsp>
                      <wps:wsp>
                        <wps:cNvPr id="380" name="object 201">
                          <a:extLst>
                            <a:ext uri="{FF2B5EF4-FFF2-40B4-BE49-F238E27FC236}">
                              <a16:creationId xmlns:a16="http://schemas.microsoft.com/office/drawing/2014/main" id="{395E008A-1BE7-4078-9D3D-EF74A91EDA09}"/>
                            </a:ext>
                          </a:extLst>
                        </wps:cNvPr>
                        <wps:cNvSpPr/>
                        <wps:spPr>
                          <a:xfrm>
                            <a:off x="269339" y="113063"/>
                            <a:ext cx="1905" cy="5715"/>
                          </a:xfrm>
                          <a:custGeom>
                            <a:avLst/>
                            <a:gdLst/>
                            <a:ahLst/>
                            <a:cxnLst/>
                            <a:rect l="l" t="t" r="r" b="b"/>
                            <a:pathLst>
                              <a:path w="1904" h="5715">
                                <a:moveTo>
                                  <a:pt x="0" y="0"/>
                                </a:moveTo>
                                <a:lnTo>
                                  <a:pt x="1549" y="3479"/>
                                </a:lnTo>
                                <a:lnTo>
                                  <a:pt x="1549" y="4457"/>
                                </a:lnTo>
                                <a:lnTo>
                                  <a:pt x="1574" y="5435"/>
                                </a:lnTo>
                                <a:lnTo>
                                  <a:pt x="1739" y="4457"/>
                                </a:lnTo>
                                <a:lnTo>
                                  <a:pt x="1714" y="3479"/>
                                </a:lnTo>
                                <a:lnTo>
                                  <a:pt x="1485" y="2501"/>
                                </a:lnTo>
                                <a:lnTo>
                                  <a:pt x="1358" y="2057"/>
                                </a:lnTo>
                                <a:lnTo>
                                  <a:pt x="1231" y="1549"/>
                                </a:lnTo>
                                <a:lnTo>
                                  <a:pt x="1016" y="1104"/>
                                </a:lnTo>
                                <a:lnTo>
                                  <a:pt x="736" y="660"/>
                                </a:lnTo>
                                <a:lnTo>
                                  <a:pt x="444" y="279"/>
                                </a:lnTo>
                                <a:lnTo>
                                  <a:pt x="0" y="0"/>
                                </a:lnTo>
                                <a:close/>
                              </a:path>
                            </a:pathLst>
                          </a:custGeom>
                          <a:solidFill>
                            <a:srgbClr val="955F4B"/>
                          </a:solidFill>
                        </wps:spPr>
                        <wps:bodyPr wrap="square" lIns="0" tIns="0" rIns="0" bIns="0" rtlCol="0"/>
                      </wps:wsp>
                      <wps:wsp>
                        <wps:cNvPr id="381" name="object 202">
                          <a:extLst>
                            <a:ext uri="{FF2B5EF4-FFF2-40B4-BE49-F238E27FC236}">
                              <a16:creationId xmlns:a16="http://schemas.microsoft.com/office/drawing/2014/main" id="{18A47016-43E5-4347-8CD9-AC78FF0738EE}"/>
                            </a:ext>
                          </a:extLst>
                        </wps:cNvPr>
                        <wps:cNvSpPr/>
                        <wps:spPr>
                          <a:xfrm>
                            <a:off x="267214" y="125588"/>
                            <a:ext cx="11430" cy="20320"/>
                          </a:xfrm>
                          <a:custGeom>
                            <a:avLst/>
                            <a:gdLst/>
                            <a:ahLst/>
                            <a:cxnLst/>
                            <a:rect l="l" t="t" r="r" b="b"/>
                            <a:pathLst>
                              <a:path w="11429" h="20320">
                                <a:moveTo>
                                  <a:pt x="2654" y="0"/>
                                </a:moveTo>
                                <a:lnTo>
                                  <a:pt x="1308" y="533"/>
                                </a:lnTo>
                                <a:lnTo>
                                  <a:pt x="0" y="1130"/>
                                </a:lnTo>
                                <a:lnTo>
                                  <a:pt x="977" y="5918"/>
                                </a:lnTo>
                                <a:lnTo>
                                  <a:pt x="3352" y="11163"/>
                                </a:lnTo>
                                <a:lnTo>
                                  <a:pt x="5753" y="16446"/>
                                </a:lnTo>
                                <a:lnTo>
                                  <a:pt x="8775" y="20180"/>
                                </a:lnTo>
                                <a:lnTo>
                                  <a:pt x="10058" y="19672"/>
                                </a:lnTo>
                                <a:lnTo>
                                  <a:pt x="11366" y="19075"/>
                                </a:lnTo>
                                <a:lnTo>
                                  <a:pt x="10477" y="14300"/>
                                </a:lnTo>
                                <a:lnTo>
                                  <a:pt x="8000" y="9144"/>
                                </a:lnTo>
                                <a:lnTo>
                                  <a:pt x="5676" y="3822"/>
                                </a:lnTo>
                                <a:lnTo>
                                  <a:pt x="2654" y="0"/>
                                </a:lnTo>
                                <a:close/>
                              </a:path>
                            </a:pathLst>
                          </a:custGeom>
                          <a:solidFill>
                            <a:srgbClr val="4A8B38"/>
                          </a:solidFill>
                        </wps:spPr>
                        <wps:bodyPr wrap="square" lIns="0" tIns="0" rIns="0" bIns="0" rtlCol="0"/>
                      </wps:wsp>
                      <wps:wsp>
                        <wps:cNvPr id="382" name="object 203">
                          <a:extLst>
                            <a:ext uri="{FF2B5EF4-FFF2-40B4-BE49-F238E27FC236}">
                              <a16:creationId xmlns:a16="http://schemas.microsoft.com/office/drawing/2014/main" id="{B38E7D14-CDEA-42DA-B27D-E00AC8E89B59}"/>
                            </a:ext>
                          </a:extLst>
                        </wps:cNvPr>
                        <wps:cNvSpPr/>
                        <wps:spPr>
                          <a:xfrm>
                            <a:off x="268526" y="125587"/>
                            <a:ext cx="10160" cy="19685"/>
                          </a:xfrm>
                          <a:custGeom>
                            <a:avLst/>
                            <a:gdLst/>
                            <a:ahLst/>
                            <a:cxnLst/>
                            <a:rect l="l" t="t" r="r" b="b"/>
                            <a:pathLst>
                              <a:path w="10160" h="19684">
                                <a:moveTo>
                                  <a:pt x="1346" y="0"/>
                                </a:moveTo>
                                <a:lnTo>
                                  <a:pt x="0" y="533"/>
                                </a:lnTo>
                                <a:lnTo>
                                  <a:pt x="4165" y="9270"/>
                                </a:lnTo>
                                <a:lnTo>
                                  <a:pt x="5422" y="12750"/>
                                </a:lnTo>
                                <a:lnTo>
                                  <a:pt x="8750" y="19672"/>
                                </a:lnTo>
                                <a:lnTo>
                                  <a:pt x="10058" y="19075"/>
                                </a:lnTo>
                                <a:lnTo>
                                  <a:pt x="9156" y="14300"/>
                                </a:lnTo>
                                <a:lnTo>
                                  <a:pt x="6692" y="9143"/>
                                </a:lnTo>
                                <a:lnTo>
                                  <a:pt x="4356" y="3822"/>
                                </a:lnTo>
                                <a:lnTo>
                                  <a:pt x="1346" y="0"/>
                                </a:lnTo>
                                <a:close/>
                              </a:path>
                            </a:pathLst>
                          </a:custGeom>
                          <a:solidFill>
                            <a:srgbClr val="326531"/>
                          </a:solidFill>
                        </wps:spPr>
                        <wps:bodyPr wrap="square" lIns="0" tIns="0" rIns="0" bIns="0" rtlCol="0"/>
                      </wps:wsp>
                      <wps:wsp>
                        <wps:cNvPr id="383" name="object 204">
                          <a:extLst>
                            <a:ext uri="{FF2B5EF4-FFF2-40B4-BE49-F238E27FC236}">
                              <a16:creationId xmlns:a16="http://schemas.microsoft.com/office/drawing/2014/main" id="{1C6AEA72-A842-48A3-822B-608323FE0FCC}"/>
                            </a:ext>
                          </a:extLst>
                        </wps:cNvPr>
                        <wps:cNvSpPr/>
                        <wps:spPr>
                          <a:xfrm>
                            <a:off x="273731" y="128995"/>
                            <a:ext cx="16510" cy="17145"/>
                          </a:xfrm>
                          <a:custGeom>
                            <a:avLst/>
                            <a:gdLst/>
                            <a:ahLst/>
                            <a:cxnLst/>
                            <a:rect l="l" t="t" r="r" b="b"/>
                            <a:pathLst>
                              <a:path w="16510" h="17145">
                                <a:moveTo>
                                  <a:pt x="2120" y="0"/>
                                </a:moveTo>
                                <a:lnTo>
                                  <a:pt x="14236" y="16586"/>
                                </a:lnTo>
                                <a:lnTo>
                                  <a:pt x="16319" y="14719"/>
                                </a:lnTo>
                                <a:lnTo>
                                  <a:pt x="13957" y="10629"/>
                                </a:lnTo>
                                <a:lnTo>
                                  <a:pt x="10032" y="6553"/>
                                </a:lnTo>
                                <a:lnTo>
                                  <a:pt x="6108" y="2539"/>
                                </a:lnTo>
                                <a:lnTo>
                                  <a:pt x="2120" y="0"/>
                                </a:lnTo>
                                <a:close/>
                              </a:path>
                            </a:pathLst>
                          </a:custGeom>
                          <a:solidFill>
                            <a:srgbClr val="4A8B38"/>
                          </a:solidFill>
                        </wps:spPr>
                        <wps:bodyPr wrap="square" lIns="0" tIns="0" rIns="0" bIns="0" rtlCol="0"/>
                      </wps:wsp>
                      <wps:wsp>
                        <wps:cNvPr id="384" name="object 205">
                          <a:extLst>
                            <a:ext uri="{FF2B5EF4-FFF2-40B4-BE49-F238E27FC236}">
                              <a16:creationId xmlns:a16="http://schemas.microsoft.com/office/drawing/2014/main" id="{B5DD7F0D-11D8-4FAC-A9C6-3FEC070903ED}"/>
                            </a:ext>
                          </a:extLst>
                        </wps:cNvPr>
                        <wps:cNvSpPr/>
                        <wps:spPr>
                          <a:xfrm>
                            <a:off x="273731" y="129945"/>
                            <a:ext cx="15875" cy="15875"/>
                          </a:xfrm>
                          <a:custGeom>
                            <a:avLst/>
                            <a:gdLst/>
                            <a:ahLst/>
                            <a:cxnLst/>
                            <a:rect l="l" t="t" r="r" b="b"/>
                            <a:pathLst>
                              <a:path w="15875" h="15875">
                                <a:moveTo>
                                  <a:pt x="1079" y="0"/>
                                </a:moveTo>
                                <a:lnTo>
                                  <a:pt x="14236" y="15633"/>
                                </a:lnTo>
                                <a:lnTo>
                                  <a:pt x="15316" y="14681"/>
                                </a:lnTo>
                                <a:lnTo>
                                  <a:pt x="10096" y="9207"/>
                                </a:lnTo>
                                <a:lnTo>
                                  <a:pt x="7467" y="6870"/>
                                </a:lnTo>
                                <a:lnTo>
                                  <a:pt x="1079" y="0"/>
                                </a:lnTo>
                                <a:close/>
                              </a:path>
                            </a:pathLst>
                          </a:custGeom>
                          <a:solidFill>
                            <a:srgbClr val="326531"/>
                          </a:solidFill>
                        </wps:spPr>
                        <wps:bodyPr wrap="square" lIns="0" tIns="0" rIns="0" bIns="0" rtlCol="0"/>
                      </wps:wsp>
                      <wps:wsp>
                        <wps:cNvPr id="385" name="object 206">
                          <a:extLst>
                            <a:ext uri="{FF2B5EF4-FFF2-40B4-BE49-F238E27FC236}">
                              <a16:creationId xmlns:a16="http://schemas.microsoft.com/office/drawing/2014/main" id="{9CD9158F-03A3-415B-9A52-4449D7985892}"/>
                            </a:ext>
                          </a:extLst>
                        </wps:cNvPr>
                        <wps:cNvSpPr/>
                        <wps:spPr>
                          <a:xfrm>
                            <a:off x="278385" y="141630"/>
                            <a:ext cx="8890" cy="20955"/>
                          </a:xfrm>
                          <a:custGeom>
                            <a:avLst/>
                            <a:gdLst/>
                            <a:ahLst/>
                            <a:cxnLst/>
                            <a:rect l="l" t="t" r="r" b="b"/>
                            <a:pathLst>
                              <a:path w="8889" h="20954">
                                <a:moveTo>
                                  <a:pt x="2717" y="0"/>
                                </a:moveTo>
                                <a:lnTo>
                                  <a:pt x="0" y="787"/>
                                </a:lnTo>
                                <a:lnTo>
                                  <a:pt x="254" y="5562"/>
                                </a:lnTo>
                                <a:lnTo>
                                  <a:pt x="1892" y="11125"/>
                                </a:lnTo>
                                <a:lnTo>
                                  <a:pt x="3505" y="16662"/>
                                </a:lnTo>
                                <a:lnTo>
                                  <a:pt x="5943" y="20802"/>
                                </a:lnTo>
                                <a:lnTo>
                                  <a:pt x="8636" y="20078"/>
                                </a:lnTo>
                                <a:lnTo>
                                  <a:pt x="8445" y="15265"/>
                                </a:lnTo>
                                <a:lnTo>
                                  <a:pt x="5118" y="4140"/>
                                </a:lnTo>
                                <a:lnTo>
                                  <a:pt x="2717" y="0"/>
                                </a:lnTo>
                                <a:close/>
                              </a:path>
                            </a:pathLst>
                          </a:custGeom>
                          <a:solidFill>
                            <a:srgbClr val="4A8B38"/>
                          </a:solidFill>
                        </wps:spPr>
                        <wps:bodyPr wrap="square" lIns="0" tIns="0" rIns="0" bIns="0" rtlCol="0"/>
                      </wps:wsp>
                      <wps:wsp>
                        <wps:cNvPr id="386" name="object 207">
                          <a:extLst>
                            <a:ext uri="{FF2B5EF4-FFF2-40B4-BE49-F238E27FC236}">
                              <a16:creationId xmlns:a16="http://schemas.microsoft.com/office/drawing/2014/main" id="{B955DE01-2398-4FBF-94F5-D5739043D793}"/>
                            </a:ext>
                          </a:extLst>
                        </wps:cNvPr>
                        <wps:cNvSpPr/>
                        <wps:spPr>
                          <a:xfrm>
                            <a:off x="279704" y="141630"/>
                            <a:ext cx="7620" cy="20955"/>
                          </a:xfrm>
                          <a:custGeom>
                            <a:avLst/>
                            <a:gdLst/>
                            <a:ahLst/>
                            <a:cxnLst/>
                            <a:rect l="l" t="t" r="r" b="b"/>
                            <a:pathLst>
                              <a:path w="7620" h="20954">
                                <a:moveTo>
                                  <a:pt x="1409" y="0"/>
                                </a:moveTo>
                                <a:lnTo>
                                  <a:pt x="0" y="406"/>
                                </a:lnTo>
                                <a:lnTo>
                                  <a:pt x="2959" y="9550"/>
                                </a:lnTo>
                                <a:lnTo>
                                  <a:pt x="3733" y="13055"/>
                                </a:lnTo>
                                <a:lnTo>
                                  <a:pt x="5981" y="20421"/>
                                </a:lnTo>
                                <a:lnTo>
                                  <a:pt x="7315" y="20078"/>
                                </a:lnTo>
                                <a:lnTo>
                                  <a:pt x="7124" y="15265"/>
                                </a:lnTo>
                                <a:lnTo>
                                  <a:pt x="3797" y="4140"/>
                                </a:lnTo>
                                <a:lnTo>
                                  <a:pt x="1409" y="0"/>
                                </a:lnTo>
                                <a:close/>
                              </a:path>
                            </a:pathLst>
                          </a:custGeom>
                          <a:solidFill>
                            <a:srgbClr val="326531"/>
                          </a:solidFill>
                        </wps:spPr>
                        <wps:bodyPr wrap="square" lIns="0" tIns="0" rIns="0" bIns="0" rtlCol="0"/>
                      </wps:wsp>
                      <wps:wsp>
                        <wps:cNvPr id="387" name="object 208">
                          <a:extLst>
                            <a:ext uri="{FF2B5EF4-FFF2-40B4-BE49-F238E27FC236}">
                              <a16:creationId xmlns:a16="http://schemas.microsoft.com/office/drawing/2014/main" id="{CEC3226E-DE45-4EA9-9C3E-E677383ECA55}"/>
                            </a:ext>
                          </a:extLst>
                        </wps:cNvPr>
                        <wps:cNvSpPr/>
                        <wps:spPr>
                          <a:xfrm>
                            <a:off x="284241" y="145763"/>
                            <a:ext cx="14604" cy="18415"/>
                          </a:xfrm>
                          <a:custGeom>
                            <a:avLst/>
                            <a:gdLst/>
                            <a:ahLst/>
                            <a:cxnLst/>
                            <a:rect l="l" t="t" r="r" b="b"/>
                            <a:pathLst>
                              <a:path w="14604" h="18415">
                                <a:moveTo>
                                  <a:pt x="2298" y="0"/>
                                </a:moveTo>
                                <a:lnTo>
                                  <a:pt x="0" y="1676"/>
                                </a:lnTo>
                                <a:lnTo>
                                  <a:pt x="1727" y="5981"/>
                                </a:lnTo>
                                <a:lnTo>
                                  <a:pt x="8381" y="15087"/>
                                </a:lnTo>
                                <a:lnTo>
                                  <a:pt x="12014" y="18122"/>
                                </a:lnTo>
                                <a:lnTo>
                                  <a:pt x="13157" y="17297"/>
                                </a:lnTo>
                                <a:lnTo>
                                  <a:pt x="14350" y="16510"/>
                                </a:lnTo>
                                <a:lnTo>
                                  <a:pt x="12623" y="12115"/>
                                </a:lnTo>
                                <a:lnTo>
                                  <a:pt x="9258" y="7620"/>
                                </a:lnTo>
                                <a:lnTo>
                                  <a:pt x="5943" y="3035"/>
                                </a:lnTo>
                                <a:lnTo>
                                  <a:pt x="2298" y="0"/>
                                </a:lnTo>
                                <a:close/>
                              </a:path>
                            </a:pathLst>
                          </a:custGeom>
                          <a:solidFill>
                            <a:srgbClr val="4A8B38"/>
                          </a:solidFill>
                        </wps:spPr>
                        <wps:bodyPr wrap="square" lIns="0" tIns="0" rIns="0" bIns="0" rtlCol="0"/>
                      </wps:wsp>
                      <wps:wsp>
                        <wps:cNvPr id="388" name="object 209">
                          <a:extLst>
                            <a:ext uri="{FF2B5EF4-FFF2-40B4-BE49-F238E27FC236}">
                              <a16:creationId xmlns:a16="http://schemas.microsoft.com/office/drawing/2014/main" id="{C8D81784-1778-45AF-B1E3-BFC675481AFE}"/>
                            </a:ext>
                          </a:extLst>
                        </wps:cNvPr>
                        <wps:cNvSpPr/>
                        <wps:spPr>
                          <a:xfrm>
                            <a:off x="284236" y="146616"/>
                            <a:ext cx="13335" cy="17780"/>
                          </a:xfrm>
                          <a:custGeom>
                            <a:avLst/>
                            <a:gdLst/>
                            <a:ahLst/>
                            <a:cxnLst/>
                            <a:rect l="l" t="t" r="r" b="b"/>
                            <a:pathLst>
                              <a:path w="13335" h="17779">
                                <a:moveTo>
                                  <a:pt x="1143" y="0"/>
                                </a:moveTo>
                                <a:lnTo>
                                  <a:pt x="0" y="825"/>
                                </a:lnTo>
                                <a:lnTo>
                                  <a:pt x="1739" y="5130"/>
                                </a:lnTo>
                                <a:lnTo>
                                  <a:pt x="8382" y="14236"/>
                                </a:lnTo>
                                <a:lnTo>
                                  <a:pt x="12014" y="17271"/>
                                </a:lnTo>
                                <a:lnTo>
                                  <a:pt x="13157" y="16446"/>
                                </a:lnTo>
                                <a:lnTo>
                                  <a:pt x="8826" y="10375"/>
                                </a:lnTo>
                                <a:lnTo>
                                  <a:pt x="6489" y="7696"/>
                                </a:lnTo>
                                <a:lnTo>
                                  <a:pt x="1143" y="0"/>
                                </a:lnTo>
                                <a:close/>
                              </a:path>
                            </a:pathLst>
                          </a:custGeom>
                          <a:solidFill>
                            <a:srgbClr val="326531"/>
                          </a:solidFill>
                        </wps:spPr>
                        <wps:bodyPr wrap="square" lIns="0" tIns="0" rIns="0" bIns="0" rtlCol="0"/>
                      </wps:wsp>
                      <wps:wsp>
                        <wps:cNvPr id="389" name="object 210">
                          <a:extLst>
                            <a:ext uri="{FF2B5EF4-FFF2-40B4-BE49-F238E27FC236}">
                              <a16:creationId xmlns:a16="http://schemas.microsoft.com/office/drawing/2014/main" id="{3631EC8C-943D-42FB-9085-E56D6F8CEE79}"/>
                            </a:ext>
                          </a:extLst>
                        </wps:cNvPr>
                        <wps:cNvSpPr/>
                        <wps:spPr>
                          <a:xfrm>
                            <a:off x="285111" y="157085"/>
                            <a:ext cx="6350" cy="20320"/>
                          </a:xfrm>
                          <a:custGeom>
                            <a:avLst/>
                            <a:gdLst/>
                            <a:ahLst/>
                            <a:cxnLst/>
                            <a:rect l="l" t="t" r="r" b="b"/>
                            <a:pathLst>
                              <a:path w="6350" h="20320">
                                <a:moveTo>
                                  <a:pt x="3175" y="0"/>
                                </a:moveTo>
                                <a:lnTo>
                                  <a:pt x="1854" y="254"/>
                                </a:lnTo>
                                <a:lnTo>
                                  <a:pt x="546" y="342"/>
                                </a:lnTo>
                                <a:lnTo>
                                  <a:pt x="0" y="4902"/>
                                </a:lnTo>
                                <a:lnTo>
                                  <a:pt x="711" y="10312"/>
                                </a:lnTo>
                                <a:lnTo>
                                  <a:pt x="1371" y="15748"/>
                                </a:lnTo>
                                <a:lnTo>
                                  <a:pt x="3022" y="19964"/>
                                </a:lnTo>
                                <a:lnTo>
                                  <a:pt x="4305" y="19862"/>
                                </a:lnTo>
                                <a:lnTo>
                                  <a:pt x="5676" y="19608"/>
                                </a:lnTo>
                                <a:lnTo>
                                  <a:pt x="6210" y="15151"/>
                                </a:lnTo>
                                <a:lnTo>
                                  <a:pt x="4787" y="4330"/>
                                </a:lnTo>
                                <a:lnTo>
                                  <a:pt x="3175" y="0"/>
                                </a:lnTo>
                                <a:close/>
                              </a:path>
                            </a:pathLst>
                          </a:custGeom>
                          <a:solidFill>
                            <a:srgbClr val="4A8B38"/>
                          </a:solidFill>
                        </wps:spPr>
                        <wps:bodyPr wrap="square" lIns="0" tIns="0" rIns="0" bIns="0" rtlCol="0"/>
                      </wps:wsp>
                      <wps:wsp>
                        <wps:cNvPr id="390" name="object 211">
                          <a:extLst>
                            <a:ext uri="{FF2B5EF4-FFF2-40B4-BE49-F238E27FC236}">
                              <a16:creationId xmlns:a16="http://schemas.microsoft.com/office/drawing/2014/main" id="{EB40C226-9912-4750-8556-4E8A5F2248C7}"/>
                            </a:ext>
                          </a:extLst>
                        </wps:cNvPr>
                        <wps:cNvSpPr/>
                        <wps:spPr>
                          <a:xfrm>
                            <a:off x="286968" y="157084"/>
                            <a:ext cx="4445" cy="20320"/>
                          </a:xfrm>
                          <a:custGeom>
                            <a:avLst/>
                            <a:gdLst/>
                            <a:ahLst/>
                            <a:cxnLst/>
                            <a:rect l="l" t="t" r="r" b="b"/>
                            <a:pathLst>
                              <a:path w="4445" h="20320">
                                <a:moveTo>
                                  <a:pt x="1320" y="0"/>
                                </a:moveTo>
                                <a:lnTo>
                                  <a:pt x="0" y="253"/>
                                </a:lnTo>
                                <a:lnTo>
                                  <a:pt x="1320" y="9207"/>
                                </a:lnTo>
                                <a:lnTo>
                                  <a:pt x="1473" y="12687"/>
                                </a:lnTo>
                                <a:lnTo>
                                  <a:pt x="2451" y="19862"/>
                                </a:lnTo>
                                <a:lnTo>
                                  <a:pt x="3810" y="19608"/>
                                </a:lnTo>
                                <a:lnTo>
                                  <a:pt x="4343" y="15151"/>
                                </a:lnTo>
                                <a:lnTo>
                                  <a:pt x="2933" y="4330"/>
                                </a:lnTo>
                                <a:lnTo>
                                  <a:pt x="1320" y="0"/>
                                </a:lnTo>
                                <a:close/>
                              </a:path>
                            </a:pathLst>
                          </a:custGeom>
                          <a:solidFill>
                            <a:srgbClr val="326531"/>
                          </a:solidFill>
                        </wps:spPr>
                        <wps:bodyPr wrap="square" lIns="0" tIns="0" rIns="0" bIns="0" rtlCol="0"/>
                      </wps:wsp>
                      <wps:wsp>
                        <wps:cNvPr id="391" name="object 212">
                          <a:extLst>
                            <a:ext uri="{FF2B5EF4-FFF2-40B4-BE49-F238E27FC236}">
                              <a16:creationId xmlns:a16="http://schemas.microsoft.com/office/drawing/2014/main" id="{97A04AB6-4BAC-4B9B-86F8-8E905A905D53}"/>
                            </a:ext>
                          </a:extLst>
                        </wps:cNvPr>
                        <wps:cNvSpPr/>
                        <wps:spPr>
                          <a:xfrm>
                            <a:off x="290317" y="161830"/>
                            <a:ext cx="11430" cy="18415"/>
                          </a:xfrm>
                          <a:custGeom>
                            <a:avLst/>
                            <a:gdLst/>
                            <a:ahLst/>
                            <a:cxnLst/>
                            <a:rect l="l" t="t" r="r" b="b"/>
                            <a:pathLst>
                              <a:path w="11429" h="18415">
                                <a:moveTo>
                                  <a:pt x="2400" y="0"/>
                                </a:moveTo>
                                <a:lnTo>
                                  <a:pt x="0" y="1142"/>
                                </a:lnTo>
                                <a:lnTo>
                                  <a:pt x="939" y="5448"/>
                                </a:lnTo>
                                <a:lnTo>
                                  <a:pt x="5753" y="14871"/>
                                </a:lnTo>
                                <a:lnTo>
                                  <a:pt x="8648" y="18249"/>
                                </a:lnTo>
                                <a:lnTo>
                                  <a:pt x="11099" y="17119"/>
                                </a:lnTo>
                                <a:lnTo>
                                  <a:pt x="10172" y="12814"/>
                                </a:lnTo>
                                <a:lnTo>
                                  <a:pt x="7708" y="8127"/>
                                </a:lnTo>
                                <a:lnTo>
                                  <a:pt x="5333" y="3378"/>
                                </a:lnTo>
                                <a:lnTo>
                                  <a:pt x="2400" y="0"/>
                                </a:lnTo>
                                <a:close/>
                              </a:path>
                            </a:pathLst>
                          </a:custGeom>
                          <a:solidFill>
                            <a:srgbClr val="4A8B38"/>
                          </a:solidFill>
                        </wps:spPr>
                        <wps:bodyPr wrap="square" lIns="0" tIns="0" rIns="0" bIns="0" rtlCol="0"/>
                      </wps:wsp>
                      <wps:wsp>
                        <wps:cNvPr id="392" name="object 213">
                          <a:extLst>
                            <a:ext uri="{FF2B5EF4-FFF2-40B4-BE49-F238E27FC236}">
                              <a16:creationId xmlns:a16="http://schemas.microsoft.com/office/drawing/2014/main" id="{EE9E08DA-8A4F-4F9F-9142-D7039A1C2DE8}"/>
                            </a:ext>
                          </a:extLst>
                        </wps:cNvPr>
                        <wps:cNvSpPr/>
                        <wps:spPr>
                          <a:xfrm>
                            <a:off x="290314" y="162427"/>
                            <a:ext cx="10160" cy="17780"/>
                          </a:xfrm>
                          <a:custGeom>
                            <a:avLst/>
                            <a:gdLst/>
                            <a:ahLst/>
                            <a:cxnLst/>
                            <a:rect l="l" t="t" r="r" b="b"/>
                            <a:pathLst>
                              <a:path w="10160" h="17779">
                                <a:moveTo>
                                  <a:pt x="1168" y="0"/>
                                </a:moveTo>
                                <a:lnTo>
                                  <a:pt x="0" y="546"/>
                                </a:lnTo>
                                <a:lnTo>
                                  <a:pt x="939" y="4851"/>
                                </a:lnTo>
                                <a:lnTo>
                                  <a:pt x="5753" y="14274"/>
                                </a:lnTo>
                                <a:lnTo>
                                  <a:pt x="8648" y="17653"/>
                                </a:lnTo>
                                <a:lnTo>
                                  <a:pt x="9918" y="17081"/>
                                </a:lnTo>
                                <a:lnTo>
                                  <a:pt x="6730" y="10756"/>
                                </a:lnTo>
                                <a:lnTo>
                                  <a:pt x="4991" y="7975"/>
                                </a:lnTo>
                                <a:lnTo>
                                  <a:pt x="1168" y="0"/>
                                </a:lnTo>
                                <a:close/>
                              </a:path>
                            </a:pathLst>
                          </a:custGeom>
                          <a:solidFill>
                            <a:srgbClr val="326531"/>
                          </a:solidFill>
                        </wps:spPr>
                        <wps:bodyPr wrap="square" lIns="0" tIns="0" rIns="0" bIns="0" rtlCol="0"/>
                      </wps:wsp>
                      <wps:wsp>
                        <wps:cNvPr id="393" name="object 214">
                          <a:extLst>
                            <a:ext uri="{FF2B5EF4-FFF2-40B4-BE49-F238E27FC236}">
                              <a16:creationId xmlns:a16="http://schemas.microsoft.com/office/drawing/2014/main" id="{E307B079-8836-4479-82D8-84BE5B8BC940}"/>
                            </a:ext>
                          </a:extLst>
                        </wps:cNvPr>
                        <wps:cNvSpPr/>
                        <wps:spPr>
                          <a:xfrm>
                            <a:off x="291150" y="174139"/>
                            <a:ext cx="5715" cy="20320"/>
                          </a:xfrm>
                          <a:custGeom>
                            <a:avLst/>
                            <a:gdLst/>
                            <a:ahLst/>
                            <a:cxnLst/>
                            <a:rect l="l" t="t" r="r" b="b"/>
                            <a:pathLst>
                              <a:path w="5714" h="20320">
                                <a:moveTo>
                                  <a:pt x="3619" y="0"/>
                                </a:moveTo>
                                <a:lnTo>
                                  <a:pt x="2324" y="25"/>
                                </a:lnTo>
                                <a:lnTo>
                                  <a:pt x="939" y="126"/>
                                </a:lnTo>
                                <a:lnTo>
                                  <a:pt x="0" y="4584"/>
                                </a:lnTo>
                                <a:lnTo>
                                  <a:pt x="203" y="10020"/>
                                </a:lnTo>
                                <a:lnTo>
                                  <a:pt x="431" y="15455"/>
                                </a:lnTo>
                                <a:lnTo>
                                  <a:pt x="1689" y="19799"/>
                                </a:lnTo>
                                <a:lnTo>
                                  <a:pt x="3022" y="19799"/>
                                </a:lnTo>
                                <a:lnTo>
                                  <a:pt x="4343" y="19672"/>
                                </a:lnTo>
                                <a:lnTo>
                                  <a:pt x="5257" y="15303"/>
                                </a:lnTo>
                                <a:lnTo>
                                  <a:pt x="4876" y="4356"/>
                                </a:lnTo>
                                <a:lnTo>
                                  <a:pt x="3619" y="0"/>
                                </a:lnTo>
                                <a:close/>
                              </a:path>
                            </a:pathLst>
                          </a:custGeom>
                          <a:solidFill>
                            <a:srgbClr val="4A8B38"/>
                          </a:solidFill>
                        </wps:spPr>
                        <wps:bodyPr wrap="square" lIns="0" tIns="0" rIns="0" bIns="0" rtlCol="0"/>
                      </wps:wsp>
                      <wps:wsp>
                        <wps:cNvPr id="394" name="object 215">
                          <a:extLst>
                            <a:ext uri="{FF2B5EF4-FFF2-40B4-BE49-F238E27FC236}">
                              <a16:creationId xmlns:a16="http://schemas.microsoft.com/office/drawing/2014/main" id="{CC02A831-1091-4B75-BF40-13877D71E6FA}"/>
                            </a:ext>
                          </a:extLst>
                        </wps:cNvPr>
                        <wps:cNvSpPr/>
                        <wps:spPr>
                          <a:xfrm>
                            <a:off x="293470" y="174132"/>
                            <a:ext cx="3175" cy="20320"/>
                          </a:xfrm>
                          <a:custGeom>
                            <a:avLst/>
                            <a:gdLst/>
                            <a:ahLst/>
                            <a:cxnLst/>
                            <a:rect l="l" t="t" r="r" b="b"/>
                            <a:pathLst>
                              <a:path w="3175" h="20320">
                                <a:moveTo>
                                  <a:pt x="1295" y="0"/>
                                </a:moveTo>
                                <a:lnTo>
                                  <a:pt x="0" y="25"/>
                                </a:lnTo>
                                <a:lnTo>
                                  <a:pt x="469" y="9105"/>
                                </a:lnTo>
                                <a:lnTo>
                                  <a:pt x="355" y="12560"/>
                                </a:lnTo>
                                <a:lnTo>
                                  <a:pt x="698" y="19799"/>
                                </a:lnTo>
                                <a:lnTo>
                                  <a:pt x="2019" y="19672"/>
                                </a:lnTo>
                                <a:lnTo>
                                  <a:pt x="2946" y="15303"/>
                                </a:lnTo>
                                <a:lnTo>
                                  <a:pt x="2552" y="4368"/>
                                </a:lnTo>
                                <a:lnTo>
                                  <a:pt x="1295" y="0"/>
                                </a:lnTo>
                                <a:close/>
                              </a:path>
                            </a:pathLst>
                          </a:custGeom>
                          <a:solidFill>
                            <a:srgbClr val="326531"/>
                          </a:solidFill>
                        </wps:spPr>
                        <wps:bodyPr wrap="square" lIns="0" tIns="0" rIns="0" bIns="0" rtlCol="0"/>
                      </wps:wsp>
                      <wps:wsp>
                        <wps:cNvPr id="395" name="object 216">
                          <a:extLst>
                            <a:ext uri="{FF2B5EF4-FFF2-40B4-BE49-F238E27FC236}">
                              <a16:creationId xmlns:a16="http://schemas.microsoft.com/office/drawing/2014/main" id="{72CF519F-2AFE-4872-BCB8-F230F1F3B168}"/>
                            </a:ext>
                          </a:extLst>
                        </wps:cNvPr>
                        <wps:cNvSpPr/>
                        <wps:spPr>
                          <a:xfrm>
                            <a:off x="296861" y="180800"/>
                            <a:ext cx="8255" cy="19050"/>
                          </a:xfrm>
                          <a:custGeom>
                            <a:avLst/>
                            <a:gdLst/>
                            <a:ahLst/>
                            <a:cxnLst/>
                            <a:rect l="l" t="t" r="r" b="b"/>
                            <a:pathLst>
                              <a:path w="8254" h="19050">
                                <a:moveTo>
                                  <a:pt x="2552" y="0"/>
                                </a:moveTo>
                                <a:lnTo>
                                  <a:pt x="1257" y="380"/>
                                </a:lnTo>
                                <a:lnTo>
                                  <a:pt x="0" y="711"/>
                                </a:lnTo>
                                <a:lnTo>
                                  <a:pt x="127" y="5130"/>
                                </a:lnTo>
                                <a:lnTo>
                                  <a:pt x="3162" y="15278"/>
                                </a:lnTo>
                                <a:lnTo>
                                  <a:pt x="5372" y="19049"/>
                                </a:lnTo>
                                <a:lnTo>
                                  <a:pt x="7962" y="18351"/>
                                </a:lnTo>
                                <a:lnTo>
                                  <a:pt x="7797" y="14020"/>
                                </a:lnTo>
                                <a:lnTo>
                                  <a:pt x="6286" y="8928"/>
                                </a:lnTo>
                                <a:lnTo>
                                  <a:pt x="4800" y="3873"/>
                                </a:lnTo>
                                <a:lnTo>
                                  <a:pt x="2552" y="0"/>
                                </a:lnTo>
                                <a:close/>
                              </a:path>
                            </a:pathLst>
                          </a:custGeom>
                          <a:solidFill>
                            <a:srgbClr val="4A8B38"/>
                          </a:solidFill>
                        </wps:spPr>
                        <wps:bodyPr wrap="square" lIns="0" tIns="0" rIns="0" bIns="0" rtlCol="0"/>
                      </wps:wsp>
                      <wps:wsp>
                        <wps:cNvPr id="396" name="object 217">
                          <a:extLst>
                            <a:ext uri="{FF2B5EF4-FFF2-40B4-BE49-F238E27FC236}">
                              <a16:creationId xmlns:a16="http://schemas.microsoft.com/office/drawing/2014/main" id="{900C5E9D-BF3E-43B7-BD2A-F36619607D32}"/>
                            </a:ext>
                          </a:extLst>
                        </wps:cNvPr>
                        <wps:cNvSpPr/>
                        <wps:spPr>
                          <a:xfrm>
                            <a:off x="296865" y="181187"/>
                            <a:ext cx="6985" cy="19050"/>
                          </a:xfrm>
                          <a:custGeom>
                            <a:avLst/>
                            <a:gdLst/>
                            <a:ahLst/>
                            <a:cxnLst/>
                            <a:rect l="l" t="t" r="r" b="b"/>
                            <a:pathLst>
                              <a:path w="6985" h="19050">
                                <a:moveTo>
                                  <a:pt x="1257" y="0"/>
                                </a:moveTo>
                                <a:lnTo>
                                  <a:pt x="0" y="317"/>
                                </a:lnTo>
                                <a:lnTo>
                                  <a:pt x="114" y="4749"/>
                                </a:lnTo>
                                <a:lnTo>
                                  <a:pt x="3162" y="14897"/>
                                </a:lnTo>
                                <a:lnTo>
                                  <a:pt x="5359" y="18656"/>
                                </a:lnTo>
                                <a:lnTo>
                                  <a:pt x="6667" y="18313"/>
                                </a:lnTo>
                                <a:lnTo>
                                  <a:pt x="4737" y="11607"/>
                                </a:lnTo>
                                <a:lnTo>
                                  <a:pt x="3530" y="8445"/>
                                </a:lnTo>
                                <a:lnTo>
                                  <a:pt x="1257" y="0"/>
                                </a:lnTo>
                                <a:close/>
                              </a:path>
                            </a:pathLst>
                          </a:custGeom>
                          <a:solidFill>
                            <a:srgbClr val="326531"/>
                          </a:solidFill>
                        </wps:spPr>
                        <wps:bodyPr wrap="square" lIns="0" tIns="0" rIns="0" bIns="0" rtlCol="0"/>
                      </wps:wsp>
                      <wps:wsp>
                        <wps:cNvPr id="397" name="object 218">
                          <a:extLst>
                            <a:ext uri="{FF2B5EF4-FFF2-40B4-BE49-F238E27FC236}">
                              <a16:creationId xmlns:a16="http://schemas.microsoft.com/office/drawing/2014/main" id="{B579A939-61CC-4511-BFAC-3550B6EA192E}"/>
                            </a:ext>
                          </a:extLst>
                        </wps:cNvPr>
                        <wps:cNvSpPr/>
                        <wps:spPr>
                          <a:xfrm>
                            <a:off x="292613" y="191907"/>
                            <a:ext cx="6350" cy="20320"/>
                          </a:xfrm>
                          <a:custGeom>
                            <a:avLst/>
                            <a:gdLst/>
                            <a:ahLst/>
                            <a:cxnLst/>
                            <a:rect l="l" t="t" r="r" b="b"/>
                            <a:pathLst>
                              <a:path w="6350" h="20320">
                                <a:moveTo>
                                  <a:pt x="3136" y="0"/>
                                </a:moveTo>
                                <a:lnTo>
                                  <a:pt x="1460" y="4267"/>
                                </a:lnTo>
                                <a:lnTo>
                                  <a:pt x="761" y="9677"/>
                                </a:lnTo>
                                <a:lnTo>
                                  <a:pt x="0" y="15087"/>
                                </a:lnTo>
                                <a:lnTo>
                                  <a:pt x="533" y="19608"/>
                                </a:lnTo>
                                <a:lnTo>
                                  <a:pt x="1866" y="19735"/>
                                </a:lnTo>
                                <a:lnTo>
                                  <a:pt x="3136" y="19926"/>
                                </a:lnTo>
                                <a:lnTo>
                                  <a:pt x="4813" y="15697"/>
                                </a:lnTo>
                                <a:lnTo>
                                  <a:pt x="5575" y="10312"/>
                                </a:lnTo>
                                <a:lnTo>
                                  <a:pt x="6273" y="4902"/>
                                </a:lnTo>
                                <a:lnTo>
                                  <a:pt x="5816" y="380"/>
                                </a:lnTo>
                                <a:lnTo>
                                  <a:pt x="4432" y="215"/>
                                </a:lnTo>
                                <a:lnTo>
                                  <a:pt x="3136" y="0"/>
                                </a:lnTo>
                                <a:close/>
                              </a:path>
                            </a:pathLst>
                          </a:custGeom>
                          <a:solidFill>
                            <a:srgbClr val="4A8B38"/>
                          </a:solidFill>
                        </wps:spPr>
                        <wps:bodyPr wrap="square" lIns="0" tIns="0" rIns="0" bIns="0" rtlCol="0"/>
                      </wps:wsp>
                      <wps:wsp>
                        <wps:cNvPr id="398" name="object 219">
                          <a:extLst>
                            <a:ext uri="{FF2B5EF4-FFF2-40B4-BE49-F238E27FC236}">
                              <a16:creationId xmlns:a16="http://schemas.microsoft.com/office/drawing/2014/main" id="{64D3F1F2-93DC-4B6D-A5AB-80D15555B884}"/>
                            </a:ext>
                          </a:extLst>
                        </wps:cNvPr>
                        <wps:cNvSpPr/>
                        <wps:spPr>
                          <a:xfrm>
                            <a:off x="294479" y="192123"/>
                            <a:ext cx="4445" cy="20320"/>
                          </a:xfrm>
                          <a:custGeom>
                            <a:avLst/>
                            <a:gdLst/>
                            <a:ahLst/>
                            <a:cxnLst/>
                            <a:rect l="l" t="t" r="r" b="b"/>
                            <a:pathLst>
                              <a:path w="4445" h="20320">
                                <a:moveTo>
                                  <a:pt x="2565" y="0"/>
                                </a:moveTo>
                                <a:lnTo>
                                  <a:pt x="1587" y="8991"/>
                                </a:lnTo>
                                <a:lnTo>
                                  <a:pt x="825" y="12382"/>
                                </a:lnTo>
                                <a:lnTo>
                                  <a:pt x="0" y="19519"/>
                                </a:lnTo>
                                <a:lnTo>
                                  <a:pt x="1270" y="19710"/>
                                </a:lnTo>
                                <a:lnTo>
                                  <a:pt x="2946" y="15481"/>
                                </a:lnTo>
                                <a:lnTo>
                                  <a:pt x="3708" y="10096"/>
                                </a:lnTo>
                                <a:lnTo>
                                  <a:pt x="4406" y="4686"/>
                                </a:lnTo>
                                <a:lnTo>
                                  <a:pt x="3962" y="165"/>
                                </a:lnTo>
                                <a:lnTo>
                                  <a:pt x="2565" y="0"/>
                                </a:lnTo>
                                <a:close/>
                              </a:path>
                            </a:pathLst>
                          </a:custGeom>
                          <a:solidFill>
                            <a:srgbClr val="326531"/>
                          </a:solidFill>
                        </wps:spPr>
                        <wps:bodyPr wrap="square" lIns="0" tIns="0" rIns="0" bIns="0" rtlCol="0"/>
                      </wps:wsp>
                      <wps:wsp>
                        <wps:cNvPr id="399" name="object 220">
                          <a:extLst>
                            <a:ext uri="{FF2B5EF4-FFF2-40B4-BE49-F238E27FC236}">
                              <a16:creationId xmlns:a16="http://schemas.microsoft.com/office/drawing/2014/main" id="{53186C7A-139B-4140-B0E4-8FEC1296C318}"/>
                            </a:ext>
                          </a:extLst>
                        </wps:cNvPr>
                        <wps:cNvSpPr/>
                        <wps:spPr>
                          <a:xfrm>
                            <a:off x="298592" y="199653"/>
                            <a:ext cx="6350" cy="19685"/>
                          </a:xfrm>
                          <a:custGeom>
                            <a:avLst/>
                            <a:gdLst/>
                            <a:ahLst/>
                            <a:cxnLst/>
                            <a:rect l="l" t="t" r="r" b="b"/>
                            <a:pathLst>
                              <a:path w="6350" h="19684">
                                <a:moveTo>
                                  <a:pt x="3225" y="0"/>
                                </a:moveTo>
                                <a:lnTo>
                                  <a:pt x="571" y="292"/>
                                </a:lnTo>
                                <a:lnTo>
                                  <a:pt x="0" y="4648"/>
                                </a:lnTo>
                                <a:lnTo>
                                  <a:pt x="1270" y="15087"/>
                                </a:lnTo>
                                <a:lnTo>
                                  <a:pt x="2755" y="19265"/>
                                </a:lnTo>
                                <a:lnTo>
                                  <a:pt x="5473" y="18973"/>
                                </a:lnTo>
                                <a:lnTo>
                                  <a:pt x="6070" y="14554"/>
                                </a:lnTo>
                                <a:lnTo>
                                  <a:pt x="5473" y="9398"/>
                                </a:lnTo>
                                <a:lnTo>
                                  <a:pt x="4876" y="4140"/>
                                </a:lnTo>
                                <a:lnTo>
                                  <a:pt x="3225" y="0"/>
                                </a:lnTo>
                                <a:close/>
                              </a:path>
                            </a:pathLst>
                          </a:custGeom>
                          <a:solidFill>
                            <a:srgbClr val="4A8B38"/>
                          </a:solidFill>
                        </wps:spPr>
                        <wps:bodyPr wrap="square" lIns="0" tIns="0" rIns="0" bIns="0" rtlCol="0"/>
                      </wps:wsp>
                      <wps:wsp>
                        <wps:cNvPr id="400" name="object 221">
                          <a:extLst>
                            <a:ext uri="{FF2B5EF4-FFF2-40B4-BE49-F238E27FC236}">
                              <a16:creationId xmlns:a16="http://schemas.microsoft.com/office/drawing/2014/main" id="{12FBEB7B-0D7A-4A27-987E-96498F24E89E}"/>
                            </a:ext>
                          </a:extLst>
                        </wps:cNvPr>
                        <wps:cNvSpPr/>
                        <wps:spPr>
                          <a:xfrm>
                            <a:off x="298597" y="199788"/>
                            <a:ext cx="4445" cy="19685"/>
                          </a:xfrm>
                          <a:custGeom>
                            <a:avLst/>
                            <a:gdLst/>
                            <a:ahLst/>
                            <a:cxnLst/>
                            <a:rect l="l" t="t" r="r" b="b"/>
                            <a:pathLst>
                              <a:path w="4445" h="19684">
                                <a:moveTo>
                                  <a:pt x="1917" y="0"/>
                                </a:moveTo>
                                <a:lnTo>
                                  <a:pt x="571" y="152"/>
                                </a:lnTo>
                                <a:lnTo>
                                  <a:pt x="0" y="4521"/>
                                </a:lnTo>
                                <a:lnTo>
                                  <a:pt x="1269" y="14960"/>
                                </a:lnTo>
                                <a:lnTo>
                                  <a:pt x="2755" y="19126"/>
                                </a:lnTo>
                                <a:lnTo>
                                  <a:pt x="4203" y="18973"/>
                                </a:lnTo>
                                <a:lnTo>
                                  <a:pt x="3441" y="11988"/>
                                </a:lnTo>
                                <a:lnTo>
                                  <a:pt x="2755" y="8788"/>
                                </a:lnTo>
                                <a:lnTo>
                                  <a:pt x="1917" y="0"/>
                                </a:lnTo>
                                <a:close/>
                              </a:path>
                            </a:pathLst>
                          </a:custGeom>
                          <a:solidFill>
                            <a:srgbClr val="326531"/>
                          </a:solidFill>
                        </wps:spPr>
                        <wps:bodyPr wrap="square" lIns="0" tIns="0" rIns="0" bIns="0" rtlCol="0"/>
                      </wps:wsp>
                      <wps:wsp>
                        <wps:cNvPr id="401" name="object 222">
                          <a:extLst>
                            <a:ext uri="{FF2B5EF4-FFF2-40B4-BE49-F238E27FC236}">
                              <a16:creationId xmlns:a16="http://schemas.microsoft.com/office/drawing/2014/main" id="{A838E1B5-7800-4F5A-B04F-A84390AF628D}"/>
                            </a:ext>
                          </a:extLst>
                        </wps:cNvPr>
                        <wps:cNvSpPr/>
                        <wps:spPr>
                          <a:xfrm>
                            <a:off x="293878" y="211416"/>
                            <a:ext cx="6350" cy="19685"/>
                          </a:xfrm>
                          <a:custGeom>
                            <a:avLst/>
                            <a:gdLst/>
                            <a:ahLst/>
                            <a:cxnLst/>
                            <a:rect l="l" t="t" r="r" b="b"/>
                            <a:pathLst>
                              <a:path w="6350" h="19684">
                                <a:moveTo>
                                  <a:pt x="2781" y="0"/>
                                </a:moveTo>
                                <a:lnTo>
                                  <a:pt x="1231" y="4089"/>
                                </a:lnTo>
                                <a:lnTo>
                                  <a:pt x="0" y="14554"/>
                                </a:lnTo>
                                <a:lnTo>
                                  <a:pt x="635" y="18986"/>
                                </a:lnTo>
                                <a:lnTo>
                                  <a:pt x="1993" y="19075"/>
                                </a:lnTo>
                                <a:lnTo>
                                  <a:pt x="3289" y="19227"/>
                                </a:lnTo>
                                <a:lnTo>
                                  <a:pt x="4876" y="15151"/>
                                </a:lnTo>
                                <a:lnTo>
                                  <a:pt x="5511" y="9969"/>
                                </a:lnTo>
                                <a:lnTo>
                                  <a:pt x="6045" y="4686"/>
                                </a:lnTo>
                                <a:lnTo>
                                  <a:pt x="5511" y="317"/>
                                </a:lnTo>
                                <a:lnTo>
                                  <a:pt x="2781" y="0"/>
                                </a:lnTo>
                                <a:close/>
                              </a:path>
                            </a:pathLst>
                          </a:custGeom>
                          <a:solidFill>
                            <a:srgbClr val="4A8B38"/>
                          </a:solidFill>
                        </wps:spPr>
                        <wps:bodyPr wrap="square" lIns="0" tIns="0" rIns="0" bIns="0" rtlCol="0"/>
                      </wps:wsp>
                      <wps:wsp>
                        <wps:cNvPr id="402" name="object 223">
                          <a:extLst>
                            <a:ext uri="{FF2B5EF4-FFF2-40B4-BE49-F238E27FC236}">
                              <a16:creationId xmlns:a16="http://schemas.microsoft.com/office/drawing/2014/main" id="{416CA806-3B08-4864-8880-371AF4A759BB}"/>
                            </a:ext>
                          </a:extLst>
                        </wps:cNvPr>
                        <wps:cNvSpPr/>
                        <wps:spPr>
                          <a:xfrm>
                            <a:off x="293887" y="211418"/>
                            <a:ext cx="4445" cy="19685"/>
                          </a:xfrm>
                          <a:custGeom>
                            <a:avLst/>
                            <a:gdLst/>
                            <a:ahLst/>
                            <a:cxnLst/>
                            <a:rect l="l" t="t" r="r" b="b"/>
                            <a:pathLst>
                              <a:path w="4445" h="19684">
                                <a:moveTo>
                                  <a:pt x="2768" y="0"/>
                                </a:moveTo>
                                <a:lnTo>
                                  <a:pt x="1219" y="4076"/>
                                </a:lnTo>
                                <a:lnTo>
                                  <a:pt x="634" y="9296"/>
                                </a:lnTo>
                                <a:lnTo>
                                  <a:pt x="0" y="14554"/>
                                </a:lnTo>
                                <a:lnTo>
                                  <a:pt x="634" y="18986"/>
                                </a:lnTo>
                                <a:lnTo>
                                  <a:pt x="1981" y="19075"/>
                                </a:lnTo>
                                <a:lnTo>
                                  <a:pt x="2806" y="12153"/>
                                </a:lnTo>
                                <a:lnTo>
                                  <a:pt x="2971" y="8826"/>
                                </a:lnTo>
                                <a:lnTo>
                                  <a:pt x="4102" y="165"/>
                                </a:lnTo>
                                <a:lnTo>
                                  <a:pt x="2768" y="0"/>
                                </a:lnTo>
                                <a:close/>
                              </a:path>
                            </a:pathLst>
                          </a:custGeom>
                          <a:solidFill>
                            <a:srgbClr val="326531"/>
                          </a:solidFill>
                        </wps:spPr>
                        <wps:bodyPr wrap="square" lIns="0" tIns="0" rIns="0" bIns="0" rtlCol="0"/>
                      </wps:wsp>
                      <wps:wsp>
                        <wps:cNvPr id="403" name="object 224">
                          <a:extLst>
                            <a:ext uri="{FF2B5EF4-FFF2-40B4-BE49-F238E27FC236}">
                              <a16:creationId xmlns:a16="http://schemas.microsoft.com/office/drawing/2014/main" id="{4098FCBF-825C-441B-ADD6-6DC9051155B4}"/>
                            </a:ext>
                          </a:extLst>
                        </wps:cNvPr>
                        <wps:cNvSpPr/>
                        <wps:spPr>
                          <a:xfrm>
                            <a:off x="266846" y="119452"/>
                            <a:ext cx="15240" cy="11430"/>
                          </a:xfrm>
                          <a:custGeom>
                            <a:avLst/>
                            <a:gdLst/>
                            <a:ahLst/>
                            <a:cxnLst/>
                            <a:rect l="l" t="t" r="r" b="b"/>
                            <a:pathLst>
                              <a:path w="15239" h="11429">
                                <a:moveTo>
                                  <a:pt x="1828" y="0"/>
                                </a:moveTo>
                                <a:lnTo>
                                  <a:pt x="939" y="1104"/>
                                </a:lnTo>
                                <a:lnTo>
                                  <a:pt x="0" y="2184"/>
                                </a:lnTo>
                                <a:lnTo>
                                  <a:pt x="2146" y="4965"/>
                                </a:lnTo>
                                <a:lnTo>
                                  <a:pt x="9270" y="9867"/>
                                </a:lnTo>
                                <a:lnTo>
                                  <a:pt x="12839" y="10947"/>
                                </a:lnTo>
                                <a:lnTo>
                                  <a:pt x="13754" y="9905"/>
                                </a:lnTo>
                                <a:lnTo>
                                  <a:pt x="14731" y="8851"/>
                                </a:lnTo>
                                <a:lnTo>
                                  <a:pt x="12547" y="6007"/>
                                </a:lnTo>
                                <a:lnTo>
                                  <a:pt x="9004" y="3568"/>
                                </a:lnTo>
                                <a:lnTo>
                                  <a:pt x="5473" y="1168"/>
                                </a:lnTo>
                                <a:lnTo>
                                  <a:pt x="1828" y="0"/>
                                </a:lnTo>
                                <a:close/>
                              </a:path>
                            </a:pathLst>
                          </a:custGeom>
                          <a:solidFill>
                            <a:srgbClr val="4A8B38"/>
                          </a:solidFill>
                        </wps:spPr>
                        <wps:bodyPr wrap="square" lIns="0" tIns="0" rIns="0" bIns="0" rtlCol="0"/>
                      </wps:wsp>
                      <wps:wsp>
                        <wps:cNvPr id="404" name="object 225">
                          <a:extLst>
                            <a:ext uri="{FF2B5EF4-FFF2-40B4-BE49-F238E27FC236}">
                              <a16:creationId xmlns:a16="http://schemas.microsoft.com/office/drawing/2014/main" id="{4C1346B3-8CD0-4148-961D-A2E64BF0626B}"/>
                            </a:ext>
                          </a:extLst>
                        </wps:cNvPr>
                        <wps:cNvSpPr/>
                        <wps:spPr>
                          <a:xfrm>
                            <a:off x="266846" y="120565"/>
                            <a:ext cx="13970" cy="10160"/>
                          </a:xfrm>
                          <a:custGeom>
                            <a:avLst/>
                            <a:gdLst/>
                            <a:ahLst/>
                            <a:cxnLst/>
                            <a:rect l="l" t="t" r="r" b="b"/>
                            <a:pathLst>
                              <a:path w="13970" h="10159">
                                <a:moveTo>
                                  <a:pt x="939" y="0"/>
                                </a:moveTo>
                                <a:lnTo>
                                  <a:pt x="0" y="1066"/>
                                </a:lnTo>
                                <a:lnTo>
                                  <a:pt x="2146" y="3848"/>
                                </a:lnTo>
                                <a:lnTo>
                                  <a:pt x="5714" y="6286"/>
                                </a:lnTo>
                                <a:lnTo>
                                  <a:pt x="9258" y="8763"/>
                                </a:lnTo>
                                <a:lnTo>
                                  <a:pt x="12839" y="9829"/>
                                </a:lnTo>
                                <a:lnTo>
                                  <a:pt x="13754" y="8788"/>
                                </a:lnTo>
                                <a:lnTo>
                                  <a:pt x="9143" y="5499"/>
                                </a:lnTo>
                                <a:lnTo>
                                  <a:pt x="6730" y="4165"/>
                                </a:lnTo>
                                <a:lnTo>
                                  <a:pt x="939" y="0"/>
                                </a:lnTo>
                                <a:close/>
                              </a:path>
                            </a:pathLst>
                          </a:custGeom>
                          <a:solidFill>
                            <a:srgbClr val="326531"/>
                          </a:solidFill>
                        </wps:spPr>
                        <wps:bodyPr wrap="square" lIns="0" tIns="0" rIns="0" bIns="0" rtlCol="0"/>
                      </wps:wsp>
                      <pic:pic xmlns:pic="http://schemas.openxmlformats.org/drawingml/2006/picture">
                        <pic:nvPicPr>
                          <pic:cNvPr id="405" name="object 226">
                            <a:extLst>
                              <a:ext uri="{FF2B5EF4-FFF2-40B4-BE49-F238E27FC236}">
                                <a16:creationId xmlns:a16="http://schemas.microsoft.com/office/drawing/2014/main" id="{260A7C2E-9142-4E7D-8BC7-FE8054F95908}"/>
                              </a:ext>
                            </a:extLst>
                          </pic:cNvPr>
                          <pic:cNvPicPr/>
                        </pic:nvPicPr>
                        <pic:blipFill>
                          <a:blip r:embed="rId83" cstate="print"/>
                          <a:stretch>
                            <a:fillRect/>
                          </a:stretch>
                        </pic:blipFill>
                        <pic:spPr>
                          <a:xfrm>
                            <a:off x="594299" y="0"/>
                            <a:ext cx="2225149" cy="594080"/>
                          </a:xfrm>
                          <a:prstGeom prst="rect">
                            <a:avLst/>
                          </a:prstGeom>
                        </pic:spPr>
                      </pic:pic>
                    </wpg:wgp>
                  </a:graphicData>
                </a:graphic>
                <wp14:sizeRelH relativeFrom="margin">
                  <wp14:pctWidth>0</wp14:pctWidth>
                </wp14:sizeRelH>
                <wp14:sizeRelV relativeFrom="margin">
                  <wp14:pctHeight>0</wp14:pctHeight>
                </wp14:sizeRelV>
              </wp:anchor>
            </w:drawing>
          </mc:Choice>
          <mc:Fallback xmlns:a="http://schemas.openxmlformats.org/drawingml/2006/main" xmlns:a16="http://schemas.microsoft.com/office/drawing/2014/main" xmlns:pic="http://schemas.openxmlformats.org/drawingml/2006/picture" xmlns:a14="http://schemas.microsoft.com/office/drawing/2010/main" xmlns:wp14="http://schemas.microsoft.com/office/word/2010/wordml"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w14:anchorId="7B14AA46">
              <v:group id="object 17" style="position:absolute;margin-left:0;margin-top:27.9pt;width:166.5pt;height:35.1pt;z-index:-251654144;mso-position-horizontal:left;mso-position-horizontal-relative:page;mso-position-vertical-relative:page;mso-width-relative:margin;mso-height-relative:margin" coordsize="28194,5940" o:spid="_x0000_s1026" w14:anchorId="6B69DFBA"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">
                <v:shape id="object 18" style="position:absolute;top:43;width:5880;height:5880;visibility:visible;mso-wrap-style:square;v-text-anchor:top" coordsize="588010,588010" o:spid="_x0000_s1027" fillcolor="#e1eaf6" stroked="f" path="m587794,12l50,,,587781r587743,13l587794,1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">
                  <v:path arrowok="t"/>
                </v:shape>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object 19" style="position:absolute;left:2703;top:1756;width:242;height:59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">
                  <v:imagedata o:title="" r:id="rId84"/>
                </v:shape>
                <v:shape id="object 20" style="position:absolute;left:2683;top:1868;width:229;height:165;visibility:visible;mso-wrap-style:square;v-text-anchor:top" coordsize="22860,16509" o:spid="_x0000_s1029" fillcolor="#3a1a15" stroked="f" path="m22326,3086l18707,2540r266,-1182l14135,571,11544,,9550,4470,,10731r5372,1575l5537,12369r-318,292l8750,13347r698,216l8534,14401r10909,1994l22326,308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">
                  <v:path arrowok="t"/>
                </v:shape>
                <v:shape id="object 21" style="position:absolute;left:2683;top:1788;width:301;height:223;visibility:visible;mso-wrap-style:square"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">
                  <v:imagedata o:title="" r:id="rId85"/>
                </v:shape>
                <v:shape id="object 22" style="position:absolute;left:2725;top:1781;width:222;height:165;visibility:visible;mso-wrap-style:square;v-text-anchor:top" coordsize="22225,16509" o:spid="_x0000_s1031" fillcolor="#3a1a15" stroked="f" path="m22009,10083l19481,190,14922,457,14859,,10083,25r153,317l10058,965,9994,444,5753,508,2273,685r127,229l,6692,1358,8255,850,9829,3708,8166r1638,1955l4965,12141,8001,10096r520,-356l8813,10083r1067,1181l9347,13665r3416,-2401l13093,11023r978,902l15240,13220r-127,2756l22009,1008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">
                  <v:path arrowok="t"/>
                </v:shape>
                <v:shape id="object 23" style="position:absolute;left:2733;top:1772;width:221;height:160;visibility:visible;mso-wrap-style:square" o:spid="_x0000_s103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">
                  <v:imagedata o:title="" r:id="rId86"/>
                </v:shape>
                <v:shape id="object 24" style="position:absolute;left:2503;top:1814;width:402;height:508;visibility:visible;mso-wrap-style:square" o:spid="_x0000_s103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">
                  <v:imagedata o:title="" r:id="rId87"/>
                </v:shape>
                <v:shape id="object 25" style="position:absolute;left:2653;top:1896;width:197;height:184;visibility:visible;mso-wrap-style:square;v-text-anchor:top" coordsize="19685,18415" o:spid="_x0000_s1034" fillcolor="#3a1a15" stroked="f" path="m19545,18021l14605,7772r635,-4864l12700,2197,8166,292,7785,1384,4394,,,12928r10363,3886l10020,15633r724,178l14135,17068r-127,-431l19545,1802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">
                  <v:path arrowok="t"/>
                </v:shape>
                <v:shape id="object 26" style="position:absolute;left:2619;top:1781;width:230;height:299;visibility:visible;mso-wrap-style:square" o:spid="_x0000_s103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">
                  <v:imagedata o:title="" r:id="rId88"/>
                </v:shape>
                <v:shape id="object 27" style="position:absolute;left:2673;top:1790;width:222;height:184;visibility:visible;mso-wrap-style:square;v-text-anchor:top" coordsize="22225,18415" o:spid="_x0000_s1036" fillcolor="#3a1a15" stroked="f" path="m21704,9271l18745,7366,15176,5029r-292,368l15049,4800r318,-152l11290,2146r-330,394l7239,,,7175r2882,8611l4140,13284r1752,-445l7086,12509r1829,4166l9766,14427r1918,-635l11950,14351r1588,3390l14236,15786r2401,-877l18211,17805r419,-1638l19621,15887r1003,-254l21539,9334r165,-6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">
                  <v:path arrowok="t"/>
                </v:shape>
                <v:shape id="object 28" style="position:absolute;left:2670;top:1781;width:219;height:180;visibility:visible;mso-wrap-style:square" o:spid="_x0000_s103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">
                  <v:imagedata o:title="" r:id="rId89"/>
                </v:shape>
                <v:shape id="object 29" style="position:absolute;left:2703;top:1756;width:242;height:597;visibility:visible;mso-wrap-style:square" o:spid="_x0000_s103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">
                  <v:imagedata o:title="" r:id="rId84"/>
                </v:shape>
                <v:shape id="object 30" style="position:absolute;left:2683;top:1868;width:229;height:165;visibility:visible;mso-wrap-style:square;v-text-anchor:top" coordsize="22860,16509" o:spid="_x0000_s1039" fillcolor="#3a1a15" stroked="f" path="m22326,3086l18707,2540r266,-1182l14135,571,11544,,9550,4470,,10731r5372,1575l5537,12369r-318,292l8750,13347r698,216l8534,14401r10909,1994l22326,308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">
                  <v:path arrowok="t"/>
                </v:shape>
                <v:shape id="object 31" style="position:absolute;left:2683;top:1788;width:301;height:223;visibility:visible;mso-wrap-style:square" o:spid="_x0000_s104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">
                  <v:imagedata o:title="" r:id="rId85"/>
                </v:shape>
                <v:shape id="object 32" style="position:absolute;left:2725;top:1781;width:222;height:165;visibility:visible;mso-wrap-style:square;v-text-anchor:top" coordsize="22225,16509" o:spid="_x0000_s1041" fillcolor="#3a1a15" stroked="f" path="m22009,10083l19481,190,14922,457,14859,,10083,25r153,317l10058,965,9994,444,5753,508,2273,685r127,229l,6692,1358,8255,850,9829,3708,8166r1638,1955l4965,12141,8001,10096r520,-356l8813,10083r1067,1181l9347,13665r3416,-2401l13093,11023r978,902l15240,13220r-127,2756l22009,1008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">
                  <v:path arrowok="t"/>
                </v:shape>
                <v:shape id="object 33" style="position:absolute;left:2733;top:1772;width:221;height:160;visibility:visible;mso-wrap-style:square" o:spid="_x0000_s104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">
                  <v:imagedata o:title="" r:id="rId86"/>
                </v:shape>
                <v:shape id="object 34" style="position:absolute;left:2503;top:1814;width:402;height:508;visibility:visible;mso-wrap-style:square" o:spid="_x0000_s104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">
                  <v:imagedata o:title="" r:id="rId87"/>
                </v:shape>
                <v:shape id="object 35" style="position:absolute;left:2653;top:1896;width:197;height:184;visibility:visible;mso-wrap-style:square;v-text-anchor:top" coordsize="19685,18415" o:spid="_x0000_s1044" fillcolor="#3a1a15" stroked="f" path="m19545,18021l14605,7772r635,-4864l12700,2197,8166,292,7785,1384,4394,,,12928r10363,3886l10020,15633r724,178l14135,17068r-127,-431l19545,1802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">
                  <v:path arrowok="t"/>
                </v:shape>
                <v:shape id="object 36" style="position:absolute;left:2619;top:1781;width:230;height:299;visibility:visible;mso-wrap-style:square" o:spid="_x0000_s104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">
                  <v:imagedata o:title="" r:id="rId88"/>
                </v:shape>
                <v:shape id="object 37" style="position:absolute;left:2673;top:1790;width:222;height:184;visibility:visible;mso-wrap-style:square;v-text-anchor:top" coordsize="22225,18415" o:spid="_x0000_s1046" fillcolor="#3a1a15" stroked="f" path="m21704,9271l18745,7366,15176,5029r-292,368l15049,4800r318,-152l11290,2146r-330,394l7239,,,7175r2882,8611l4140,13284r1752,-445l7086,12509r1829,4166l9766,14427r1918,-635l11950,14351r1588,3390l14236,15786r2401,-877l18211,17805r419,-1638l19621,15887r1003,-254l21539,9334r165,-6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">
                  <v:path arrowok="t"/>
                </v:shape>
                <v:shape id="object 38" style="position:absolute;left:2670;top:1781;width:219;height:180;visibility:visible;mso-wrap-style:square" o:spid="_x0000_s104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">
                  <v:imagedata o:title="" r:id="rId89"/>
                </v:shape>
                <v:shape id="object 39" style="position:absolute;left:2788;top:4268;width:303;height:759;visibility:visible;mso-wrap-style:square" o:spid="_x0000_s104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">
                  <v:imagedata o:title="" r:id="rId90"/>
                </v:shape>
                <v:shape id="object 40" style="position:absolute;left:4417;top:1870;width:343;height:235;visibility:visible;mso-wrap-style:square;v-text-anchor:top" coordsize="34290,23495" o:spid="_x0000_s1049" fillcolor="#be6e4a" stroked="f" path="m34048,r-338,190l31622,1612,,22479r177,393l4076,22136,33870,190,3404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">
                  <v:path arrowok="t"/>
                </v:shape>
                <v:shape id="object 41" style="position:absolute;left:4430;top:1871;width:327;height:237;visibility:visible;mso-wrap-style:square" o:spid="_x0000_s105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">
                  <v:imagedata o:title="" r:id="rId91"/>
                </v:shape>
                <v:shape id="object 42" style="position:absolute;left:2967;top:2351;width:1015;height:1438;visibility:visible;mso-wrap-style:square" o:spid="_x0000_s105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">
                  <v:imagedata o:title="" r:id="rId92"/>
                </v:shape>
                <v:shape id="object 43" style="position:absolute;left:3354;top:2402;width:546;height:1188;visibility:visible;mso-wrap-style:square;v-text-anchor:top" coordsize="54610,118745" o:spid="_x0000_s1052" fillcolor="#65200f" stroked="f" path="m54241,l40068,11734,,84759r17526,33147l18768,118482r3360,-455l27057,113266r5950,-12340l35736,93181r2274,-8422l40681,76561r4365,-8439l48958,61607r2083,-4991l50126,45008r774,-11661l52932,25057r1657,-9567l5424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">
                  <v:path arrowok="t"/>
                </v:shape>
                <v:shape id="object 44" style="position:absolute;left:3671;top:2351;width:310;height:252;visibility:visible;mso-wrap-style:square" o:spid="_x0000_s105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">
                  <v:imagedata o:title="" r:id="rId93"/>
                </v:shape>
                <v:shape id="object 45" style="position:absolute;left:3386;top:2048;width:1074;height:1812;visibility:visible;mso-wrap-style:square" o:spid="_x0000_s105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">
                  <v:imagedata o:title="" r:id="rId94"/>
                </v:shape>
                <v:shape id="object 46" style="position:absolute;left:3936;top:2048;width:516;height:399;visibility:visible;mso-wrap-style:square" o:spid="_x0000_s105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">
                  <v:imagedata o:title="" r:id="rId95"/>
                </v:shape>
                <v:shape id="object 47" style="position:absolute;left:2951;top:3298;width:1174;height:637;visibility:visible;mso-wrap-style:square" o:spid="_x0000_s105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">
                  <v:imagedata o:title="" r:id="rId96"/>
                </v:shape>
                <v:shape id="object 48" style="position:absolute;left:2960;top:3298;width:464;height:527;visibility:visible;mso-wrap-style:square;v-text-anchor:top" coordsize="46354,52705" o:spid="_x0000_s1057" fillcolor="#7b4516" stroked="f" path="m23649,l10661,3677,283,13167,,26898r7043,7989l14060,41769r6962,5835l27901,52450r2700,-824l35680,47603r5784,-7721l46278,27964,43660,24672,39744,18889,35466,11578,31762,3707,2364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">
                  <v:fill opacity="26214f"/>
                  <v:path arrowok="t"/>
                </v:shape>
                <v:shape id="object 49" style="position:absolute;left:3278;top:3335;width:851;height:464;visibility:visible;mso-wrap-style:square;v-text-anchor:top" coordsize="85090,46355" o:spid="_x0000_s1058" stroked="f" path="m,l22745,32669,55410,45859r8915,-851l68719,43929r8382,-3162l81026,38620r3708,-2502l78974,39486r-6121,2708l66446,44118r-6617,1017l55410,45516r-4496,-279l13525,22961,1638,41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">
                  <v:path arrowok="t"/>
                </v:shape>
                <v:shape id="object 50" style="position:absolute;left:4514;top:2186;width:381;height:254;visibility:visible;mso-wrap-style:square;v-text-anchor:top" coordsize="38100,25400" o:spid="_x0000_s1059" fillcolor="#be6e4a" stroked="f" path="m37515,r-216,127l36918,419,34899,1803,,24765r165,508l4495,24358,37363,228r241,-101l3751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">
                  <v:path arrowok="t"/>
                </v:shape>
                <v:shape id="object 51" style="position:absolute;left:4529;top:2187;width:360;height:261;visibility:visible;mso-wrap-style:square" o:spid="_x0000_s106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">
                  <v:imagedata o:title="" r:id="rId97"/>
                </v:shape>
                <v:shape id="object 52" style="position:absolute;left:2915;top:2716;width:1120;height:1586;visibility:visible;mso-wrap-style:square" o:spid="_x0000_s106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">
                  <v:imagedata o:title="" r:id="rId98"/>
                </v:shape>
                <v:shape id="object 53" style="position:absolute;left:3106;top:2799;width:800;height:1397;visibility:visible;mso-wrap-style:square;v-text-anchor:top" coordsize="80010,139700" o:spid="_x0000_s1062" fillcolor="#65200f" stroked="f" path="m79451,l59753,12865,,97180r19685,41504l21253,139494r4437,-234l32591,133985r8963,-14313l45946,110527r3715,-9689l54107,90957r6586,-9716l64508,75740r2809,-5784l69053,62969r593,-9109l71789,39840r3483,-9805l78394,18677,7945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">
                  <v:path arrowok="t"/>
                </v:shape>
                <v:shape id="object 54" style="position:absolute;left:3693;top:2716;width:341;height:278;visibility:visible;mso-wrap-style:square" o:spid="_x0000_s106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">
                  <v:imagedata o:title="" r:id="rId99"/>
                </v:shape>
                <v:shape id="object 55" style="position:absolute;left:3377;top:2382;width:1186;height:1999;visibility:visible;mso-wrap-style:square" o:spid="_x0000_s106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">
                  <v:imagedata o:title="" r:id="rId100"/>
                </v:shape>
                <v:shape id="object 56" style="position:absolute;left:3985;top:2382;width:569;height:441;visibility:visible;mso-wrap-style:square" o:spid="_x0000_s106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">
                  <v:imagedata o:title="" r:id="rId101"/>
                </v:shape>
                <v:shape id="object 57" style="position:absolute;left:2898;top:3761;width:1296;height:703;visibility:visible;mso-wrap-style:square" o:spid="_x0000_s106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">
                  <v:imagedata o:title="" r:id="rId102"/>
                </v:shape>
                <v:shape id="object 58" style="position:absolute;left:2909;top:3761;width:515;height:584;visibility:visible;mso-wrap-style:square;v-text-anchor:top" coordsize="51435,58419" o:spid="_x0000_s1067" fillcolor="#7b4516" stroked="f" path="m26024,l11722,4066,296,14543,,29682r7735,8808l15441,46077r7656,6425l30683,57825r2973,-882l39269,52513r6407,-8511l51028,30876,48121,27228,43794,20831,39064,12761,34950,4091,2602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">
                  <v:fill opacity="26214f"/>
                  <v:path arrowok="t"/>
                </v:shape>
                <v:shape id="object 59" style="position:absolute;left:3259;top:3802;width:939;height:508;visibility:visible;mso-wrap-style:square;v-text-anchor:top" coordsize="93979,50800" o:spid="_x0000_s1068" stroked="f" path="m,l25133,36071,61137,50482r9843,-889l75882,48425r9131,-3480l89344,42570r4140,-2781l87103,43547r-6741,2992l73321,48654r-7281,1130l61137,50228r-4965,-317l19904,30802,1866,462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">
                  <v:path arrowok="t"/>
                </v:shape>
                <v:shape id="object 60" style="position:absolute;left:2793;top:4110;width:547;height:868;visibility:visible;mso-wrap-style:square" o:spid="_x0000_s106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">
                  <v:imagedata o:title="" r:id="rId103"/>
                </v:shape>
                <v:shape id="object 61" style="position:absolute;left:1120;top:1870;width:343;height:235;visibility:visible;mso-wrap-style:square;v-text-anchor:top" coordsize="34289,23495" o:spid="_x0000_s1070" fillcolor="#be6e4a" stroked="f" path="m63,l241,190,30035,22136r3937,736l34112,22479,2489,1612,635,355,6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">
                  <v:path arrowok="t"/>
                </v:shape>
                <v:shape id="object 62" style="position:absolute;left:1121;top:1871;width:327;height:237;visibility:visible;mso-wrap-style:square" o:spid="_x0000_s107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">
                  <v:imagedata o:title="" r:id="rId104"/>
                </v:shape>
                <v:shape id="object 63" style="position:absolute;left:1849;top:2351;width:889;height:1438;visibility:visible;mso-wrap-style:square" o:spid="_x0000_s107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">
                  <v:imagedata o:title="" r:id="rId105"/>
                </v:shape>
                <v:shape id="object 64" style="position:absolute;left:1981;top:2419;width:501;height:958;visibility:visible;mso-wrap-style:square;v-text-anchor:top" coordsize="50164,95884" o:spid="_x0000_s1073" fillcolor="#65200f" stroked="f" path="m801,l,12168r1296,7650l2983,26496r370,9254l2185,44818r1880,4077l7532,54368r3942,6879l13848,68038r1858,6599l18098,80937r5283,10131l27944,95129r3206,556l32360,95300,49975,70243,13920,10121,3861,2413,80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">
                  <v:path arrowok="t"/>
                </v:shape>
                <v:shape id="object 65" style="position:absolute;left:1898;top:2351;width:308;height:252;visibility:visible;mso-wrap-style:square" o:spid="_x0000_s107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">
                  <v:imagedata o:title="" r:id="rId106"/>
                </v:shape>
                <v:shape id="object 66" style="position:absolute;left:1417;top:2048;width:1075;height:1838;visibility:visible;mso-wrap-style:square" o:spid="_x0000_s107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">
                  <v:imagedata o:title="" r:id="rId107"/>
                </v:shape>
                <v:shape id="object 67" style="position:absolute;left:1425;top:2048;width:516;height:399;visibility:visible;mso-wrap-style:square" o:spid="_x0000_s107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">
                  <v:imagedata o:title="" r:id="rId108"/>
                </v:shape>
                <v:shape id="object 68" style="position:absolute;left:1752;top:3298;width:1175;height:637;visibility:visible;mso-wrap-style:square" o:spid="_x0000_s107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">
                  <v:imagedata o:title="" r:id="rId109"/>
                </v:shape>
                <v:shape id="object 69" style="position:absolute;left:2454;top:3298;width:464;height:527;visibility:visible;mso-wrap-style:square;v-text-anchor:top" coordsize="46354,52705" o:spid="_x0000_s1078" fillcolor="#7b4516" stroked="f" path="m22657,l14554,3707r-3709,7871l6557,18889,2629,24672,,27964,4800,39882r5780,7721l15668,51626r2721,824l25274,47604r6950,-5835l39229,34887r7049,-7989l45990,13167,35626,3677,2265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">
                  <v:fill opacity="26214f"/>
                  <v:path arrowok="t"/>
                </v:shape>
                <v:shape id="object 70" style="position:absolute;left:1752;top:3335;width:851;height:464;visibility:visible;mso-wrap-style:square;v-text-anchor:top" coordsize="85089,46355" o:spid="_x0000_s1079" stroked="f" path="m84759,l61768,32480,29260,45516r-4369,-381l18282,44118,11879,42194,5759,39486,,36118r3695,2502l7658,40767r8318,3162l20408,45008r8852,851l33845,45516,71348,23088,83121,4152,8475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">
                  <v:path arrowok="t"/>
                </v:shape>
                <v:shape id="object 71" style="position:absolute;left:987;top:2186;width:381;height:254;visibility:visible;mso-wrap-style:square;v-text-anchor:top" coordsize="38100,25400" o:spid="_x0000_s1080" fillcolor="#be6e4a" stroked="f" path="m63,l,127,254,228,33108,24358r4344,915l37604,24765,2743,1803,685,419,279,127,6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">
                  <v:path arrowok="t"/>
                </v:shape>
                <v:shape id="object 72" style="position:absolute;left:989;top:2187;width:359;height:261;visibility:visible;mso-wrap-style:square" o:spid="_x0000_s108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">
                  <v:imagedata o:title="" r:id="rId110"/>
                </v:shape>
                <v:shape id="object 73" style="position:absolute;left:1791;top:2716;width:981;height:1586;visibility:visible;mso-wrap-style:square" o:spid="_x0000_s108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">
                  <v:imagedata o:title="" r:id="rId111"/>
                </v:shape>
                <v:shape id="object 74" style="position:absolute;left:1977;top:2799;width:800;height:1397;visibility:visible;mso-wrap-style:square;v-text-anchor:top" coordsize="80010,139700" o:spid="_x0000_s1083" fillcolor="#65200f" stroked="f" path="m,l1064,18677,4189,30035r3485,9805l9817,53860r596,9109l12157,69956r2825,5784l18821,81241r6543,9716l29802,100838r3715,9689l37896,119672r8974,14313l53784,139260r4447,234l59804,138684,79451,97180,19672,1286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">
                  <v:path arrowok="t"/>
                </v:shape>
                <v:shape id="object 75" style="position:absolute;left:1845;top:2716;width:340;height:278;visibility:visible;mso-wrap-style:square" o:spid="_x0000_s108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">
                  <v:imagedata o:title="" r:id="rId112"/>
                </v:shape>
                <v:shape id="object 76" style="position:absolute;left:1315;top:2382;width:1186;height:2027;visibility:visible;mso-wrap-style:square" o:spid="_x0000_s108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">
                  <v:imagedata o:title="" r:id="rId113"/>
                </v:shape>
                <v:shape id="object 77" style="position:absolute;left:1323;top:2382;width:570;height:441;visibility:visible;mso-wrap-style:square" o:spid="_x0000_s108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">
                  <v:imagedata o:title="" r:id="rId114"/>
                </v:shape>
                <v:shape id="object 78" style="position:absolute;left:1684;top:3761;width:1295;height:703;visibility:visible;mso-wrap-style:square" o:spid="_x0000_s108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">
                  <v:imagedata o:title="" r:id="rId115"/>
                </v:shape>
                <v:shape id="object 79" style="position:absolute;left:2459;top:3761;width:514;height:584;visibility:visible;mso-wrap-style:square;v-text-anchor:top" coordsize="51435,58419" o:spid="_x0000_s1088" fillcolor="#7b4516" stroked="f" path="m24927,l16002,4091r-4090,8670l7191,20831,2875,27228,,30876,5315,44002r6367,8511l17275,56943r2994,882l27840,52502r7651,-6425l43202,38490r7750,-8808l50656,14543,39230,4066,2492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">
                  <v:fill opacity="26214f"/>
                  <v:path arrowok="t"/>
                </v:shape>
                <v:shape id="object 80" style="position:absolute;left:1684;top:3802;width:940;height:508;visibility:visible;mso-wrap-style:square;v-text-anchor:top" coordsize="93979,50800" o:spid="_x0000_s1089" stroked="f" path="m93484,l68154,35772,32359,50228r-4940,-444l20143,48654,13114,46539,6382,43547,,39789r4114,2781l8483,44945r9220,3480l22517,49593r9842,889l37350,50228,73809,31055,91706,4622,9348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">
                  <v:path arrowok="t"/>
                </v:shape>
                <v:shape id="object 81" style="position:absolute;left:2528;top:4110;width:364;height:804;visibility:visible;mso-wrap-style:square" o:spid="_x0000_s109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">
                  <v:imagedata o:title="" r:id="rId116"/>
                </v:shape>
                <v:shape id="object 82" style="position:absolute;left:2709;top:4200;width:451;height:362;visibility:visible;mso-wrap-style:square;v-text-anchor:top" coordsize="45085,36194" o:spid="_x0000_s1091" fillcolor="#5a4945" stroked="f" path="m39448,l3721,3601,,15425r10210,2565l11734,25356r-571,4305l13309,30576r2692,889l17749,35597r8274,l27571,34906r1143,-3378l31051,30766r2121,l34632,26880r,-6350l39458,17520r5130,-2095l43014,8655,3944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">
                  <v:fill opacity="39321f"/>
                  <v:path arrowok="t"/>
                </v:shape>
                <v:shape id="object 83" style="position:absolute;left:2251;top:3603;width:1376;height:778;visibility:visible;mso-wrap-style:square" o:spid="_x0000_s109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">
                  <v:imagedata o:title="" r:id="rId117"/>
                </v:shape>
                <v:shape id="object 84" style="position:absolute;left:2737;top:3821;width:387;height:69;visibility:visible;mso-wrap-style:square;v-text-anchor:top" coordsize="38735,6984" o:spid="_x0000_s1093" fillcolor="#1f1e1d" stroked="f" path="m10693,l,,1041,3225r2654,l6578,6515r28562,l38263,3136r-20337,l13284,3098,11734,2819,10693,xem38709,2654l17926,3136r20337,l38709,265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">
                  <v:path arrowok="t"/>
                </v:shape>
                <v:shape id="object 85" style="position:absolute;left:2746;top:3671;width:362;height:203;visibility:visible;mso-wrap-style:square;v-text-anchor:top" coordsize="36195,20319" o:spid="_x0000_s1094" fillcolor="#141212" stroked="f" path="m13385,19316r-63,-7048l13131,12166r-508,l12471,12268r,7048l12623,19354r508,l13385,19316xem14833,3441r-127,-89l14655,3187r-228,l127,15303,,15367r,215l190,15811r165,l14706,3733r127,-165l14833,3441xem18821,101l18630,r-406,l18034,101r,18529l18034,18859r190,89l18630,18948r191,-89l18821,101xem29565,19634r-51,-7049l29387,12496r-533,l28625,12585r,7049l28854,19697r533,l29565,19634xem35775,17792l26606,8178r-63,-127l26504,101,26327,r-445,l25692,101r,18529l25692,18859r190,89l26327,18948r177,-89l26504,8902r8738,9208l35306,18237r165,l35585,18084r165,-101l35775,1779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">
                  <v:path arrowok="t"/>
                </v:shape>
                <v:shape id="object 86" style="position:absolute;left:2832;top:3772;width:258;height:49;visibility:visible;mso-wrap-style:square" o:spid="_x0000_s109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">
                  <v:imagedata o:title="" r:id="rId118"/>
                </v:shape>
                <v:shape id="object 87" style="position:absolute;left:2927;top:3678;width:114;height:19;visibility:visible;mso-wrap-style:square;v-text-anchor:top" coordsize="11429,1905" o:spid="_x0000_s1096" fillcolor="#141212" stroked="f" path="m2844,1612l,,,1612r2844,xem11010,1612l8128,r,1612l11010,161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">
                  <v:path arrowok="t"/>
                </v:shape>
                <v:shape id="object 88" style="position:absolute;left:2880;top:3703;width:165;height:50;visibility:visible;mso-wrap-style:square" o:spid="_x0000_s109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">
                  <v:imagedata o:title="" r:id="rId119"/>
                </v:shape>
                <v:shape id="object 89" style="position:absolute;left:2778;top:4027;width:337;height:165;visibility:visible;mso-wrap-style:square;v-text-anchor:top" coordsize="33654,16509" o:spid="_x0000_s1098" fillcolor="#1f1e1d" stroked="f" path="m33172,10337r-4356,508l28816,13563r-1511,-25l27305,12230r-1740,l25565,228,25336,r-622,l24447,228r,12002l23126,12230r,1232l19900,13385r,-1155l18351,12230r,-12002l18072,r-635,l17208,228r,12002l15671,12230r,1079l12471,13233r,-1003l11137,12230r,-12002l10858,r-635,l9994,228r,12002l8166,12230r,927l6870,13119,5054,10845,,10845r2311,3391l5727,16383r21946,l32156,13563r1016,-322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">
                  <v:path arrowok="t"/>
                </v:shape>
                <v:shape id="object 90" style="position:absolute;left:2851;top:4060;width:136;height:49;visibility:visible;mso-wrap-style:square" o:spid="_x0000_s109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">
                  <v:imagedata o:title="" r:id="rId119"/>
                </v:shape>
                <v:shape id="object 91" style="position:absolute;left:2091;top:2973;width:1706;height:1136;visibility:visible;mso-wrap-style:square" o:spid="_x0000_s110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">
                  <v:imagedata o:title="" r:id="rId120"/>
                </v:shape>
                <v:shape id="object 92" style="position:absolute;left:2771;top:3155;width:362;height:454;visibility:visible;mso-wrap-style:square" o:spid="_x0000_s110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">
                  <v:imagedata o:title="" r:id="rId121"/>
                </v:shape>
                <v:shape id="object 93" style="position:absolute;left:2882;top:3155;width:121;height:285;visibility:visible;mso-wrap-style:square;v-text-anchor:top" coordsize="12064,28575" o:spid="_x0000_s1102" fillcolor="#5f6065" stroked="f" path="m10933,24574r-4114,l5076,24808r6709,3728l10933,24574xem5651,l,25488r5076,-680l6819,24574r4114,l5651,xem6819,24574r-1866,165l6819,2457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">
                  <v:fill opacity="26214f"/>
                  <v:path arrowok="t"/>
                </v:shape>
                <v:shape id="object 94" style="position:absolute;left:2771;top:3087;width:414;height:437;visibility:visible;mso-wrap-style:square" o:spid="_x0000_s110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">
                  <v:imagedata o:title="" r:id="rId122"/>
                </v:shape>
                <v:shape id="object 95" style="position:absolute;left:2045;top:2158;width:1798;height:2263;visibility:visible;mso-wrap-style:square" o:spid="_x0000_s110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">
                  <v:imagedata o:title="" r:id="rId123"/>
                </v:shape>
                <v:shape id="object 96" style="position:absolute;left:2060;top:2181;width:1771;height:805;visibility:visible;mso-wrap-style:square" o:spid="_x0000_s110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">
                  <v:imagedata o:title="" r:id="rId124"/>
                </v:shape>
                <v:shape id="object 97" style="position:absolute;left:3190;top:1969;width:191;height:264;visibility:visible;mso-wrap-style:square" o:spid="_x0000_s110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">
                  <v:imagedata o:title="" r:id="rId125"/>
                </v:shape>
                <v:shape id="object 98" style="position:absolute;left:2056;top:2173;width:1771;height:292;visibility:visible;mso-wrap-style:square;v-text-anchor:top" coordsize="177165,29209" o:spid="_x0000_s1107" filled="f" strokecolor="#a07619" strokeweight=".25pt" path="m174688,r-4750,l177152,762r-4814,l147538,16955r-27531,201l97674,10543,88468,6299,55691,23536,36045,28705,21681,21286,4749,762,,762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">
                  <v:path arrowok="t"/>
                </v:shape>
                <v:shape id="object 99" style="position:absolute;left:2060;top:2165;width:1765;height:2216;visibility:visible;mso-wrap-style:square;v-text-anchor:top" coordsize="176529,221615" o:spid="_x0000_s1108" filled="f" strokecolor="#e1da11" strokeweight=".25pt" path="m89593,220383r44479,-39310l160123,138499,172561,93542r3642,-46461l175864,r-4737,l151720,14609r-22144,3070l90800,7175,88107,5791r-597,317l85694,6921,71615,12680,50063,17424,26174,15186,5087,,338,,,47081,3641,93540r12432,44954l42109,181060r44449,39297l88133,221449r787,-622l89593,22038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">
                  <v:path arrowok="t"/>
                </v:shape>
                <v:shape id="object 100" style="position:absolute;left:2067;top:2944;width:1753;height:692;visibility:visible;mso-wrap-style:square;v-text-anchor:top" coordsize="175260,69215" o:spid="_x0000_s1109" fillcolor="#e1da11" stroked="f" path="m157899,63982r-139738,l18161,69075r139738,l157899,63982xem174726,l,,,5067r174726,l17472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">
                  <v:path arrowok="t"/>
                </v:shape>
                <v:shape id="object 101" style="position:absolute;left:2027;top:2115;width:1828;height:2305;visibility:visible;mso-wrap-style:square;v-text-anchor:top" coordsize="182879,230505" o:spid="_x0000_s1110" stroked="f" path="m1536,63l1092,,723,r813,63xem2298,127l1955,63r-419,l1955,127r343,xem2463,165l2298,127r165,38xem3340,609l3175,444,2768,215,2463,165r305,89l3124,444r216,165xem4038,1498r-381,-76l4038,1498xem11341,4470l8851,1270r2312,3009l11341,4470xem21348,13017l19545,11899,16624,9499,13754,7086,11341,4470r2159,2781l19481,12179r1867,838xem91338,7251l87972,9017r-3378,1524l81051,11963r-3480,1524l40767,19583,33172,18351,21348,13017r1461,902l33108,18630r7620,1270l55816,19685r533,-102l63284,18249,77736,13830r6985,-2908l91338,7251xem91478,230314l59359,204927,32689,173951,13893,137718,3683,98171,393,57404,254,49225,279,24638,393,16446,723,63,279,16471,,32804,,49225,3365,98247r10185,39598l32473,174155r26721,30937l84709,225679r6769,4635xem162242,12700r-11951,5588l142595,19672r-15176,-216l91490,7251r6668,3569l105283,13703r14490,4648l127355,19799r15316,254l144640,19672r5715,-1105l157314,15379r3417,-1714l162242,12700xem171983,4864r-2019,1968l163982,11582r-1740,1118l164045,11861r6071,-4864l171983,4864xem175120,1270r-3137,3594l172656,4203r2464,-2933xem182549,44056r-38,-16167l182397,19786,181914,3606r-1105,-279l181889,3644r229,8090l182283,19786r89,24270l182232,52133r-3963,48324l164998,146964r-25019,41059l110832,215976,91465,230505r6579,-4763l129209,200113r29160,-38747l173558,124167r7086,-39789l182486,52133r63,-807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">
                  <v:path arrowok="t"/>
                </v:shape>
                <v:shape id="object 102" style="position:absolute;left:2028;top:2175;width:239;height:154;visibility:visible;mso-wrap-style:square" o:spid="_x0000_s111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">
                  <v:imagedata o:title="" r:id="rId126"/>
                </v:shape>
                <v:shape id="object 103" style="position:absolute;left:3616;top:2175;width:237;height:154;visibility:visible;mso-wrap-style:square" o:spid="_x0000_s111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">
                  <v:imagedata o:title="" r:id="rId127"/>
                </v:shape>
                <v:shape id="object 104" style="position:absolute;left:2625;top:1294;width:546;height:1040;visibility:visible;mso-wrap-style:square" o:spid="_x0000_s11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">
                  <v:imagedata o:title="" r:id="rId128"/>
                </v:shape>
                <v:shape id="object 105" style="position:absolute;left:1784;top:1382;width:2325;height:899;visibility:visible;mso-wrap-style:square" o:spid="_x0000_s111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">
                  <v:imagedata o:title="" r:id="rId129"/>
                </v:shape>
                <v:shape id="object 106" style="position:absolute;left:2686;top:2013;width:82;height:266;visibility:visible;mso-wrap-style:square" o:spid="_x0000_s111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">
                  <v:imagedata o:title="" r:id="rId130"/>
                </v:shape>
                <v:shape id="object 107" style="position:absolute;left:2703;top:2223;width:45;height:57;visibility:visible;mso-wrap-style:square;v-text-anchor:top" coordsize="4445,5715" o:spid="_x0000_s1116" fillcolor="#605750" stroked="f" path="m2273,l1892,1041,1168,2882,,3517r596,724l1104,4775,977,4559r788,38l2565,4622r940,610l3670,3860,3848,2501r139,-533l4013,1524,4178,736,227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">
                  <v:path arrowok="t"/>
                </v:shape>
                <v:shape id="object 108" style="position:absolute;left:2704;top:2222;width:42;height:52;visibility:visible;mso-wrap-style:square" o:spid="_x0000_s111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">
                  <v:imagedata o:title="" r:id="rId131"/>
                </v:shape>
                <v:shape id="object 109" style="position:absolute;left:2708;top:2197;width:38;height:57;visibility:visible;mso-wrap-style:square;v-text-anchor:top" coordsize="3810,5715" o:spid="_x0000_s1118" fillcolor="#605750" stroked="f" path="m1803,l1511,1295,1016,3416,,4330,1206,5499,1016,5283r787,-127l2590,5118r978,508l3568,2489r127,-534l3695,1358r38,-952l180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">
                  <v:path arrowok="t"/>
                </v:shape>
                <v:shape id="object 110" style="position:absolute;left:2708;top:2194;width:38;height:57;visibility:visible;mso-wrap-style:square" o:spid="_x0000_s111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">
                  <v:imagedata o:title="" r:id="rId132"/>
                </v:shape>
                <v:shape id="object 111" style="position:absolute;left:2708;top:2176;width:44;height:57;visibility:visible;mso-wrap-style:square;v-text-anchor:top" coordsize="4445,5715" o:spid="_x0000_s1120" fillcolor="#605750" stroked="f" path="m1219,r-26,1270l1015,3517,,4584r812,546l1511,5638,1219,5372r901,-216l2997,5003r1079,369l3873,3797,3695,2247r,-533l3543,1143,3505,228,121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">
                  <v:path arrowok="t"/>
                </v:shape>
                <v:shape id="object 112" style="position:absolute;left:2708;top:2173;width:41;height:59;visibility:visible;mso-wrap-style:square" o:spid="_x0000_s112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">
                  <v:imagedata o:title="" r:id="rId133"/>
                </v:shape>
                <v:shape id="object 113" style="position:absolute;left:2708;top:2151;width:45;height:58;visibility:visible;mso-wrap-style:square;v-text-anchor:top" coordsize="4445,5715" o:spid="_x0000_s1122" fillcolor="#605750" stroked="f" path="m1257,r-89,1257l952,3568,,4584r787,534l1549,5562,1257,5333r825,-152l2997,4927r1105,406l3911,3759,3695,2273r,-534l3632,1104,3479,215,125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">
                  <v:path arrowok="t"/>
                </v:shape>
                <v:shape id="object 114" style="position:absolute;left:2708;top:2148;width:41;height:58;visibility:visible;mso-wrap-style:square" o:spid="_x0000_s112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">
                  <v:imagedata o:title="" r:id="rId134"/>
                </v:shape>
                <v:shape id="object 115" style="position:absolute;left:2709;top:2131;width:45;height:57;visibility:visible;mso-wrap-style:square;v-text-anchor:top" coordsize="4445,5715" o:spid="_x0000_s1124" fillcolor="#605750" stroked="f" path="m1273,5329r301,195l1273,5329xem4034,4991r-1139,l4076,5333r-42,-342xem1257,r-54,1066l977,3467,,4546r1273,783l2108,5079r787,-88l4034,4991,3695,2209r-90,-952l3403,152,125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">
                  <v:path arrowok="t"/>
                </v:shape>
                <v:shape id="object 116" style="position:absolute;left:2709;top:2127;width:41;height:58;visibility:visible;mso-wrap-style:square" o:spid="_x0000_s112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">
                  <v:imagedata o:title="" r:id="rId135"/>
                </v:shape>
                <v:shape id="object 117" style="position:absolute;left:2708;top:2108;width:45;height:58;visibility:visible;mso-wrap-style:square;v-text-anchor:top" coordsize="4445,5715" o:spid="_x0000_s1126" fillcolor="#605750" stroked="f" path="m1308,r-38,1320l1041,3568,,4610r876,596l1587,5626,1308,5372r901,-166l3035,5029r1232,343l4013,3860,3822,2298r,-495l3695,1231,3632,279,130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">
                  <v:path arrowok="t"/>
                </v:shape>
                <v:shape id="object 118" style="position:absolute;left:2708;top:2105;width:43;height:59;visibility:visible;mso-wrap-style:square" o:spid="_x0000_s11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">
                  <v:imagedata o:title="" r:id="rId136"/>
                </v:shape>
                <v:shape id="object 119" style="position:absolute;left:2708;top:2087;width:44;height:58;visibility:visible;mso-wrap-style:square;v-text-anchor:top" coordsize="4445,5715" o:spid="_x0000_s1128" fillcolor="#605750" stroked="f" path="m1333,l1231,1333,1015,3517,,4584r850,534l1612,5638,1333,5346r851,-165l3060,5029r1270,343l4076,3797,3886,2311r,-597l3759,1143,3695,292,133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">
                  <v:path arrowok="t"/>
                </v:shape>
                <v:shape id="object 120" style="position:absolute;left:2708;top:2084;width:43;height:59;visibility:visible;mso-wrap-style:square" o:spid="_x0000_s11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">
                  <v:imagedata o:title="" r:id="rId137"/>
                </v:shape>
                <v:shape id="object 121" style="position:absolute;left:2705;top:2066;width:50;height:57;visibility:visible;mso-wrap-style:square;v-text-anchor:top" coordsize="5079,5715" o:spid="_x0000_s1130" fillcolor="#605750" stroked="f" path="m1816,l1651,1295,1181,3479,,4432r901,571l1689,5562,1435,5308,2451,5156r939,-26l4711,5562,4572,3987,4406,2438r89,-508l4406,1295,4368,380,181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">
                  <v:path arrowok="t"/>
                </v:shape>
                <v:shape id="object 122" style="position:absolute;left:2705;top:2063;width:46;height:58;visibility:visible;mso-wrap-style:square" o:spid="_x0000_s113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">
                  <v:imagedata o:title="" r:id="rId138"/>
                </v:shape>
                <v:shape id="object 123" style="position:absolute;left:2705;top:2045;width:51;height:57;visibility:visible;mso-wrap-style:square;v-text-anchor:top" coordsize="5079,5715" o:spid="_x0000_s1132" fillcolor="#605750" stroked="f" path="m1917,l1714,1257,1282,3505,,4419r1003,661l1778,5613,1498,5334r953,-127l3492,5080r1295,533l4660,3975,4508,2451r,-559l4470,1320,4432,431,191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">
                  <v:path arrowok="t"/>
                </v:shape>
                <v:shape id="object 124" style="position:absolute;left:2706;top:2042;width:47;height:57;visibility:visible;mso-wrap-style:square" o:spid="_x0000_s113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">
                  <v:imagedata o:title="" r:id="rId139"/>
                </v:shape>
                <v:shape id="object 125" style="position:absolute;left:2708;top:2023;width:45;height:57;visibility:visible;mso-wrap-style:square;v-text-anchor:top" coordsize="4445,5715" o:spid="_x0000_s1134" fillcolor="#605750" stroked="f" path="m1803,l1587,1269,1168,3479,,4432r876,635l1587,5562,1295,5283r952,-64l3162,5092r1232,508l4267,4013,4178,2501r89,-546l4178,1358r,-914l180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">
                  <v:path arrowok="t"/>
                </v:shape>
                <v:shape id="object 126" style="position:absolute;left:2708;top:2021;width:44;height:57;visibility:visible;mso-wrap-style:square" o:spid="_x0000_s113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">
                  <v:imagedata o:title="" r:id="rId140"/>
                </v:shape>
                <v:shape id="object 127" style="position:absolute;left:2708;top:2002;width:51;height:58;visibility:visible;mso-wrap-style:square;v-text-anchor:top" coordsize="5079,5715" o:spid="_x0000_s1136" fillcolor="#605750" stroked="f" path="m1650,l1511,1270,1206,3505,,4495r850,597l1676,5562,1422,5308r978,-89l3289,5092r1321,381l4394,3949,4241,2311r,-445l4203,1270,4140,342,165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">
                  <v:path arrowok="t"/>
                </v:shape>
                <v:shape id="object 128" style="position:absolute;left:2708;top:1999;width:45;height:58;visibility:visible;mso-wrap-style:square" o:spid="_x0000_s113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">
                  <v:imagedata o:title="" r:id="rId141"/>
                </v:shape>
                <v:shape id="object 129" style="position:absolute;left:2708;top:2000;width:45;height:39;visibility:visible;mso-wrap-style:square;v-text-anchor:top" coordsize="4445,3809" o:spid="_x0000_s1138" fillcolor="#605750" stroked="f" path="m1803,l1587,736,1168,2120,,2603r876,495l1587,3517,1295,3263r914,64l3162,3327r1168,406l4267,2755r-89,-952l4267,1460r-89,-444l4178,533,180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">
                  <v:path arrowok="t"/>
                </v:shape>
                <v:shape id="object 130" style="position:absolute;left:2708;top:2000;width:44;height:37;visibility:visible;mso-wrap-style:square" o:spid="_x0000_s113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">
                  <v:imagedata o:title="" r:id="rId142"/>
                </v:shape>
                <v:shape id="object 131" style="position:absolute;left:995;top:859;width:1954;height:1071;visibility:visible;mso-wrap-style:square" o:spid="_x0000_s114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">
                  <v:imagedata o:title="" r:id="rId143"/>
                </v:shape>
                <v:shape id="object 132" style="position:absolute;left:2994;top:859;width:1859;height:1072;visibility:visible;mso-wrap-style:square" o:spid="_x0000_s114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">
                  <v:imagedata o:title="" r:id="rId144"/>
                </v:shape>
                <v:shape id="object 133" style="position:absolute;left:2847;top:2343;width:200;height:80;visibility:visible;mso-wrap-style:square" o:spid="_x0000_s114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">
                  <v:imagedata o:title="" r:id="rId145"/>
                </v:shape>
                <v:shape id="object 134" style="position:absolute;left:2847;top:2342;width:197;height:38;visibility:visible;mso-wrap-style:square;v-text-anchor:top" coordsize="19685,3809" o:spid="_x0000_s1143" fillcolor="#e7deb5" stroked="f" path="m6859,126l6734,268,9075,3187r119,127l9453,3060r-348,l9020,2755,6859,126xem6705,l5130,3098r89,127l6734,268r73,-142l6705,xem12686,126r1649,2972l14452,3225r898,-127l14516,3098,12686,126xem,533r1701,914l5039,3098,1765,1320,,533xem19392,2527r-914,152l17145,2755r-1842,242l14490,3057r860,41l17145,2844r1803,-165l19392,2527xem9202,2976xem12623,25l9353,2844r-82,216l9453,3060,12534,268r26,-142l12623,2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">
                  <v:path arrowok="t"/>
                </v:shape>
                <v:shape id="object 135" style="position:absolute;left:2847;top:2347;width:197;height:83;visibility:visible;mso-wrap-style:square;v-text-anchor:top" coordsize="19685,8254" o:spid="_x0000_s1144" fillcolor="#864d18" stroked="f" path="m,l1041,3009r670,1867l2387,6870r13208,851l15779,7429r-387,l9067,6959,3759,6680r-1042,l2552,6616r140,l1854,4470,808,1993,,xem15398,7422xem19570,2527r-476,482l15398,7422r386,l17830,4876,19196,2971r374,-444xem2552,6616r165,64l2552,6616xem2695,6624r1064,56l2695,6624xem2692,6616r-140,l2695,6624r-3,-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">
                  <v:path arrowok="t"/>
                </v:shape>
                <v:shape id="object 136" style="position:absolute;left:2887;top:2614;width:85;height:291;visibility:visible;mso-wrap-style:square" o:spid="_x0000_s114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">
                  <v:imagedata o:title="" r:id="rId146"/>
                </v:shape>
                <v:shape id="object 137" style="position:absolute;left:2887;top:2624;width:88;height:285;visibility:visible;mso-wrap-style:square;v-text-anchor:top" coordsize="8889,28575" o:spid="_x0000_s1146" fillcolor="#864d18" stroked="f" path="m4412,25425r-247,l5372,26555r1485,826l8305,28143,6921,27355,5486,26441,4412,25425xem,l812,723r635,889l1917,2654r534,952l2870,4610,3911,7810r419,2083l4508,12166r444,4369l4673,21005r-533,4420l4356,25425r317,-2210l4952,21005r191,-4470l5143,14325,4864,12115,4610,9867,4203,7645,3441,5562,2717,3479,1676,1422,,xem4362,25378xem4370,2532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">
                  <v:path arrowok="t"/>
                </v:shape>
                <v:shape id="object 138" style="position:absolute;left:2886;top:2613;width:89;height:292;visibility:visible;mso-wrap-style:square;v-text-anchor:top" coordsize="8889,29209" o:spid="_x0000_s1147" fillcolor="#e7deb5" stroked="f" path="m1841,88r-229,l1981,317,3657,2425,5054,4521,6096,6857,7200,9105r699,2439l8305,14071r356,2527l8597,21602r-127,2527l8305,26695r,2489l8343,26695r254,-2566l8699,21602r152,-2464l8851,16598,8470,14071,8166,11544,7365,9042,5143,4483,3822,2336,2209,406,1841,88xem1346,l,1041,254,660,558,317,1346,25r,-25xem1422,25r190,63l1422,2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">
                  <v:path arrowok="t"/>
                </v:shape>
                <v:shape id="object 139" style="position:absolute;left:2960;top:2592;width:138;height:172;visibility:visible;mso-wrap-style:square" o:spid="_x0000_s114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">
                  <v:imagedata o:title="" r:id="rId147"/>
                </v:shape>
                <v:shape id="object 140" style="position:absolute;left:2960;top:2592;width:140;height:178;visibility:visible;mso-wrap-style:square;v-text-anchor:top" coordsize="13970,17779" o:spid="_x0000_s1149" fillcolor="#e7deb5" stroked="f" path="m13728,l10337,1841,5562,5067,4406,6616,3136,8102,2400,9931,1079,13512,571,15379,,17183,10401,1968,1372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">
                  <v:path arrowok="t"/>
                </v:shape>
                <v:shape id="object 141" style="position:absolute;left:2960;top:2592;width:140;height:178;visibility:visible;mso-wrap-style:square;v-text-anchor:top" coordsize="13970,17779" o:spid="_x0000_s1150" fillcolor="#864d18" stroked="f" path="m13728,r-876,3860l12153,5689r-673,1867l10731,9334,8483,12522,7061,13944r-1639,953l3771,16002r-1879,533l,17183r952,-229l1892,16662r965,-216l12433,5816r635,-1892l13423,1955,1372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">
                  <v:path arrowok="t"/>
                </v:shape>
                <v:shape id="object 142" style="position:absolute;left:2775;top:2639;width:174;height:155;visibility:visible;mso-wrap-style:square" o:spid="_x0000_s115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">
                  <v:imagedata o:title="" r:id="rId148"/>
                </v:shape>
                <v:shape id="object 143" style="position:absolute;left:2775;top:2639;width:178;height:159;visibility:visible;mso-wrap-style:square;v-text-anchor:top" coordsize="17779,15875" o:spid="_x0000_s1152" fillcolor="#e7deb5" stroked="f" path="m,l16383,13779r977,1778l1930,63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">
                  <v:path arrowok="t"/>
                </v:shape>
                <v:shape id="object 144" style="position:absolute;left:2775;top:2639;width:178;height:159;visibility:visible;mso-wrap-style:square;v-text-anchor:top" coordsize="17779,15875" o:spid="_x0000_s1153" fillcolor="#864d18" stroked="f" path="m,l609,1955r711,2032l2286,5816r939,1867l17360,15557r-4203,-571l11290,14198,2565,5664,1549,386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">
                  <v:path arrowok="t"/>
                </v:shape>
                <v:shape id="object 145" style="position:absolute;left:2824;top:2373;width:192;height:285;visibility:visible;mso-wrap-style:square" o:spid="_x0000_s115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">
                  <v:imagedata o:title="" r:id="rId149"/>
                </v:shape>
                <v:shape id="object 146" style="position:absolute;left:2937;top:2418;width:140;height:235;visibility:visible;mso-wrap-style:square;v-text-anchor:top" coordsize="13970,23495" o:spid="_x0000_s1155" fillcolor="#864d18" stroked="f" path="m12359,4218r798,4887l12738,11760r-877,2413l,23025r2527,-254l5143,21920,7327,20434,9550,19011r1714,-2222l12674,13093r292,-1333l13347,9169r-63,-1321l12801,5219,12359,4218xem10491,1340r405,437l12268,4013r91,205l12308,4013,10896,1676r-405,-336xem8877,r1614,1340l9956,761,887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">
                  <v:path arrowok="t"/>
                </v:shape>
                <v:shape id="object 147" style="position:absolute;left:2937;top:2374;width:136;height:275;visibility:visible;mso-wrap-style:square" o:spid="_x0000_s115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">
                  <v:imagedata o:title="" r:id="rId150"/>
                </v:shape>
                <v:shape id="object 148" style="position:absolute;left:2937;top:2374;width:64;height:280;visibility:visible;mso-wrap-style:square;v-text-anchor:top" coordsize="6350,27940" o:spid="_x0000_s1157" fillcolor="#e7deb5" stroked="f" path="m,l6096,11125r-153,5232l,27419r1168,-572l6261,13703r,-2667l5854,8445,3860,3606,2209,139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">
                  <v:path arrowok="t"/>
                </v:shape>
                <v:shape id="object 149" style="position:absolute;left:2786;top:2393;width:140;height:260;visibility:visible;mso-wrap-style:square;v-text-anchor:top" coordsize="13970,26034" o:spid="_x0000_s1158" fillcolor="#864d18" stroked="f" path="m3073,3500r-737,805l139,8318,,11569r647,2972l13589,25552r-1550,-191l10617,24955,9258,24320,7835,23748,6604,22961,3187,20116,1638,17335,685,12966,495,11506,812,8508,1193,7073,1917,5791,3073,3500xem6652,835r-836,371l3276,3098r-203,402l3441,3098,4648,2146,5816,1257,6652,835xem8534,l7175,571,6652,835,853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">
                  <v:path arrowok="t"/>
                </v:shape>
                <v:shape id="object 150" style="position:absolute;left:2786;top:2374;width:136;height:275;visibility:visible;mso-wrap-style:square" o:spid="_x0000_s115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">
                  <v:imagedata o:title="" r:id="rId151"/>
                </v:shape>
                <v:shape id="object 151" style="position:absolute;left:2796;top:2373;width:266;height:280;visibility:visible;mso-wrap-style:square;v-text-anchor:top" coordsize="26670,27940" o:spid="_x0000_s1160" fillcolor="#e7deb5" stroked="f" path="m12611,27533r-1232,-597l10426,25958,9702,24879r-787,-953l8280,22733,6921,19088,6604,16471r-64,-5232l6858,8585,12268,330,10363,1511,8686,3721,6692,8559r-342,2591l6413,16471r4966,10491l12611,27533xem26568,9347l13284,,10426,304,7620,1092,2844,4254,850,6604,,9258,508,7937,1168,6756,12268,330r1016,-89l16129,215r2908,978l21386,2781r1220,724l23685,4508r1867,2184l26339,7937r229,141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">
                  <v:path arrowok="t"/>
                </v:shape>
                <v:shape id="object 152" style="position:absolute;left:3098;top:2457;width:528;height:461;visibility:visible;mso-wrap-style:square" o:spid="_x0000_s116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">
                  <v:imagedata o:title="" r:id="rId152"/>
                </v:shape>
                <v:shape id="object 153" style="position:absolute;left:3196;top:2662;width:134;height:235;visibility:visible;mso-wrap-style:square;v-text-anchor:top" coordsize="13335,23495" o:spid="_x0000_s1162" fillcolor="#d43316" stroked="f" path="m5657,l4615,546,3168,1650r-293,191l,9486r120,1118l450,12649r1105,1752l2102,16484r162,445l2375,17335r119,1206l2610,19367r202,1892l2977,21640r25,318l3244,22275r901,953l6292,21640r787,-482l7530,20789r248,-165l8095,20370r153,-89l9238,19367r254,-292l10064,18541r504,-660l10940,17335r229,-406l11487,16446r151,-432l11956,15443r89,-635l12261,14236r482,-1041l12832,11455r219,-851l13150,9486r-89,-2933l12997,5537r-165,-877l12591,3898r-203,-914l8248,203,8057,101,565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">
                  <v:path arrowok="t"/>
                </v:shape>
                <v:shape id="object 154" style="position:absolute;left:2991;top:2662;width:337;height:270;visibility:visible;mso-wrap-style:square" o:spid="_x0000_s116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">
                  <v:imagedata o:title="" r:id="rId153"/>
                </v:shape>
                <v:shape id="object 155" style="position:absolute;left:3051;top:2834;width:32;height:26;visibility:visible;mso-wrap-style:square;v-text-anchor:top" coordsize="3175,2540" o:spid="_x0000_s1164" fillcolor="#2b5e29" stroked="f" path="m1651,l1295,165,1143,736r-597,l,1079r139,102l977,1308,812,2501r267,-762l1651,1676r571,-114l2658,1562r34,-140l2222,1015,2590,761,2997,609,1930,571,1651,xem2658,1562r-436,l2501,1993r120,-279l2658,1562xem2438,317l1930,571r994,l2438,31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">
                  <v:path arrowok="t"/>
                </v:shape>
                <v:shape id="object 156" style="position:absolute;left:3064;top:2842;width:12;height:6;visibility:visible;mso-wrap-style:square;v-text-anchor:top" coordsize="1270,634" o:spid="_x0000_s1165" filled="f" strokecolor="#4c9a34" strokeweight=".25pt" path="m698,253l533,419,380,469,152,507,25,469,,342,88,165,317,25,507,,634,126r64,12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">
                  <v:path arrowok="t"/>
                </v:shape>
                <v:shape id="object 157" style="position:absolute;left:2252;top:2457;width:617;height:465;visibility:visible;mso-wrap-style:square" o:spid="_x0000_s116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">
                  <v:imagedata o:title="" r:id="rId154"/>
                </v:shape>
                <v:shape id="object 158" style="position:absolute;left:2709;top:2088;width:291;height:230;visibility:visible;mso-wrap-style:square" o:spid="_x0000_s116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">
                  <v:imagedata o:title="" r:id="rId155"/>
                </v:shape>
                <v:shape id="object 159" style="position:absolute;left:2639;top:1253;width:64;height:216;visibility:visible;mso-wrap-style:square;v-text-anchor:top" coordsize="6350,21590" o:spid="_x0000_s1168" fillcolor="#4a8b38" stroked="f" path="m3568,l711,253,,5092,1003,16852r1549,4649l5359,21285r762,-4903l5613,10591,5118,4648,356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">
                  <v:path arrowok="t"/>
                </v:shape>
                <v:shape id="object 160" style="position:absolute;left:2639;top:1254;width:45;height:216;visibility:visible;mso-wrap-style:square;v-text-anchor:top" coordsize="4445,21590" o:spid="_x0000_s1169" fillcolor="#326531" stroked="f" path="m2146,l711,126,,4965,1003,16738r1549,4648l4000,21259,3365,13449,2794,9778,214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">
                  <v:path arrowok="t"/>
                </v:shape>
                <v:shape id="object 161" style="position:absolute;left:2560;top:1315;width:82;height:210;visibility:visible;mso-wrap-style:square;v-text-anchor:top" coordsize="8254,20954" o:spid="_x0000_s1170" fillcolor="#4a8b38" stroked="f" path="m5156,l2870,4140,1460,9677,,15189r,4737l2755,20586,5054,16446,6426,10947,7950,5410r,-4801l515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">
                  <v:path arrowok="t"/>
                </v:shape>
                <v:shape id="object 162" style="position:absolute;left:2574;top:1318;width:70;height:204;visibility:visible;mso-wrap-style:square;v-text-anchor:top" coordsize="6985,20320" o:spid="_x0000_s1171" fillcolor="#326531" stroked="f" path="m5143,l2933,9207,1803,12611,,19926r1346,343l3657,16128,5029,10629,6553,5092r,-4800l514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">
                  <v:path arrowok="t"/>
                </v:shape>
                <v:shape id="object 163" style="position:absolute;left:2627;top:1446;width:76;height:216;visibility:visible;mso-wrap-style:square;v-text-anchor:top" coordsize="7620,21590" o:spid="_x0000_s1172" fillcolor="#4a8b38" stroked="f" path="m2844,l88,685,,5562,2590,17043r2185,4458l7531,20866r63,-4966l6324,10147,4965,4419,284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">
                  <v:path arrowok="t"/>
                </v:shape>
                <v:shape id="object 164" style="position:absolute;left:2627;top:1450;width:64;height:216;visibility:visible;mso-wrap-style:square;v-text-anchor:top" coordsize="6350,21590" o:spid="_x0000_s1173" fillcolor="#326531" stroked="f" path="m1384,l88,317,,5181,2590,16662r2185,4458l6184,20777,4444,13119,3428,9575,138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">
                  <v:path arrowok="t"/>
                </v:shape>
                <v:shape id="object 165" style="position:absolute;left:2571;top:1516;width:70;height:210;visibility:visible;mso-wrap-style:square;v-text-anchor:top" coordsize="6985,20954" o:spid="_x0000_s1174" fillcolor="#4a8b38" stroked="f" path="m2920,l1269,4495,609,10147,,15773r571,4775l3492,20802,5118,16344,6388,5054,5791,317,4343,215,292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">
                  <v:path arrowok="t"/>
                </v:shape>
                <v:shape id="object 166" style="position:absolute;left:2591;top:1519;width:45;height:209;visibility:visible;mso-wrap-style:square;v-text-anchor:top" coordsize="4445,20954" o:spid="_x0000_s1175" fillcolor="#326531" stroked="f" path="m2349,l1485,9359,812,12928,,20459r1485,127l3124,16128,4394,4838,3797,88,234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">
                  <v:path arrowok="t"/>
                </v:shape>
                <v:shape id="object 167" style="position:absolute;left:2642;top:1616;width:101;height:197;visibility:visible;mso-wrap-style:square;v-text-anchor:top" coordsize="10160,19684" o:spid="_x0000_s1176" fillcolor="#4a8b38" stroked="f" path="m2489,l,977,685,5562,4876,15875r2667,3759l10020,18656,9359,14109,7264,8851,5219,3733,248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">
                  <v:path arrowok="t"/>
                </v:shape>
                <v:shape id="object 168" style="position:absolute;left:2642;top:1621;width:89;height:197;visibility:visible;mso-wrap-style:square;v-text-anchor:top" coordsize="8889,19684" o:spid="_x0000_s1177" fillcolor="#326531" stroked="f" path="m1219,l,482,685,5067,4864,15379r2679,3759l8788,18630,6070,11798,4546,8635,121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">
                  <v:path arrowok="t"/>
                </v:shape>
                <v:shape id="object 169" style="position:absolute;left:2617;top:1688;width:57;height:197;visibility:visible;mso-wrap-style:square;v-text-anchor:top" coordsize="5714,19684" o:spid="_x0000_s1178" fillcolor="#4a8b38" stroked="f" path="m3581,l914,126,,4584,215,9956r267,5347l1765,19608r2654,-165l5372,15011,4902,4292,358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">
                  <v:path arrowok="t"/>
                </v:shape>
                <v:shape id="object 170" style="position:absolute;left:2640;top:1688;width:31;height:197;visibility:visible;mso-wrap-style:square;v-text-anchor:top" coordsize="3175,19684" o:spid="_x0000_s1179" fillcolor="#326531" stroked="f" path="m1333,l,63,609,8940,482,12369r407,7138l2184,19443r952,-4432l2667,4292,133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">
                  <v:path arrowok="t"/>
                </v:shape>
                <v:shape id="object 171" style="position:absolute;left:2670;top:1797;width:120;height:196;visibility:visible;mso-wrap-style:square;v-text-anchor:top" coordsize="12064,19684" o:spid="_x0000_s1180" fillcolor="#4a8b38" stroked="f" path="m2362,l1168,634,,1206,1079,5753r2451,4940l6057,15646r3048,3518l10337,18630r1169,-698l10401,13474,7874,8508,5346,3543,236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">
                  <v:path arrowok="t"/>
                </v:shape>
                <v:shape id="object 172" style="position:absolute;left:2670;top:1803;width:108;height:190;visibility:visible;mso-wrap-style:square;v-text-anchor:top" coordsize="10795,19050" o:spid="_x0000_s1181" fillcolor="#326531" stroked="f" path="m1155,l,571,1079,5118r2451,4940l6057,15024r3036,3505l10337,17995,7010,11328,5219,8318,115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">
                  <v:path arrowok="t"/>
                </v:shape>
                <v:shape id="object 173" style="position:absolute;left:2662;top:1885;width:76;height:197;visibility:visible;mso-wrap-style:square;v-text-anchor:top" coordsize="7620,19684" o:spid="_x0000_s1182" fillcolor="#4a8b38" stroked="f" path="m2692,l,660,,5118r1142,5257l2412,15595r1994,4013l5727,19329r1334,-381l7124,14490,4686,3987,269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">
                  <v:path arrowok="t"/>
                </v:shape>
                <v:shape id="object 174" style="position:absolute;left:2675;top:1885;width:64;height:197;visibility:visible;mso-wrap-style:square;v-text-anchor:top" coordsize="6350,19684" o:spid="_x0000_s1183" fillcolor="#326531" stroked="f" path="m1333,l,342,2222,9004r470,3391l4368,19316r1321,-381l5753,14477,3327,3975,133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">
                  <v:path arrowok="t"/>
                </v:shape>
                <v:shape id="object 175" style="position:absolute;left:2728;top:1973;width:146;height:177;visibility:visible;mso-wrap-style:square;v-text-anchor:top" coordsize="14604,17779" o:spid="_x0000_s1184" fillcolor="#4a8b38" stroked="f" path="m2159,l1079,762,,1587,1778,5880r3314,4407l8445,14808r3518,2908l13068,16891r1079,-737l12306,11899,9055,7429,5727,2971,215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">
                  <v:path arrowok="t"/>
                </v:shape>
                <v:shape id="object 176" style="position:absolute;left:2728;top:1980;width:133;height:172;visibility:visible;mso-wrap-style:square;v-text-anchor:top" coordsize="13335,17145" o:spid="_x0000_s1185" fillcolor="#326531" stroked="f" path="m1079,l,825,1765,5118,5092,9524r3353,4522l11963,16954r1105,-826l8763,10248,6451,7594,107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">
                  <v:path arrowok="t"/>
                </v:shape>
                <v:shape id="object 177" style="position:absolute;left:2734;top:2060;width:101;height:191;visibility:visible;mso-wrap-style:square;v-text-anchor:top" coordsize="10160,19050" o:spid="_x0000_s1186" fillcolor="#4a8b38" stroked="f" path="m2501,l1295,571,,1104,698,5499r2121,4965l4813,15430r2654,3607l9956,17995,9309,13500,7213,8534,5219,3543,250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">
                  <v:path arrowok="t"/>
                </v:shape>
                <v:shape id="object 178" style="position:absolute;left:2747;top:2060;width:88;height:191;visibility:visible;mso-wrap-style:square;v-text-anchor:top" coordsize="8889,19050" o:spid="_x0000_s1187" fillcolor="#326531" stroked="f" path="m1206,l,571,3606,8699r1016,3251l7442,18503r1232,-508l8013,13500,5918,8547,3936,3543,120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">
                  <v:path arrowok="t"/>
                </v:shape>
                <v:shape id="object 179" style="position:absolute;left:2816;top:2150;width:140;height:178;visibility:visible;mso-wrap-style:square;v-text-anchor:top" coordsize="13970,17779" o:spid="_x0000_s1188" fillcolor="#4a8b38" stroked="f" path="m2146,l,1676,1612,5829r3099,4356l7835,14516r3391,2971l13436,15913,11798,11734,8686,7302,5549,2984,214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">
                  <v:path arrowok="t"/>
                </v:shape>
                <v:shape id="object 180" style="position:absolute;left:2827;top:2150;width:127;height:171;visibility:visible;mso-wrap-style:square;v-text-anchor:top" coordsize="12700,17145" o:spid="_x0000_s1189" fillcolor="#326531" stroked="f" path="m1104,l,850,5372,8026r1739,2883l11290,16700r1105,-787l10756,11734,7658,7302,4521,2971,110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">
                  <v:path arrowok="t"/>
                </v:shape>
                <v:shape id="object 181" style="position:absolute;left:2558;top:1195;width:95;height:153;visibility:visible;mso-wrap-style:square;v-text-anchor:top" coordsize="9525,15240" o:spid="_x0000_s1190" fillcolor="#4a8b38" stroked="f" path="m6857,l4203,2743,2311,6642,393,10528,,14071r1333,534l2628,15024,5245,12395,7124,8445,9080,4584,9524,1041,685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">
                  <v:path arrowok="t"/>
                </v:shape>
                <v:shape id="object 182" style="position:absolute;left:2571;top:1200;width:83;height:146;visibility:visible;mso-wrap-style:square;v-text-anchor:top" coordsize="8254,14604" o:spid="_x0000_s1191" fillcolor="#326531" stroked="f" path="m6807,l3860,6553,2400,8889,,14109r1308,407l3924,11899,5791,7937,7747,4076,8204,546,680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">
                  <v:path arrowok="t"/>
                </v:shape>
                <v:shape id="object 183" style="position:absolute;left:2759;top:1268;width:387;height:281;visibility:visible;mso-wrap-style:square" o:spid="_x0000_s119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">
                  <v:imagedata o:title="" r:id="rId156"/>
                </v:shape>
                <v:shape id="object 184" style="position:absolute;left:2952;top:1347;width:172;height:172;visibility:visible;mso-wrap-style:square;v-text-anchor:top" coordsize="17145,17145" o:spid="_x0000_s1193" fillcolor="#e6e8e6" stroked="f" path="m2857,12674l2463,10655,2349,9677,2019,8661,1587,7785,1168,6832,635,5981,,5245r508,787l977,6985r343,889l1955,9766r331,1968l2349,12712r,2020l2247,15684r-165,1016l2717,14795r140,-2121xem4114,12496l3949,11417r-254,-953l3479,9486,914,5092r571,889l1955,6832r407,953l2844,8597r318,953l3378,10566r470,1930l3848,14490r-178,1931l3949,15532r165,-1042l4114,12496xem5384,12268r-165,-978l4965,10312,4749,9296,2120,5029r597,813l3225,6667r445,953l4013,8534r419,952l4610,10363r482,2006l5118,14325r-153,2019l5219,15392r102,-1041l5321,13373r63,-1105xem6642,13004l6438,10947,6235,9994,5905,9017,5461,8077,5054,7150,4419,6362,3848,5499,3213,4813,2400,4178r660,724l3670,5664r533,914l4749,7340r470,915l5499,9144r736,1841l6515,13004r-140,1956l6540,13982r102,-978xem7620,12649l5397,6007,4800,5092,4165,4368,3378,3759r635,762l4648,5321r508,851l5689,7023r445,851l6438,8737r762,1892l7391,12649r-51,1930l7518,13627r102,-978xem9093,12407l8877,10287,7620,7404,7048,6591,6311,5829,5626,5041,4800,4368,3848,3987r889,534l5435,5257r635,762l6756,6769r571,863l7683,8547r406,851l8343,10375r216,1042l8750,13385r-89,1067l9093,12407xem9867,12369l4813,3987r914,508l6451,5092r699,851l7810,6680r508,851l8674,8509r812,1803l9715,12369r-102,2083l9817,13449r50,-1080xem10909,12369l5791,3987r914,381l7569,5041r622,788l8915,6591r546,813l9804,8356r864,1892l10718,12369r-50,2083l10845,13385r64,-1016xem12242,11544l12115,9296,10820,6362r-699,-952l9271,4813,8445,4114,7404,3632,6388,3543r978,216l8318,4305r762,686l9867,5664r572,914l10883,7467r407,1003l11544,9486r127,1080l11836,11544r,2083l12242,11544xem13538,10248l7556,3162r-1118,63l7518,3314r1041,419l12839,9296r305,978l13335,11290r101,1079l13538,10248xem14427,9499l10439,3263,9486,2692,8445,2438r-1079,l8420,2603r965,368l10248,3543r915,546l11925,4813r559,851l13055,6591r394,876l13728,8547r305,952l14236,10566r89,1016l14427,9499xem15303,8661l9296,1676r-1041,l9296,1841r940,343l15278,10820r25,-2159xem16154,7912l10172,850,9093,889r1079,63l11150,1358r851,597l12928,2501r749,762l14224,4114r596,877l15201,5943r318,991l15798,7937r165,1080l16090,10033r64,-2121xem16827,7086l16383,4902,15176,3073r-597,-953l13779,1358,12839,850,11925,317,10845,,9766,63r1079,64l11823,533r877,635l13563,1676r749,762l16764,9207r63,-212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">
                  <v:path arrowok="t"/>
                </v:shape>
                <v:shape id="object 185" style="position:absolute;left:2771;top:1297;width:197;height:228;visibility:visible;mso-wrap-style:square;v-text-anchor:top" coordsize="19685,22859" o:spid="_x0000_s1194" fillcolor="#f9fcfe" stroked="f" path="m9182,4483l469,11252,,12192r571,-877l1104,10464,2374,8813,8293,4826r889,-343xem9753,4864l2070,9918r-610,826l1028,11696r-457,953l1143,11785,4394,7861r800,-686l6083,6731r838,-508l7886,5753r915,-470l9753,4864xem9779,3695l7886,3886,5981,4356,4330,5435r-876,508l2755,6578,1498,8128r-444,787l533,9740r635,-762l1778,8216r596,-685l3733,6235r762,-482l5308,5181r864,-343l7912,4178r914,-203l9779,3695xem10350,5372l2603,10375r-597,851l1587,12179r-444,851l1778,12204r469,-889l2882,10553r572,-813l9398,5753r952,-381xem10541,9169l5994,17106r-127,1067l5867,19227r102,1016l6083,19227r,-1054l6438,16154r305,-940l7188,14262r393,-953l8051,12458r572,-825l9220,10718r622,-762l10541,9169xem10731,3187l8991,2933r-1854,89l5461,3695r-826,381l3784,4508r-635,673l2451,5753r-534,660l1384,7112r622,-534l2641,5943,4000,4826r724,-432l6400,3759r864,-229l8140,3403r851,-190l9829,3213r902,-26xem10858,6731l3987,12839r-444,877l3225,14732r-279,977l3390,14833r381,-1041l4724,12077,9944,7175r914,-444xem10883,5816l1676,13563r610,-876l2755,11798r661,-800l4051,10147r673,-724l5511,8788r788,-660l7188,7556,8991,6578r953,-343l10883,5816xem10922,7366l9080,8216,7378,9461,6045,11163r-686,825l4838,12903r-368,1016l4089,14833r-305,1003l3543,16891r444,-1016l4254,14897r470,-915l8458,9232r749,-698l10096,7962r826,-596xem11010,1638r-406,-483l10160,685,9626,368,9398,215,9093,50,8458,,8077,50,7823,215r635,l8674,342r317,64l9182,533r254,152l9944,1003r470,381l11010,1638xem11049,7874l4686,16954r-191,953l4851,16992r178,-1016l5461,14998,10287,8610r762,-736xem11239,2933l9626,2425,7886,2273,6235,2743r-774,190l4660,3276,2641,4826r-546,673l2768,5029r635,-546l4826,3594r698,-318l6299,3124r838,-216l7912,2844r863,l9537,2768r1702,165xem11239,2616l9766,1981,8077,1600,5588,1892r-864,254l4064,2616r-788,317l2070,4038r698,-368l3429,3187r762,-343l4889,2552r800,-279l6464,2209r800,-127l8051,2082r788,153l9626,2273r851,152l11239,2616xem11366,9677l6997,19646r26,1169l7251,21882r-63,-1093l7213,19672r165,-1067l7493,17487r266,-1104l8128,15405r342,-1042l8991,13347r534,-952l10083,11480r610,-914l11366,9677xem11366,2336r-356,-254l10693,1828,9969,1384,9613,1206,8458,698r-1029,l6616,1066r508,l7493,1016r419,50l8293,1168r381,38l9080,1384r737,292l10541,2082r825,254xem11493,6261l2286,13982,3390,12204r597,-724l10477,6705r1016,-444xem11722,10464r-673,851l10541,12306r-445,1003l9626,14287r-813,3137l8623,18491r-140,1117l8458,20650r-127,1105l8356,22834r267,-2159l8991,18529r203,-1042l9436,16471r533,-2057l10706,12357r1016,-1893xem12128,11353r-1118,1588l10477,14744r-343,2743l10096,18440r,1892l10375,22174r-25,-1905l10375,18440r229,-1803l10883,14833r394,-1841l12128,11353xem12979,11328r-953,1613l11493,14871r-229,1956l11226,17780r-63,977l11226,19672r102,1016l11493,21640r216,915l11557,20650r-39,-1918l11709,16891r254,-1956l12192,14046r177,-915l12661,12204r318,-876xem13944,11226r-470,851l13258,12992r-190,952l12839,14859r-152,977l12623,16789r-89,914l12496,18681r,1905l12534,21475r89,1004l12776,20586r63,-1905l13068,16814r89,-1917l13411,12992r533,-1766xem14846,11099r-1359,6515l13423,18592r,2845l13525,22390r178,-1893l13766,18592r191,-1930l14109,14833r267,-1892l14846,11099xem15722,11036r-1346,6515l14376,21310r76,1016l14554,20421r330,-3797l15024,14744r292,-1841l15722,11036xem16637,11061r-343,915l16103,12928r-254,1892l15798,16687r,1016l15849,18656r26,940l15976,20586r64,877l16268,22415r,-1867l16167,18656r38,-1969l16205,14820r89,-1892l16637,11061xem17602,11328r-280,876l17157,13131r-101,940l16865,15087r-25,915l16865,16992r,915l17056,19837r228,1930l17437,22644r-26,-1893l17322,18884r,-1892l17284,15087r38,-1829l17602,11328xem19304,21399r-77,-1575l19075,18173r-89,-1613l18529,13309r-305,-1613l18224,13335r191,1587l18529,16598r203,1613l18986,19824r318,157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">
                  <v:path arrowok="t"/>
                </v:shape>
                <v:shape id="object 186" style="position:absolute;left:2988;top:1273;width:153;height:146;visibility:visible;mso-wrap-style:square;v-text-anchor:top" coordsize="15239,14604" o:spid="_x0000_s1195" fillcolor="#e6e8e6" stroked="f" path="m800,12l393,203,228,647,63,1028,,1524r38,419l228,2286,330,1943r63,-381l495,1117,546,800,635,457,800,12xem1816,12l1270,355,901,952,711,1587,571,2247r,648l635,3200r101,317l901,2895r64,-648l1117,1714,1651,292,1816,12xem3238,12l2451,381r-483,736l1701,1879r-101,407l1473,2705r,1257l1600,4343r101,-826l1828,2730r280,-698l2171,1663r216,-355l2768,609,3022,368,3238,12xem5486,l2387,2882r-216,534l2108,3924r,444l2387,3416r419,-851l3403,1866r546,-749l4660,508,5486,xem8331,508l7188,381,5969,800r-978,622l4483,1701r-458,394l3276,2971r-355,445l2641,3987r788,-851l4229,2349r965,-610l5676,1422r508,-216l6680,977,7734,635,8331,508xem10045,1524l8966,1104r-1296,39l6604,1549r-610,152l5486,1968r-470,381l4533,2654r-469,355l3721,3479r939,-660l5638,2247,6718,1930r533,-229l7823,1587r508,-38l8864,1422r610,l10045,1524xem10414,2413l9347,1968,8140,1943,6426,2413r-572,292l5346,2984r-940,572l4000,4025,5003,3429r978,-445l7658,2501r546,-114l8775,2349r1143,l10414,2413xem11163,3835l10096,3302,8864,3035,7734,3225,6553,3479r-572,191l5473,3962r-495,216l4533,4622,5549,4140,6616,3797,7734,3606r597,-50l10045,3556r534,114l11163,3835xem11734,5321r-978,-724l9474,4152,8140,4127r-609,l6883,4178r-610,190l5638,4597r-597,190l4533,5130,5676,4686,6908,4508r1867,l9347,4597r698,89l10617,4914r546,191l11734,5321xem13639,13576r-127,-1080l13169,11582r-317,-1016l7086,6743r-1003,89l7086,6858r953,292l12852,11671r406,825l13512,13576r127,965l13639,13576xem14249,11925l10922,7023r-889,-534l8978,6172,7035,5918,5956,6045r-953,279l5981,6172r1054,l7975,6350r991,139l9918,6832r775,546l11557,7848r660,724l12852,9296r571,787l13830,11036r419,889xem14782,9525l8369,5092,6375,5283,5346,5638r-813,534l5448,5753r978,-178l7416,5537r953,-64l9347,5575r940,317l11201,6172r864,533l13512,8013r699,750l14782,952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">
                  <v:path arrowok="t"/>
                </v:shape>
                <v:shape id="object 187" style="position:absolute;left:2889;top:1354;width:241;height:139;visibility:visible;mso-wrap-style:square;v-text-anchor:top" coordsize="24129,13970" o:spid="_x0000_s1196" stroked="f" path="m8102,11683r-279,l7874,12572r-115,1270l8045,13207r57,-1524xem8335,11302r-1211,l7150,13715r114,-381l7315,12191r508,-508l8102,11683r,-254l8335,11302xem10354,11175r-410,l10104,12191r-110,1270l10077,13080r108,-1651l10354,11175xem9439,9330r505,1210l9309,10921r-305,153l8925,11937r117,1397l9255,12826r117,-1270l9944,11175r410,l10693,10667r381,l11215,10413r-763,l9944,9778,9439,9330xem5676,10794r-1879,l4241,11429r74,1143l4559,13207r190,-381l4876,12318r127,-762l5448,11429r470,l6045,11175r-369,-381xem5918,11429r-470,l5448,13080r279,-889l5829,11683r89,-254xem6553,9524r-143,1397l6362,13080r334,-381l6815,12445r109,-762l7124,11302r1211,l8754,11074r-1465,-26l6807,9905,6553,9524xem11074,10667r-381,l10591,12826r436,-762l11074,10667xem2654,10413r-915,l1930,10794r127,1905l2413,11937r241,-769l2959,10631r-305,-218xem2628,8508r-254,381l2159,10159r-1118,l920,10921,800,12445r406,-1778l1739,10413r915,l2476,10286r119,-889l2628,8508xem3581,8889r-419,381l3162,11937r101,508l3378,12064r76,-762l3797,10794r1879,l5723,10413r-2053,l3581,8889xem1041,10159r-900,l105,10413,,11937,457,10413r584,-254xem13361,9651r-890,l12979,10159r698,1778l13456,10794r-95,-1143xem7340,9524r-51,1524l8743,11048r-173,-381l7912,10667r-283,-226l7513,9905r-97,-254l7340,9524xem12429,9778r-860,l11836,10159r212,472l12344,11048r85,-1270xem7937,9270r-25,1397l8570,10667,7937,9270xem4152,8762r-190,381l3860,10032r-190,381l5723,10413r47,-381l4686,10032,4516,9778,4400,9524r-95,-381l4152,8762xem10223,8889r111,889l10452,10413r763,l11428,10032r-506,l10668,9651r-191,-381l10223,8889xem13989,9016r-604,l13893,9270r292,635l14490,10413r-317,-635l14049,9330r-60,-314xem228,9397r-87,762l228,9397xem1778,7365r-534,635l469,8381,353,8889,228,10159r1931,l1041,9524,1587,7619r191,-254xem5130,8381r-91,204l4924,9651r-238,381l5448,10032,5336,9524,5219,8635r-89,-254xem5638,9016r-101,254l5448,10032r322,l5674,9143r-36,-127xem10995,8955r45,823l10922,10032r506,l11569,9778r860,l12471,9651r890,l13366,9524r-1797,l11226,9270r-231,-315xem14815,8585r183,685l15303,10032r-102,-508l15089,9143r-274,-558xem11163,8000r110,254l11348,8508r116,635l11569,9524r1797,l13385,9016r604,l13965,8889r-2193,l11163,8000xem8978,8635r394,635l9255,8955,8978,8635xem17731,7365r-244,l18097,9143r-212,-635l17778,8000r-47,-635xem16692,7587r5,540l16809,8585r126,304l17018,9016,16692,7587xem12065,6603r352,381l12511,7238r-106,565l12280,8889r1685,l13944,8000r-267,l13004,7746r-406,-635l12065,6603xem14698,7619r-716,l14592,8127r223,458l14693,8127r5,-508xem17081,4825r292,1270l17487,6730r445,l18440,6984r159,635l18719,7873r178,254l18923,6476r198,l19100,6349r572,-127l20091,6222r13,-127l18097,6095r-317,-381l17373,5079r-292,-254xem12115,5333r635,762l13273,6984r404,1016l13944,8000r38,-381l14698,7619r107,-127l14363,7492,12979,5968r-864,-635xem14681,5079r743,1143l15506,7111r-381,l15506,7365r195,254l15811,7803r,-819l17851,6984r81,-254l17487,6730r-744,-889l15506,5841r-508,-381l14681,5079xem20091,6222r-419,l19927,6904r126,715l20091,6222xem17851,6984r-2040,l16573,7111r119,476l17487,7365r244,l17851,6984xem14185,5968r54,889l14363,7492r442,l15125,7111r381,l14998,6857r-813,-889xem19193,6904r117,334l19392,7365r-88,-254l19193,6904xem19121,6476r-198,l19100,6730r93,174l19121,6476xem20132,6000r238,857l20286,6349r-154,-349xem20865,5516r-48,325l20915,6222r124,381l21158,6857,20865,5516xem21334,5333r-176,l21361,5841r319,615l21620,5841r-286,-508xem17691,4698r227,311l18018,5206r79,889l20104,6095r12,-127l18605,5968,17691,4698xem19494,3555r68,194l19672,5079r-521,l19177,5841r-572,127l20116,5968r127,-762l21262,5206r-111,-197l21146,4063r-903,l19494,3555xem15589,5009r209,197l16040,5841r703,l16637,5714,15589,5009xem21262,5206r-1019,l20853,5460r305,-127l21334,5333r-72,-127xem22944,3936r-453,l23215,4571r381,889l22944,3936xem19094,4952r57,127l19094,4952xem14592,4063r871,847l14592,4063xem18732,4444r191,381l19094,4952r-57,-127l18732,4444xem22618,3174r-1295,l21767,3936r661,762l22491,4910r,-974l22944,3936r-326,-762xem21234,3749r181,314l21520,4317r95,381l21505,4063r-55,-127l21234,3749xem20597,1402r116,375l20370,2412r-393,l20434,3174r216,889l21146,4063r82,-508l21323,3174r1295,l22313,2412r-1943,l19900,2285r2363,l21958,1523,20597,1402xem21196,3682xem19265,1523r166,508l19900,2285r-635,-762xem19494,r1041,1396l20243,253,1949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">
                  <v:path arrowok="t"/>
                </v:shape>
                <v:shape id="object 188" style="position:absolute;left:2626;top:1061;width:392;height:346;visibility:visible;mso-wrap-style:square" o:spid="_x0000_s119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">
                  <v:imagedata o:title="" r:id="rId157"/>
                </v:shape>
                <v:shape id="object 189" style="position:absolute;left:2898;top:1364;width:165;height:51;visibility:visible;mso-wrap-style:square;v-text-anchor:top" coordsize="16510,5079" o:spid="_x0000_s1198" stroked="f" path="m15887,l14008,63,12090,444r-1753,787l8610,1955,7035,3124,6057,4267,5486,3632,4368,3187r-2311,l850,3632,,4292,546,4038r533,-190l1587,3721r533,-89l2692,3556r1054,l4216,3695r571,115l5283,3949r508,254l5994,4343r-203,241l6057,4368r204,115l6108,4330,7277,3416,8826,2438r1715,-762l12280,977,14046,596,1588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">
                  <v:path arrowok="t"/>
                </v:shape>
                <v:shape id="object 190" style="position:absolute;left:2758;top:1105;width:57;height:45;visibility:visible;mso-wrap-style:square;v-text-anchor:top" coordsize="5714,4445" o:spid="_x0000_s1199" fillcolor="#c7bebf" stroked="f" path="m4495,l2463,952,419,1841,,1993r571,915l1015,3644r508,724l3797,4368r698,-673l4749,2908,5448,1041,449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">
                  <v:path arrowok="t"/>
                </v:shape>
                <v:shape id="object 191" style="position:absolute;left:2760;top:1111;width:50;height:45;visibility:visible;mso-wrap-style:square;v-text-anchor:top" coordsize="5079,4445" o:spid="_x0000_s1200" fillcolor="#8c5e4e" stroked="f" path="m3822,l3314,,2768,63,2298,317,1727,469,1257,723,723,914,279,1269,88,1549,,1866r172,254l256,2336r111,191l952,3327r470,406l1993,3797r534,152l3098,3886r-571,l1993,3733,1447,3606,1041,3187,329,2184r77,-762l850,1104,1358,914,2541,317,2806,152,3822,xem4114,3327l3098,3797r-571,89l3098,3886r508,-318l4114,3327xem4561,386r217,528l4878,1269,4584,2336r191,-533l4876,1422,4808,914,4610,444r-49,-58xem4024,48r395,167l4561,386,4457,152,4024,48xem3886,r138,48l388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">
                  <v:path arrowok="t"/>
                </v:shape>
                <v:shape id="object 192" style="position:absolute;left:2759;top:1133;width:38;height:25;visibility:visible;mso-wrap-style:square;v-text-anchor:top" coordsize="3810,2540" o:spid="_x0000_s1201" fillcolor="#e5b9a9" stroked="f" path="m,l2273,2057r381,l2997,2019r317,-127l2654,1955r-737,-25l1295,1549,1066,1384,787,1193,571,889,304,635,127,31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">
                  <v:path arrowok="t"/>
                </v:shape>
                <v:shape id="object 193" style="position:absolute;left:2591;top:1131;width:117;height:115;visibility:visible;mso-wrap-style:square" o:spid="_x0000_s120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">
                  <v:imagedata o:title="" r:id="rId158"/>
                </v:shape>
                <v:shape id="object 194" style="position:absolute;left:2674;top:1128;width:38;height:89;visibility:visible;mso-wrap-style:square;v-text-anchor:top" coordsize="3810,8890" o:spid="_x0000_s1203" fillcolor="#e5b9a9" stroked="f" path="m3251,4114l635,,,101r635,64l1193,482,3086,5943r139,-597l3251,4749r,-635xem3505,6896l3403,6388,3086,5943r,1397l3060,7810r-38,470l3022,8763r229,-381l3403,7874r26,-496l3505,689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">
                  <v:path arrowok="t"/>
                </v:shape>
                <v:shape id="object 195" style="position:absolute;left:2773;top:1118;width:26;height:26;visibility:visible;mso-wrap-style:square;v-text-anchor:top" coordsize="2539,2540" o:spid="_x0000_s1204" filled="f" strokecolor="#522e15" strokeweight=".25pt" path="m2247,1104r,623l1739,2235r-698,l469,2235,,1727,,1104,,495,469,r572,l1739,r508,495l2247,110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">
                  <v:path arrowok="t"/>
                </v:shape>
                <v:shape id="object 196" style="position:absolute;left:2773;top:1119;width:26;height:25;visibility:visible;mso-wrap-style:square;v-text-anchor:top" coordsize="2539,2540" o:spid="_x0000_s1205" fillcolor="#090a0a" stroked="f" path="m1612,l406,,,482,,1676r406,470l1612,2146r470,-470l2082,1079r,-597l161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">
                  <v:path arrowok="t"/>
                </v:shape>
                <v:shape id="object 197" style="position:absolute;left:2773;top:1119;width:26;height:25;visibility:visible;mso-wrap-style:square;v-text-anchor:top" coordsize="2539,2540" o:spid="_x0000_s1206" filled="f" strokecolor="#cc4a17" strokeweight=".25pt" path="m2082,1079r,597l1612,2146r-609,l406,2146,,1676,,1079,,482,406,r597,l1612,r470,482l2082,107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">
                  <v:path arrowok="t"/>
                </v:shape>
                <v:shape id="object 198" style="position:absolute;left:2783;top:1123;width:13;height:6;visibility:visible;mso-wrap-style:square;v-text-anchor:top" coordsize="1270,634" o:spid="_x0000_s1207" fillcolor="#fcfcfd" stroked="f" path="m749,l253,,,63,,381r253,88l749,469r266,-88l1015,215r,-152l74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">
                  <v:path arrowok="t"/>
                </v:shape>
                <v:shape id="object 199" style="position:absolute;left:2773;top:1133;width:19;height:13;visibility:visible;mso-wrap-style:square;v-text-anchor:top" coordsize="1904,1270" o:spid="_x0000_s1208" fillcolor="#c37436" stroked="f" path="m,l25,190,88,342,228,596r140,64l533,812r254,77l1270,889,1409,787,1612,660r127,-64l1765,342,1447,508r-304,88l876,508,635,381,304,25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">
                  <v:path arrowok="t"/>
                </v:shape>
                <v:shape id="object 200" style="position:absolute;left:2750;top:1109;width:57;height:26;visibility:visible;mso-wrap-style:square;v-text-anchor:top" coordsize="5714,2540" o:spid="_x0000_s1209" fillcolor="#734036" stroked="f" path="m3721,l3162,190,2616,342,2044,660,1612,952r-406,343l787,1587,368,1930,,2374,1041,2057r495,-216l2019,1587r470,-292l3352,914,3822,762,4267,660r508,-25l5283,660r432,229l5499,342,4902,127,4267,38,372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">
                  <v:path arrowok="t"/>
                </v:shape>
                <v:shape id="object 201" style="position:absolute;left:2693;top:1130;width:19;height:57;visibility:visible;mso-wrap-style:square;v-text-anchor:top" coordsize="1904,5715" o:spid="_x0000_s1210" fillcolor="#955f4b" stroked="f" path="m,l1549,3479r,978l1574,5435r165,-978l1714,3479,1485,2501,1358,2057,1231,1549,1016,1104,736,660,444,27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">
                  <v:path arrowok="t"/>
                </v:shape>
                <v:shape id="object 202" style="position:absolute;left:2672;top:1255;width:114;height:204;visibility:visible;mso-wrap-style:square;v-text-anchor:top" coordsize="11429,20320" o:spid="_x0000_s1211" fillcolor="#4a8b38" stroked="f" path="m2654,l1308,533,,1130,977,5918r2375,5245l5753,16446r3022,3734l10058,19672r1308,-597l10477,14300,8000,9144,5676,3822,265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">
                  <v:path arrowok="t"/>
                </v:shape>
                <v:shape id="object 203" style="position:absolute;left:2685;top:1255;width:101;height:197;visibility:visible;mso-wrap-style:square;v-text-anchor:top" coordsize="10160,19684" o:spid="_x0000_s1212" fillcolor="#326531" stroked="f" path="m1346,l,533,4165,9270r1257,3480l8750,19672r1308,-597l9156,14300,6692,9143,4356,3822,134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">
                  <v:path arrowok="t"/>
                </v:shape>
                <v:shape id="object 204" style="position:absolute;left:2737;top:1289;width:165;height:172;visibility:visible;mso-wrap-style:square;v-text-anchor:top" coordsize="16510,17145" o:spid="_x0000_s1213" fillcolor="#4a8b38" stroked="f" path="m2120,l14236,16586r2083,-1867l13957,10629,10032,6553,6108,2539,212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">
                  <v:path arrowok="t"/>
                </v:shape>
                <v:shape id="object 205" style="position:absolute;left:2737;top:1299;width:159;height:159;visibility:visible;mso-wrap-style:square;v-text-anchor:top" coordsize="15875,15875" o:spid="_x0000_s1214" fillcolor="#326531" stroked="f" path="m1079,l14236,15633r1080,-952l10096,9207,7467,6870,107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">
                  <v:path arrowok="t"/>
                </v:shape>
                <v:shape id="object 206" style="position:absolute;left:2783;top:1416;width:89;height:209;visibility:visible;mso-wrap-style:square;v-text-anchor:top" coordsize="8889,20954" o:spid="_x0000_s1215" fillcolor="#4a8b38" stroked="f" path="m2717,l,787,254,5562r1638,5563l3505,16662r2438,4140l8636,20078,8445,15265,5118,4140,271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">
                  <v:path arrowok="t"/>
                </v:shape>
                <v:shape id="object 207" style="position:absolute;left:2797;top:1416;width:76;height:209;visibility:visible;mso-wrap-style:square;v-text-anchor:top" coordsize="7620,20954" o:spid="_x0000_s1216" fillcolor="#326531" stroked="f" path="m1409,l,406,2959,9550r774,3505l5981,20421r1334,-343l7124,15265,3797,4140,140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">
                  <v:path arrowok="t"/>
                </v:shape>
                <v:shape id="object 208" style="position:absolute;left:2842;top:1457;width:146;height:184;visibility:visible;mso-wrap-style:square;v-text-anchor:top" coordsize="14604,18415" o:spid="_x0000_s1217" fillcolor="#4a8b38" stroked="f" path="m2298,l,1676,1727,5981r6654,9106l12014,18122r1143,-825l14350,16510,12623,12115,9258,7620,5943,3035,229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">
                  <v:path arrowok="t"/>
                </v:shape>
                <v:shape id="object 209" style="position:absolute;left:2842;top:1466;width:133;height:177;visibility:visible;mso-wrap-style:square;v-text-anchor:top" coordsize="13335,17779" o:spid="_x0000_s1218" fillcolor="#326531" stroked="f" path="m1143,l,825,1739,5130r6643,9106l12014,17271r1143,-825l8826,10375,6489,7696,1143,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">
                  <v:path arrowok="t"/>
                </v:shape>
                <v:shape id="object 210" style="position:absolute;left:2851;top:1570;width:63;height:204;visibility:visible;mso-wrap-style:square;v-text-anchor:top" coordsize="6350,20320" o:spid="_x0000_s1219" fillcolor="#4a8b38" stroked="f" path="m3175,l1854,254,546,342,,4902r711,5410l1371,15748r1651,4216l4305,19862r1371,-254l6210,15151,4787,4330,317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">
                  <v:path arrowok="t"/>
                </v:shape>
                <v:shape id="object 211" style="position:absolute;left:2869;top:1570;width:45;height:204;visibility:visible;mso-wrap-style:square;v-text-anchor:top" coordsize="4445,20320" o:spid="_x0000_s1220" fillcolor="#326531" stroked="f" path="m1320,l,253,1320,9207r153,3480l2451,19862r1359,-254l4343,15151,2933,4330,132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">
                  <v:path arrowok="t"/>
                </v:shape>
                <v:shape id="object 212" style="position:absolute;left:2903;top:1618;width:114;height:184;visibility:visible;mso-wrap-style:square;v-text-anchor:top" coordsize="11429,18415" o:spid="_x0000_s1221" fillcolor="#4a8b38" stroked="f" path="m2400,l,1142,939,5448r4814,9423l8648,18249r2451,-1130l10172,12814,7708,8127,5333,3378,2400,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">
                  <v:path arrowok="t"/>
                </v:shape>
                <v:shape id="object 213" style="position:absolute;left:2903;top:1624;width:101;height:178;visibility:visible;mso-wrap-style:square;v-text-anchor:top" coordsize="10160,17779" o:spid="_x0000_s1222" fillcolor="#326531" stroked="f" path="m1168,l,546,939,4851r4814,9423l8648,17653r1270,-572l6730,10756,4991,7975,116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">
                  <v:path arrowok="t"/>
                </v:shape>
                <v:shape id="object 214" style="position:absolute;left:2911;top:1741;width:57;height:203;visibility:visible;mso-wrap-style:square;v-text-anchor:top" coordsize="5714,20320" o:spid="_x0000_s1223" fillcolor="#4a8b38" stroked="f" path="m3619,l2324,25,939,126,,4584r203,5436l431,15455r1258,4344l3022,19799r1321,-127l5257,15303,4876,4356,361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">
                  <v:path arrowok="t"/>
                </v:shape>
                <v:shape id="object 215" style="position:absolute;left:2934;top:1741;width:32;height:203;visibility:visible;mso-wrap-style:square;v-text-anchor:top" coordsize="3175,20320" o:spid="_x0000_s1224" fillcolor="#326531" stroked="f" path="m1295,l,25,469,9105,355,12560r343,7239l2019,19672r927,-4369l2552,4368,129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">
                  <v:path arrowok="t"/>
                </v:shape>
                <v:shape id="object 216" style="position:absolute;left:2968;top:1808;width:83;height:190;visibility:visible;mso-wrap-style:square;v-text-anchor:top" coordsize="8254,19050" o:spid="_x0000_s1225" fillcolor="#4a8b38" stroked="f" path="m2552,l1257,380,,711,127,5130,3162,15278r2210,3771l7962,18351,7797,14020,6286,8928,4800,3873,255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">
                  <v:path arrowok="t"/>
                </v:shape>
                <v:shape id="object 217" style="position:absolute;left:2968;top:1811;width:70;height:191;visibility:visible;mso-wrap-style:square;v-text-anchor:top" coordsize="6985,19050" o:spid="_x0000_s1226" fillcolor="#326531" stroked="f" path="m1257,l,317,114,4749,3162,14897r2197,3759l6667,18313,4737,11607,3530,8445,125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">
                  <v:path arrowok="t"/>
                </v:shape>
                <v:shape id="object 218" style="position:absolute;left:2926;top:1919;width:63;height:203;visibility:visible;mso-wrap-style:square;v-text-anchor:top" coordsize="6350,20320" o:spid="_x0000_s1227" fillcolor="#4a8b38" stroked="f" path="m3136,l1460,4267,761,9677,,15087r533,4521l1866,19735r1270,191l4813,15697r762,-5385l6273,4902,5816,380,4432,215,313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">
                  <v:path arrowok="t"/>
                </v:shape>
                <v:shape id="object 219" style="position:absolute;left:2944;top:1921;width:45;height:203;visibility:visible;mso-wrap-style:square;v-text-anchor:top" coordsize="4445,20320" o:spid="_x0000_s1228" fillcolor="#326531" stroked="f" path="m2565,l1587,8991,825,12382,,19519r1270,191l2946,15481r762,-5385l4406,4686,3962,165,256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">
                  <v:path arrowok="t"/>
                </v:shape>
                <v:shape id="object 220" style="position:absolute;left:2985;top:1996;width:64;height:197;visibility:visible;mso-wrap-style:square;v-text-anchor:top" coordsize="6350,19684" o:spid="_x0000_s1229" fillcolor="#4a8b38" stroked="f" path="m3225,l571,292,,4648,1270,15087r1485,4178l5473,18973r597,-4419l5473,9398,4876,4140,3225,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">
                  <v:path arrowok="t"/>
                </v:shape>
                <v:shape id="object 221" style="position:absolute;left:2985;top:1997;width:45;height:197;visibility:visible;mso-wrap-style:square;v-text-anchor:top" coordsize="4445,19684" o:spid="_x0000_s1230" fillcolor="#326531" stroked="f" path="m1917,l571,152,,4521,1269,14960r1486,4166l4203,18973,3441,11988,2755,8788,191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">
                  <v:path arrowok="t"/>
                </v:shape>
                <v:shape id="object 222" style="position:absolute;left:2938;top:2114;width:64;height:197;visibility:visible;mso-wrap-style:square;v-text-anchor:top" coordsize="6350,19684" o:spid="_x0000_s1231" fillcolor="#4a8b38" stroked="f" path="m2781,l1231,4089,,14554r635,4432l1993,19075r1296,152l4876,15151,5511,9969,6045,4686,5511,317,2781,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">
                  <v:path arrowok="t"/>
                </v:shape>
                <v:shape id="object 223" style="position:absolute;left:2938;top:2114;width:45;height:197;visibility:visible;mso-wrap-style:square;v-text-anchor:top" coordsize="4445,19684" o:spid="_x0000_s1232" fillcolor="#326531" stroked="f" path="m2768,l1219,4076,634,9296,,14554r634,4432l1981,19075r825,-6922l2971,8826,4102,165,276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">
                  <v:path arrowok="t"/>
                </v:shape>
                <v:shape id="object 224" style="position:absolute;left:2668;top:1194;width:152;height:114;visibility:visible;mso-wrap-style:square;v-text-anchor:top" coordsize="15239,11429" o:spid="_x0000_s1233" fillcolor="#4a8b38" stroked="f" path="m1828,l939,1104,,2184,2146,4965,9270,9867r3569,1080l13754,9905r977,-1054l12547,6007,9004,3568,5473,1168,1828,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">
                  <v:path arrowok="t"/>
                </v:shape>
                <v:shape id="object 225" style="position:absolute;left:2668;top:1205;width:140;height:102;visibility:visible;mso-wrap-style:square;v-text-anchor:top" coordsize="13970,10159" o:spid="_x0000_s1234" fillcolor="#326531" stroked="f" path="m939,l,1066,2146,3848,5714,6286,9258,8763r3581,1066l13754,8788,9143,5499,6730,4165,939,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">
                  <v:path arrowok="t"/>
                </v:shape>
                <v:shape id="object 226" style="position:absolute;left:5942;width:22252;height:5940;visibility:visible;mso-wrap-style:square" o:spid="_x0000_s1235"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">
                  <v:imagedata o:title="" r:id="rId159"/>
                </v:shape>
                <w10:wrap type="tight" anchorx="page" anchory="page"/>
              </v:group>
            </w:pict>
          </mc:Fallback>
        </mc:AlternateContent>
      </w:r>
    </w:p>
    <w:p w14:paraId="672A6659" w14:textId="009C729A" w:rsidR="001078A8" w:rsidRDefault="001078A8" w:rsidP="005E3B47">
      <w:pPr>
        <w:spacing w:after="0" w:line="240" w:lineRule="auto"/>
        <w:jc w:val="center"/>
        <w:rPr>
          <w:b/>
          <w:sz w:val="28"/>
        </w:rPr>
      </w:pPr>
    </w:p>
    <w:p w14:paraId="0CE52C1B" w14:textId="4ED9B717" w:rsidR="00990F92" w:rsidRDefault="00990F92" w:rsidP="005E3B47">
      <w:pPr>
        <w:spacing w:after="0" w:line="240" w:lineRule="auto"/>
        <w:jc w:val="center"/>
        <w:rPr>
          <w:b/>
          <w:sz w:val="28"/>
        </w:rPr>
      </w:pPr>
    </w:p>
    <w:p w14:paraId="1151C3F0" w14:textId="08D6906E" w:rsidR="00990F92" w:rsidRDefault="00990F92" w:rsidP="005E3B47">
      <w:pPr>
        <w:spacing w:after="0" w:line="240" w:lineRule="auto"/>
        <w:jc w:val="center"/>
        <w:rPr>
          <w:b/>
          <w:sz w:val="28"/>
        </w:rPr>
      </w:pPr>
    </w:p>
    <w:p w14:paraId="2A6F6EF4" w14:textId="77777777" w:rsidR="00990F92" w:rsidRDefault="00990F92" w:rsidP="005E3B47">
      <w:pPr>
        <w:spacing w:after="0" w:line="240" w:lineRule="auto"/>
        <w:jc w:val="center"/>
        <w:rPr>
          <w:b/>
          <w:sz w:val="28"/>
        </w:rPr>
      </w:pPr>
    </w:p>
    <w:p w14:paraId="72BC1963" w14:textId="77777777" w:rsidR="001078A8" w:rsidRDefault="001078A8" w:rsidP="005E3B47">
      <w:pPr>
        <w:spacing w:after="0" w:line="240" w:lineRule="auto"/>
        <w:jc w:val="center"/>
        <w:rPr>
          <w:b/>
          <w:sz w:val="28"/>
        </w:rPr>
      </w:pPr>
      <w:r w:rsidRPr="004454F1">
        <w:rPr>
          <w:b/>
          <w:noProof/>
          <w:sz w:val="28"/>
          <w:lang w:eastAsia="es-CO"/>
        </w:rPr>
        <w:drawing>
          <wp:anchor distT="0" distB="0" distL="114300" distR="114300" simplePos="0" relativeHeight="251659264" behindDoc="1" locked="0" layoutInCell="1" allowOverlap="1" wp14:anchorId="5FEC1C01" wp14:editId="7FFB3903">
            <wp:simplePos x="0" y="0"/>
            <wp:positionH relativeFrom="margin">
              <wp:posOffset>129540</wp:posOffset>
            </wp:positionH>
            <wp:positionV relativeFrom="paragraph">
              <wp:posOffset>85725</wp:posOffset>
            </wp:positionV>
            <wp:extent cx="2352675" cy="1219200"/>
            <wp:effectExtent l="0" t="0" r="9525" b="0"/>
            <wp:wrapTight wrapText="bothSides">
              <wp:wrapPolygon edited="0">
                <wp:start x="0" y="0"/>
                <wp:lineTo x="0" y="21263"/>
                <wp:lineTo x="21513" y="21263"/>
                <wp:lineTo x="21513" y="0"/>
                <wp:lineTo x="0" y="0"/>
              </wp:wrapPolygon>
            </wp:wrapTight>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rotWithShape="1">
                    <a:blip r:embed="rId160" cstate="print">
                      <a:extLst>
                        <a:ext uri="{28A0092B-C50C-407E-A947-70E740481C1C}">
                          <a14:useLocalDpi xmlns:a14="http://schemas.microsoft.com/office/drawing/2010/main" val="0"/>
                        </a:ext>
                      </a:extLst>
                    </a:blip>
                    <a:srcRect l="3274" t="6208" r="6841" b="5517"/>
                    <a:stretch/>
                  </pic:blipFill>
                  <pic:spPr bwMode="auto">
                    <a:xfrm>
                      <a:off x="0" y="0"/>
                      <a:ext cx="2352675" cy="1219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454F1">
        <w:rPr>
          <w:b/>
          <w:noProof/>
          <w:sz w:val="28"/>
          <w:lang w:eastAsia="es-CO"/>
        </w:rPr>
        <w:drawing>
          <wp:anchor distT="0" distB="0" distL="114300" distR="114300" simplePos="0" relativeHeight="251660288" behindDoc="1" locked="0" layoutInCell="1" allowOverlap="1" wp14:anchorId="63C72272" wp14:editId="69816114">
            <wp:simplePos x="0" y="0"/>
            <wp:positionH relativeFrom="margin">
              <wp:posOffset>3016885</wp:posOffset>
            </wp:positionH>
            <wp:positionV relativeFrom="paragraph">
              <wp:posOffset>151765</wp:posOffset>
            </wp:positionV>
            <wp:extent cx="2931795" cy="1266825"/>
            <wp:effectExtent l="0" t="0" r="1905" b="9525"/>
            <wp:wrapTight wrapText="bothSides">
              <wp:wrapPolygon edited="0">
                <wp:start x="0" y="0"/>
                <wp:lineTo x="0" y="21438"/>
                <wp:lineTo x="21474" y="21438"/>
                <wp:lineTo x="21474" y="0"/>
                <wp:lineTo x="0" y="0"/>
              </wp:wrapPolygon>
            </wp:wrapTight>
            <wp:docPr id="247"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Imagen 246"/>
                    <pic:cNvPicPr>
                      <a:picLocks noChangeAspect="1"/>
                    </pic:cNvPicPr>
                  </pic:nvPicPr>
                  <pic:blipFill rotWithShape="1">
                    <a:blip r:embed="rId161" cstate="print">
                      <a:extLst>
                        <a:ext uri="{28A0092B-C50C-407E-A947-70E740481C1C}">
                          <a14:useLocalDpi xmlns:a14="http://schemas.microsoft.com/office/drawing/2010/main" val="0"/>
                        </a:ext>
                      </a:extLst>
                    </a:blip>
                    <a:srcRect l="11931" r="17614"/>
                    <a:stretch/>
                  </pic:blipFill>
                  <pic:spPr>
                    <a:xfrm>
                      <a:off x="0" y="0"/>
                      <a:ext cx="2931795" cy="1266825"/>
                    </a:xfrm>
                    <a:prstGeom prst="rect">
                      <a:avLst/>
                    </a:prstGeom>
                  </pic:spPr>
                </pic:pic>
              </a:graphicData>
            </a:graphic>
            <wp14:sizeRelH relativeFrom="margin">
              <wp14:pctWidth>0</wp14:pctWidth>
            </wp14:sizeRelH>
            <wp14:sizeRelV relativeFrom="margin">
              <wp14:pctHeight>0</wp14:pctHeight>
            </wp14:sizeRelV>
          </wp:anchor>
        </w:drawing>
      </w:r>
    </w:p>
    <w:p w14:paraId="0A37501D" w14:textId="77777777" w:rsidR="001078A8" w:rsidRDefault="001078A8" w:rsidP="005E3B47">
      <w:pPr>
        <w:spacing w:after="0" w:line="240" w:lineRule="auto"/>
        <w:jc w:val="center"/>
        <w:rPr>
          <w:b/>
          <w:sz w:val="28"/>
        </w:rPr>
      </w:pPr>
    </w:p>
    <w:p w14:paraId="5DAB6C7B" w14:textId="77777777" w:rsidR="001078A8" w:rsidRDefault="001078A8" w:rsidP="005E3B47">
      <w:pPr>
        <w:spacing w:after="0" w:line="240" w:lineRule="auto"/>
        <w:jc w:val="center"/>
        <w:rPr>
          <w:b/>
          <w:sz w:val="28"/>
        </w:rPr>
      </w:pPr>
    </w:p>
    <w:p w14:paraId="02EB378F" w14:textId="77777777" w:rsidR="001078A8" w:rsidRDefault="001078A8" w:rsidP="005E3B47">
      <w:pPr>
        <w:spacing w:after="0" w:line="240" w:lineRule="auto"/>
        <w:jc w:val="center"/>
        <w:rPr>
          <w:b/>
          <w:sz w:val="28"/>
        </w:rPr>
      </w:pPr>
    </w:p>
    <w:p w14:paraId="6A05A809" w14:textId="77777777" w:rsidR="001078A8" w:rsidRDefault="001078A8" w:rsidP="005E3B47">
      <w:pPr>
        <w:spacing w:after="0" w:line="240" w:lineRule="auto"/>
        <w:jc w:val="center"/>
        <w:rPr>
          <w:b/>
          <w:sz w:val="28"/>
        </w:rPr>
      </w:pPr>
    </w:p>
    <w:p w14:paraId="5A39BBE3" w14:textId="77777777" w:rsidR="001078A8" w:rsidRDefault="001078A8" w:rsidP="005E3B47">
      <w:pPr>
        <w:spacing w:after="0" w:line="240" w:lineRule="auto"/>
        <w:jc w:val="center"/>
        <w:rPr>
          <w:b/>
          <w:sz w:val="28"/>
        </w:rPr>
      </w:pPr>
    </w:p>
    <w:p w14:paraId="4B1AF42E" w14:textId="77777777" w:rsidR="00990F92" w:rsidRDefault="00990F92" w:rsidP="005E3B47">
      <w:pPr>
        <w:spacing w:after="0" w:line="240" w:lineRule="auto"/>
        <w:jc w:val="center"/>
        <w:rPr>
          <w:b/>
          <w:bCs/>
          <w:i/>
          <w:iCs/>
          <w:sz w:val="44"/>
        </w:rPr>
      </w:pPr>
    </w:p>
    <w:p w14:paraId="49BE4DAC" w14:textId="77777777" w:rsidR="00990F92" w:rsidRDefault="00990F92" w:rsidP="005E3B47">
      <w:pPr>
        <w:spacing w:after="0" w:line="240" w:lineRule="auto"/>
        <w:jc w:val="center"/>
        <w:rPr>
          <w:b/>
          <w:bCs/>
          <w:i/>
          <w:iCs/>
          <w:sz w:val="44"/>
        </w:rPr>
      </w:pPr>
    </w:p>
    <w:p w14:paraId="0A086F24" w14:textId="77777777" w:rsidR="00990F92" w:rsidRDefault="00990F92" w:rsidP="005E3B47">
      <w:pPr>
        <w:spacing w:after="0" w:line="240" w:lineRule="auto"/>
        <w:jc w:val="center"/>
        <w:rPr>
          <w:b/>
          <w:bCs/>
          <w:i/>
          <w:iCs/>
          <w:sz w:val="44"/>
        </w:rPr>
      </w:pPr>
    </w:p>
    <w:p w14:paraId="48DD3D29" w14:textId="623F02BA" w:rsidR="001078A8" w:rsidRPr="004454F1" w:rsidRDefault="001078A8" w:rsidP="005E3B47">
      <w:pPr>
        <w:spacing w:after="0" w:line="240" w:lineRule="auto"/>
        <w:jc w:val="center"/>
        <w:rPr>
          <w:sz w:val="44"/>
          <w:lang w:val="es-ES"/>
        </w:rPr>
      </w:pPr>
      <w:r>
        <w:rPr>
          <w:b/>
          <w:bCs/>
          <w:i/>
          <w:iCs/>
          <w:sz w:val="44"/>
        </w:rPr>
        <w:t xml:space="preserve">HOJA DE </w:t>
      </w:r>
      <w:r w:rsidRPr="004454F1">
        <w:rPr>
          <w:b/>
          <w:bCs/>
          <w:i/>
          <w:iCs/>
          <w:sz w:val="44"/>
        </w:rPr>
        <w:t>RUTA</w:t>
      </w:r>
      <w:r w:rsidR="00E80CD4">
        <w:rPr>
          <w:b/>
          <w:bCs/>
          <w:i/>
          <w:iCs/>
          <w:sz w:val="44"/>
        </w:rPr>
        <w:t>: COLOMBIA AVANZA</w:t>
      </w:r>
      <w:r w:rsidRPr="004454F1">
        <w:rPr>
          <w:b/>
          <w:bCs/>
          <w:i/>
          <w:iCs/>
          <w:sz w:val="44"/>
        </w:rPr>
        <w:t xml:space="preserve"> </w:t>
      </w:r>
      <w:r w:rsidR="00E80CD4">
        <w:rPr>
          <w:b/>
          <w:bCs/>
          <w:i/>
          <w:iCs/>
          <w:sz w:val="44"/>
        </w:rPr>
        <w:t xml:space="preserve">HACIA </w:t>
      </w:r>
      <w:r>
        <w:rPr>
          <w:b/>
          <w:bCs/>
          <w:i/>
          <w:iCs/>
          <w:sz w:val="44"/>
        </w:rPr>
        <w:t>SISTEMAS ALIMENTARIOS</w:t>
      </w:r>
      <w:r w:rsidR="00E80CD4">
        <w:rPr>
          <w:b/>
          <w:bCs/>
          <w:i/>
          <w:iCs/>
          <w:sz w:val="44"/>
        </w:rPr>
        <w:t xml:space="preserve"> EQUITATIVOS, SALUDABLES, SOSTENIBLES Y RESILIENTES </w:t>
      </w:r>
    </w:p>
    <w:p w14:paraId="41C8F396" w14:textId="77777777" w:rsidR="001078A8" w:rsidRDefault="001078A8" w:rsidP="005E3B47">
      <w:pPr>
        <w:spacing w:after="0" w:line="240" w:lineRule="auto"/>
        <w:rPr>
          <w:lang w:val="es-ES"/>
        </w:rPr>
      </w:pPr>
    </w:p>
    <w:p w14:paraId="72A3D3EC" w14:textId="77777777" w:rsidR="001078A8" w:rsidRDefault="001078A8" w:rsidP="005E3B47">
      <w:pPr>
        <w:spacing w:after="0" w:line="240" w:lineRule="auto"/>
        <w:rPr>
          <w:lang w:val="es-ES"/>
        </w:rPr>
      </w:pPr>
    </w:p>
    <w:p w14:paraId="0D0B940D" w14:textId="77777777" w:rsidR="001078A8" w:rsidRPr="00E24EF2" w:rsidRDefault="001078A8" w:rsidP="005E3B47">
      <w:pPr>
        <w:spacing w:after="0" w:line="240" w:lineRule="auto"/>
      </w:pPr>
    </w:p>
    <w:p w14:paraId="0E27B00A" w14:textId="77777777" w:rsidR="001078A8" w:rsidRPr="004454F1" w:rsidRDefault="001078A8" w:rsidP="005E3B47">
      <w:pPr>
        <w:spacing w:after="0" w:line="240" w:lineRule="auto"/>
        <w:rPr>
          <w:lang w:val="es-ES"/>
        </w:rPr>
      </w:pPr>
    </w:p>
    <w:p w14:paraId="60061E4C" w14:textId="77777777" w:rsidR="001078A8" w:rsidRPr="004454F1" w:rsidRDefault="001078A8" w:rsidP="005E3B47">
      <w:pPr>
        <w:spacing w:after="0" w:line="240" w:lineRule="auto"/>
        <w:rPr>
          <w:lang w:val="es-ES"/>
        </w:rPr>
      </w:pPr>
    </w:p>
    <w:p w14:paraId="44EAFD9C" w14:textId="63F09682" w:rsidR="001078A8" w:rsidRDefault="001078A8" w:rsidP="005E3B47">
      <w:pPr>
        <w:spacing w:after="0" w:line="240" w:lineRule="auto"/>
        <w:jc w:val="center"/>
        <w:rPr>
          <w:sz w:val="36"/>
          <w:szCs w:val="36"/>
          <w:lang w:val="es-ES"/>
        </w:rPr>
      </w:pPr>
    </w:p>
    <w:p w14:paraId="24B5626D" w14:textId="5D8DACBD" w:rsidR="00990F92" w:rsidRDefault="00990F92" w:rsidP="005E3B47">
      <w:pPr>
        <w:spacing w:after="0" w:line="240" w:lineRule="auto"/>
        <w:jc w:val="center"/>
        <w:rPr>
          <w:sz w:val="36"/>
          <w:szCs w:val="36"/>
          <w:lang w:val="es-ES"/>
        </w:rPr>
      </w:pPr>
    </w:p>
    <w:p w14:paraId="3FB11927" w14:textId="0880FB6C" w:rsidR="001078A8" w:rsidRDefault="001078A8" w:rsidP="005E3B47">
      <w:pPr>
        <w:spacing w:after="0" w:line="240" w:lineRule="auto"/>
        <w:jc w:val="center"/>
        <w:rPr>
          <w:sz w:val="36"/>
          <w:szCs w:val="36"/>
          <w:lang w:val="es-ES"/>
        </w:rPr>
      </w:pPr>
      <w:r w:rsidRPr="00E24EF2">
        <w:rPr>
          <w:sz w:val="36"/>
          <w:szCs w:val="36"/>
          <w:lang w:val="es-ES"/>
        </w:rPr>
        <w:t>Comisión Intersectorial de Seguridad Alimentaria y Nutricional</w:t>
      </w:r>
      <w:r w:rsidR="00B621A6">
        <w:rPr>
          <w:sz w:val="36"/>
          <w:szCs w:val="36"/>
          <w:lang w:val="es-ES"/>
        </w:rPr>
        <w:t xml:space="preserve"> -CISAN</w:t>
      </w:r>
    </w:p>
    <w:p w14:paraId="3DEEC669" w14:textId="77777777" w:rsidR="00817403" w:rsidRDefault="00817403" w:rsidP="005E3B47">
      <w:pPr>
        <w:spacing w:after="0" w:line="240" w:lineRule="auto"/>
        <w:jc w:val="center"/>
        <w:rPr>
          <w:sz w:val="36"/>
          <w:szCs w:val="36"/>
          <w:lang w:val="es-ES"/>
        </w:rPr>
      </w:pPr>
    </w:p>
    <w:p w14:paraId="3656B9AB" w14:textId="100059D0" w:rsidR="00817403" w:rsidRDefault="00817403" w:rsidP="005E3B47">
      <w:pPr>
        <w:spacing w:after="0" w:line="240" w:lineRule="auto"/>
        <w:jc w:val="center"/>
        <w:rPr>
          <w:sz w:val="36"/>
          <w:szCs w:val="36"/>
          <w:lang w:val="es-ES"/>
        </w:rPr>
      </w:pPr>
    </w:p>
    <w:p w14:paraId="156853F6" w14:textId="5E69B046" w:rsidR="00990F92" w:rsidRDefault="00990F92" w:rsidP="005E3B47">
      <w:pPr>
        <w:spacing w:after="0" w:line="240" w:lineRule="auto"/>
        <w:jc w:val="center"/>
        <w:rPr>
          <w:sz w:val="36"/>
          <w:szCs w:val="36"/>
          <w:lang w:val="es-ES"/>
        </w:rPr>
      </w:pPr>
    </w:p>
    <w:p w14:paraId="179C5835" w14:textId="77777777" w:rsidR="00990F92" w:rsidRDefault="00990F92" w:rsidP="005E3B47">
      <w:pPr>
        <w:spacing w:after="0" w:line="240" w:lineRule="auto"/>
        <w:jc w:val="center"/>
        <w:rPr>
          <w:sz w:val="36"/>
          <w:szCs w:val="36"/>
          <w:lang w:val="es-ES"/>
        </w:rPr>
      </w:pPr>
    </w:p>
    <w:p w14:paraId="45FB0818" w14:textId="77777777" w:rsidR="00817403" w:rsidRDefault="00817403" w:rsidP="005E3B47">
      <w:pPr>
        <w:spacing w:after="0" w:line="240" w:lineRule="auto"/>
        <w:jc w:val="center"/>
        <w:rPr>
          <w:sz w:val="36"/>
          <w:szCs w:val="36"/>
          <w:lang w:val="es-ES"/>
        </w:rPr>
      </w:pPr>
    </w:p>
    <w:p w14:paraId="049F31CB" w14:textId="77777777" w:rsidR="00817403" w:rsidRPr="00E24EF2" w:rsidRDefault="00817403" w:rsidP="005E3B47">
      <w:pPr>
        <w:spacing w:after="0" w:line="240" w:lineRule="auto"/>
        <w:jc w:val="center"/>
        <w:rPr>
          <w:sz w:val="36"/>
          <w:szCs w:val="36"/>
          <w:lang w:val="es-ES"/>
        </w:rPr>
      </w:pPr>
    </w:p>
    <w:p w14:paraId="2C5E3BDA" w14:textId="4611964A" w:rsidR="001078A8" w:rsidRDefault="001078A8" w:rsidP="005E3B47">
      <w:pPr>
        <w:tabs>
          <w:tab w:val="left" w:pos="5805"/>
        </w:tabs>
        <w:spacing w:after="0" w:line="240" w:lineRule="auto"/>
        <w:jc w:val="center"/>
        <w:rPr>
          <w:sz w:val="36"/>
          <w:szCs w:val="36"/>
          <w:lang w:val="es-ES"/>
        </w:rPr>
      </w:pPr>
      <w:r w:rsidRPr="00E24EF2">
        <w:rPr>
          <w:sz w:val="36"/>
          <w:szCs w:val="36"/>
          <w:lang w:val="es-ES"/>
        </w:rPr>
        <w:t>Bogotá</w:t>
      </w:r>
      <w:r w:rsidR="00B621A6">
        <w:rPr>
          <w:sz w:val="36"/>
          <w:szCs w:val="36"/>
          <w:lang w:val="es-ES"/>
        </w:rPr>
        <w:t>-Colombia</w:t>
      </w:r>
      <w:r w:rsidRPr="00E24EF2">
        <w:rPr>
          <w:sz w:val="36"/>
          <w:szCs w:val="36"/>
          <w:lang w:val="es-ES"/>
        </w:rPr>
        <w:t>, 2021</w:t>
      </w:r>
    </w:p>
    <w:p w14:paraId="114F1B12" w14:textId="77777777" w:rsidR="00E80CD4" w:rsidRDefault="00E80CD4" w:rsidP="009757B7">
      <w:pPr>
        <w:jc w:val="center"/>
        <w:rPr>
          <w:b/>
          <w:color w:val="4472C4" w:themeColor="accent5"/>
          <w:sz w:val="28"/>
          <w:lang w:val="es-ES"/>
        </w:rPr>
      </w:pPr>
    </w:p>
    <w:p w14:paraId="15B4CA22" w14:textId="2A5EC8EE" w:rsidR="009757B7" w:rsidRDefault="009757B7" w:rsidP="009757B7">
      <w:pPr>
        <w:jc w:val="center"/>
        <w:rPr>
          <w:b/>
          <w:color w:val="4472C4" w:themeColor="accent5"/>
          <w:sz w:val="28"/>
          <w:lang w:val="es-ES"/>
        </w:rPr>
      </w:pPr>
      <w:r w:rsidRPr="009757B7">
        <w:rPr>
          <w:b/>
          <w:color w:val="4472C4" w:themeColor="accent5"/>
          <w:sz w:val="28"/>
          <w:lang w:val="es-ES"/>
        </w:rPr>
        <w:lastRenderedPageBreak/>
        <w:t>CONTENIDO</w:t>
      </w:r>
    </w:p>
    <w:p w14:paraId="2831180E" w14:textId="77777777" w:rsidR="001B0CA6" w:rsidRPr="001B0CA6" w:rsidRDefault="001B0CA6" w:rsidP="009757B7">
      <w:pPr>
        <w:jc w:val="center"/>
        <w:rPr>
          <w:color w:val="4472C4" w:themeColor="accent5"/>
          <w:sz w:val="28"/>
          <w:lang w:val="es-ES"/>
        </w:rPr>
      </w:pPr>
    </w:p>
    <w:p w14:paraId="072DC0FC" w14:textId="7B2AA0E5" w:rsidR="001B0CA6" w:rsidRPr="001B0CA6" w:rsidRDefault="009757B7">
      <w:pPr>
        <w:pStyle w:val="TDC1"/>
        <w:tabs>
          <w:tab w:val="right" w:leader="dot" w:pos="9962"/>
        </w:tabs>
        <w:rPr>
          <w:rFonts w:eastAsiaTheme="minorEastAsia"/>
          <w:noProof/>
          <w:lang w:eastAsia="es-CO"/>
        </w:rPr>
      </w:pPr>
      <w:r w:rsidRPr="001B0CA6">
        <w:rPr>
          <w:lang w:val="es-ES"/>
        </w:rPr>
        <w:fldChar w:fldCharType="begin"/>
      </w:r>
      <w:r w:rsidRPr="001B0CA6">
        <w:rPr>
          <w:lang w:val="es-ES"/>
        </w:rPr>
        <w:instrText xml:space="preserve"> TOC \o "1-3" \h \z \u </w:instrText>
      </w:r>
      <w:r w:rsidRPr="001B0CA6">
        <w:rPr>
          <w:lang w:val="es-ES"/>
        </w:rPr>
        <w:fldChar w:fldCharType="separate"/>
      </w:r>
      <w:hyperlink w:anchor="_Toc82362313" w:history="1">
        <w:r w:rsidR="001B0CA6" w:rsidRPr="001B0CA6">
          <w:rPr>
            <w:rStyle w:val="Hipervnculo"/>
            <w:rFonts w:cstheme="minorHAnsi"/>
            <w:noProof/>
            <w:lang w:val="es-ES"/>
          </w:rPr>
          <w:t>Introducción</w:t>
        </w:r>
        <w:r w:rsidR="001B0CA6" w:rsidRPr="001B0CA6">
          <w:rPr>
            <w:noProof/>
            <w:webHidden/>
          </w:rPr>
          <w:tab/>
        </w:r>
        <w:r w:rsidR="001B0CA6" w:rsidRPr="001B0CA6">
          <w:rPr>
            <w:noProof/>
            <w:webHidden/>
          </w:rPr>
          <w:fldChar w:fldCharType="begin"/>
        </w:r>
        <w:r w:rsidR="001B0CA6" w:rsidRPr="001B0CA6">
          <w:rPr>
            <w:noProof/>
            <w:webHidden/>
          </w:rPr>
          <w:instrText xml:space="preserve"> PAGEREF _Toc82362313 \h </w:instrText>
        </w:r>
        <w:r w:rsidR="001B0CA6" w:rsidRPr="001B0CA6">
          <w:rPr>
            <w:noProof/>
            <w:webHidden/>
          </w:rPr>
        </w:r>
        <w:r w:rsidR="001B0CA6" w:rsidRPr="001B0CA6">
          <w:rPr>
            <w:noProof/>
            <w:webHidden/>
          </w:rPr>
          <w:fldChar w:fldCharType="separate"/>
        </w:r>
        <w:r w:rsidR="001348CE">
          <w:rPr>
            <w:noProof/>
            <w:webHidden/>
          </w:rPr>
          <w:t>3</w:t>
        </w:r>
        <w:r w:rsidR="001B0CA6" w:rsidRPr="001B0CA6">
          <w:rPr>
            <w:noProof/>
            <w:webHidden/>
          </w:rPr>
          <w:fldChar w:fldCharType="end"/>
        </w:r>
      </w:hyperlink>
    </w:p>
    <w:p w14:paraId="015137DA" w14:textId="5B855783" w:rsidR="001B0CA6" w:rsidRPr="001B0CA6" w:rsidRDefault="00407651">
      <w:pPr>
        <w:pStyle w:val="TDC1"/>
        <w:tabs>
          <w:tab w:val="right" w:leader="dot" w:pos="9962"/>
        </w:tabs>
        <w:rPr>
          <w:rFonts w:eastAsiaTheme="minorEastAsia"/>
          <w:noProof/>
          <w:lang w:eastAsia="es-CO"/>
        </w:rPr>
      </w:pPr>
      <w:hyperlink w:anchor="_Toc82362314" w:history="1">
        <w:r w:rsidR="001B0CA6" w:rsidRPr="001B0CA6">
          <w:rPr>
            <w:rStyle w:val="Hipervnculo"/>
            <w:rFonts w:cstheme="minorHAnsi"/>
            <w:noProof/>
            <w:lang w:val="es-ES"/>
          </w:rPr>
          <w:t>Objetivo</w:t>
        </w:r>
        <w:r w:rsidR="001B0CA6" w:rsidRPr="001B0CA6">
          <w:rPr>
            <w:noProof/>
            <w:webHidden/>
          </w:rPr>
          <w:tab/>
        </w:r>
        <w:r w:rsidR="001B0CA6" w:rsidRPr="001B0CA6">
          <w:rPr>
            <w:noProof/>
            <w:webHidden/>
          </w:rPr>
          <w:fldChar w:fldCharType="begin"/>
        </w:r>
        <w:r w:rsidR="001B0CA6" w:rsidRPr="001B0CA6">
          <w:rPr>
            <w:noProof/>
            <w:webHidden/>
          </w:rPr>
          <w:instrText xml:space="preserve"> PAGEREF _Toc82362314 \h </w:instrText>
        </w:r>
        <w:r w:rsidR="001B0CA6" w:rsidRPr="001B0CA6">
          <w:rPr>
            <w:noProof/>
            <w:webHidden/>
          </w:rPr>
        </w:r>
        <w:r w:rsidR="001B0CA6" w:rsidRPr="001B0CA6">
          <w:rPr>
            <w:noProof/>
            <w:webHidden/>
          </w:rPr>
          <w:fldChar w:fldCharType="separate"/>
        </w:r>
        <w:r w:rsidR="001348CE">
          <w:rPr>
            <w:noProof/>
            <w:webHidden/>
          </w:rPr>
          <w:t>3</w:t>
        </w:r>
        <w:r w:rsidR="001B0CA6" w:rsidRPr="001B0CA6">
          <w:rPr>
            <w:noProof/>
            <w:webHidden/>
          </w:rPr>
          <w:fldChar w:fldCharType="end"/>
        </w:r>
      </w:hyperlink>
    </w:p>
    <w:p w14:paraId="23D8516E" w14:textId="6B67E18E" w:rsidR="001B0CA6" w:rsidRPr="001B0CA6" w:rsidRDefault="00407651">
      <w:pPr>
        <w:pStyle w:val="TDC1"/>
        <w:tabs>
          <w:tab w:val="right" w:leader="dot" w:pos="9962"/>
        </w:tabs>
        <w:rPr>
          <w:rFonts w:eastAsiaTheme="minorEastAsia"/>
          <w:noProof/>
          <w:lang w:eastAsia="es-CO"/>
        </w:rPr>
      </w:pPr>
      <w:hyperlink w:anchor="_Toc82362315" w:history="1">
        <w:r w:rsidR="001B0CA6" w:rsidRPr="001B0CA6">
          <w:rPr>
            <w:rStyle w:val="Hipervnculo"/>
            <w:rFonts w:cstheme="minorHAnsi"/>
            <w:noProof/>
            <w:lang w:val="es-ES"/>
          </w:rPr>
          <w:t>Hoja de Ruta para la transformación de los sistemas alimentarios en Colombia</w:t>
        </w:r>
        <w:r w:rsidR="001B0CA6" w:rsidRPr="001B0CA6">
          <w:rPr>
            <w:noProof/>
            <w:webHidden/>
          </w:rPr>
          <w:tab/>
        </w:r>
        <w:r w:rsidR="001B0CA6" w:rsidRPr="001B0CA6">
          <w:rPr>
            <w:noProof/>
            <w:webHidden/>
          </w:rPr>
          <w:fldChar w:fldCharType="begin"/>
        </w:r>
        <w:r w:rsidR="001B0CA6" w:rsidRPr="001B0CA6">
          <w:rPr>
            <w:noProof/>
            <w:webHidden/>
          </w:rPr>
          <w:instrText xml:space="preserve"> PAGEREF _Toc82362315 \h </w:instrText>
        </w:r>
        <w:r w:rsidR="001B0CA6" w:rsidRPr="001B0CA6">
          <w:rPr>
            <w:noProof/>
            <w:webHidden/>
          </w:rPr>
        </w:r>
        <w:r w:rsidR="001B0CA6" w:rsidRPr="001B0CA6">
          <w:rPr>
            <w:noProof/>
            <w:webHidden/>
          </w:rPr>
          <w:fldChar w:fldCharType="separate"/>
        </w:r>
        <w:r w:rsidR="001348CE">
          <w:rPr>
            <w:noProof/>
            <w:webHidden/>
          </w:rPr>
          <w:t>4</w:t>
        </w:r>
        <w:r w:rsidR="001B0CA6" w:rsidRPr="001B0CA6">
          <w:rPr>
            <w:noProof/>
            <w:webHidden/>
          </w:rPr>
          <w:fldChar w:fldCharType="end"/>
        </w:r>
      </w:hyperlink>
    </w:p>
    <w:p w14:paraId="3CB8BB62" w14:textId="449B61BD" w:rsidR="001B0CA6" w:rsidRPr="001B0CA6" w:rsidRDefault="00407651">
      <w:pPr>
        <w:pStyle w:val="TDC2"/>
        <w:tabs>
          <w:tab w:val="left" w:pos="660"/>
          <w:tab w:val="right" w:leader="dot" w:pos="9962"/>
        </w:tabs>
        <w:rPr>
          <w:rFonts w:eastAsiaTheme="minorEastAsia"/>
          <w:noProof/>
          <w:lang w:eastAsia="es-CO"/>
        </w:rPr>
      </w:pPr>
      <w:hyperlink w:anchor="_Toc82362316" w:history="1">
        <w:r w:rsidR="001B0CA6" w:rsidRPr="001B0CA6">
          <w:rPr>
            <w:rStyle w:val="Hipervnculo"/>
            <w:rFonts w:cstheme="minorHAnsi"/>
            <w:noProof/>
          </w:rPr>
          <w:t>1.</w:t>
        </w:r>
        <w:r w:rsidR="001B0CA6" w:rsidRPr="001B0CA6">
          <w:rPr>
            <w:rFonts w:eastAsiaTheme="minorEastAsia"/>
            <w:noProof/>
            <w:lang w:eastAsia="es-CO"/>
          </w:rPr>
          <w:tab/>
        </w:r>
        <w:r w:rsidR="001B0CA6" w:rsidRPr="001B0CA6">
          <w:rPr>
            <w:rStyle w:val="Hipervnculo"/>
            <w:rFonts w:cstheme="minorHAnsi"/>
            <w:noProof/>
          </w:rPr>
          <w:t>Mapeo de acciones que adelanta el país</w:t>
        </w:r>
        <w:r w:rsidR="001B0CA6" w:rsidRPr="001B0CA6">
          <w:rPr>
            <w:noProof/>
            <w:webHidden/>
          </w:rPr>
          <w:tab/>
        </w:r>
        <w:r w:rsidR="001B0CA6" w:rsidRPr="001B0CA6">
          <w:rPr>
            <w:noProof/>
            <w:webHidden/>
          </w:rPr>
          <w:fldChar w:fldCharType="begin"/>
        </w:r>
        <w:r w:rsidR="001B0CA6" w:rsidRPr="001B0CA6">
          <w:rPr>
            <w:noProof/>
            <w:webHidden/>
          </w:rPr>
          <w:instrText xml:space="preserve"> PAGEREF _Toc82362316 \h </w:instrText>
        </w:r>
        <w:r w:rsidR="001B0CA6" w:rsidRPr="001B0CA6">
          <w:rPr>
            <w:noProof/>
            <w:webHidden/>
          </w:rPr>
        </w:r>
        <w:r w:rsidR="001B0CA6" w:rsidRPr="001B0CA6">
          <w:rPr>
            <w:noProof/>
            <w:webHidden/>
          </w:rPr>
          <w:fldChar w:fldCharType="separate"/>
        </w:r>
        <w:r w:rsidR="001348CE">
          <w:rPr>
            <w:noProof/>
            <w:webHidden/>
          </w:rPr>
          <w:t>4</w:t>
        </w:r>
        <w:r w:rsidR="001B0CA6" w:rsidRPr="001B0CA6">
          <w:rPr>
            <w:noProof/>
            <w:webHidden/>
          </w:rPr>
          <w:fldChar w:fldCharType="end"/>
        </w:r>
      </w:hyperlink>
    </w:p>
    <w:p w14:paraId="15F97C74" w14:textId="3B84775E" w:rsidR="001B0CA6" w:rsidRPr="001B0CA6" w:rsidRDefault="00407651">
      <w:pPr>
        <w:pStyle w:val="TDC2"/>
        <w:tabs>
          <w:tab w:val="left" w:pos="660"/>
          <w:tab w:val="right" w:leader="dot" w:pos="9962"/>
        </w:tabs>
        <w:rPr>
          <w:rFonts w:eastAsiaTheme="minorEastAsia"/>
          <w:noProof/>
          <w:lang w:eastAsia="es-CO"/>
        </w:rPr>
      </w:pPr>
      <w:hyperlink w:anchor="_Toc82362317" w:history="1">
        <w:r w:rsidR="001B0CA6" w:rsidRPr="001B0CA6">
          <w:rPr>
            <w:rStyle w:val="Hipervnculo"/>
            <w:rFonts w:cstheme="minorHAnsi"/>
            <w:noProof/>
          </w:rPr>
          <w:t>2.</w:t>
        </w:r>
        <w:r w:rsidR="001B0CA6" w:rsidRPr="001B0CA6">
          <w:rPr>
            <w:rFonts w:eastAsiaTheme="minorEastAsia"/>
            <w:noProof/>
            <w:lang w:eastAsia="es-CO"/>
          </w:rPr>
          <w:tab/>
        </w:r>
        <w:r w:rsidR="001B0CA6" w:rsidRPr="001B0CA6">
          <w:rPr>
            <w:rStyle w:val="Hipervnculo"/>
            <w:rFonts w:cstheme="minorHAnsi"/>
            <w:noProof/>
          </w:rPr>
          <w:t>Desarrollo de los diálogos</w:t>
        </w:r>
        <w:r w:rsidR="001B0CA6" w:rsidRPr="001B0CA6">
          <w:rPr>
            <w:noProof/>
            <w:webHidden/>
          </w:rPr>
          <w:tab/>
        </w:r>
        <w:r w:rsidR="001B0CA6" w:rsidRPr="001B0CA6">
          <w:rPr>
            <w:noProof/>
            <w:webHidden/>
          </w:rPr>
          <w:fldChar w:fldCharType="begin"/>
        </w:r>
        <w:r w:rsidR="001B0CA6" w:rsidRPr="001B0CA6">
          <w:rPr>
            <w:noProof/>
            <w:webHidden/>
          </w:rPr>
          <w:instrText xml:space="preserve"> PAGEREF _Toc82362317 \h </w:instrText>
        </w:r>
        <w:r w:rsidR="001B0CA6" w:rsidRPr="001B0CA6">
          <w:rPr>
            <w:noProof/>
            <w:webHidden/>
          </w:rPr>
        </w:r>
        <w:r w:rsidR="001B0CA6" w:rsidRPr="001B0CA6">
          <w:rPr>
            <w:noProof/>
            <w:webHidden/>
          </w:rPr>
          <w:fldChar w:fldCharType="separate"/>
        </w:r>
        <w:r w:rsidR="001348CE">
          <w:rPr>
            <w:noProof/>
            <w:webHidden/>
          </w:rPr>
          <w:t>4</w:t>
        </w:r>
        <w:r w:rsidR="001B0CA6" w:rsidRPr="001B0CA6">
          <w:rPr>
            <w:noProof/>
            <w:webHidden/>
          </w:rPr>
          <w:fldChar w:fldCharType="end"/>
        </w:r>
      </w:hyperlink>
    </w:p>
    <w:p w14:paraId="1F2821D8" w14:textId="08727279" w:rsidR="001B0CA6" w:rsidRPr="001B0CA6" w:rsidRDefault="00407651">
      <w:pPr>
        <w:pStyle w:val="TDC2"/>
        <w:tabs>
          <w:tab w:val="left" w:pos="660"/>
          <w:tab w:val="right" w:leader="dot" w:pos="9962"/>
        </w:tabs>
        <w:rPr>
          <w:rFonts w:eastAsiaTheme="minorEastAsia"/>
          <w:noProof/>
          <w:lang w:eastAsia="es-CO"/>
        </w:rPr>
      </w:pPr>
      <w:hyperlink w:anchor="_Toc82362318" w:history="1">
        <w:r w:rsidR="001B0CA6" w:rsidRPr="001B0CA6">
          <w:rPr>
            <w:rStyle w:val="Hipervnculo"/>
            <w:rFonts w:cstheme="minorHAnsi"/>
            <w:noProof/>
          </w:rPr>
          <w:t>3.</w:t>
        </w:r>
        <w:r w:rsidR="001B0CA6" w:rsidRPr="001B0CA6">
          <w:rPr>
            <w:rFonts w:eastAsiaTheme="minorEastAsia"/>
            <w:noProof/>
            <w:lang w:eastAsia="es-CO"/>
          </w:rPr>
          <w:tab/>
        </w:r>
        <w:r w:rsidR="001B0CA6" w:rsidRPr="001B0CA6">
          <w:rPr>
            <w:rStyle w:val="Hipervnculo"/>
            <w:rFonts w:cstheme="minorHAnsi"/>
            <w:noProof/>
          </w:rPr>
          <w:t>Construcción de la Hoja de ruta</w:t>
        </w:r>
        <w:r w:rsidR="001B0CA6" w:rsidRPr="001B0CA6">
          <w:rPr>
            <w:noProof/>
            <w:webHidden/>
          </w:rPr>
          <w:tab/>
        </w:r>
        <w:r w:rsidR="001B0CA6" w:rsidRPr="001B0CA6">
          <w:rPr>
            <w:noProof/>
            <w:webHidden/>
          </w:rPr>
          <w:fldChar w:fldCharType="begin"/>
        </w:r>
        <w:r w:rsidR="001B0CA6" w:rsidRPr="001B0CA6">
          <w:rPr>
            <w:noProof/>
            <w:webHidden/>
          </w:rPr>
          <w:instrText xml:space="preserve"> PAGEREF _Toc82362318 \h </w:instrText>
        </w:r>
        <w:r w:rsidR="001B0CA6" w:rsidRPr="001B0CA6">
          <w:rPr>
            <w:noProof/>
            <w:webHidden/>
          </w:rPr>
        </w:r>
        <w:r w:rsidR="001B0CA6" w:rsidRPr="001B0CA6">
          <w:rPr>
            <w:noProof/>
            <w:webHidden/>
          </w:rPr>
          <w:fldChar w:fldCharType="separate"/>
        </w:r>
        <w:r w:rsidR="001348CE">
          <w:rPr>
            <w:noProof/>
            <w:webHidden/>
          </w:rPr>
          <w:t>5</w:t>
        </w:r>
        <w:r w:rsidR="001B0CA6" w:rsidRPr="001B0CA6">
          <w:rPr>
            <w:noProof/>
            <w:webHidden/>
          </w:rPr>
          <w:fldChar w:fldCharType="end"/>
        </w:r>
      </w:hyperlink>
    </w:p>
    <w:p w14:paraId="61A71BAE" w14:textId="1FC5C4BE" w:rsidR="001B0CA6" w:rsidRPr="001B0CA6" w:rsidRDefault="00407651">
      <w:pPr>
        <w:pStyle w:val="TDC3"/>
        <w:tabs>
          <w:tab w:val="right" w:leader="dot" w:pos="9962"/>
        </w:tabs>
        <w:rPr>
          <w:rFonts w:eastAsiaTheme="minorEastAsia"/>
          <w:noProof/>
          <w:lang w:eastAsia="es-CO"/>
        </w:rPr>
      </w:pPr>
      <w:hyperlink w:anchor="_Toc82362319" w:history="1">
        <w:r w:rsidR="001B0CA6" w:rsidRPr="001B0CA6">
          <w:rPr>
            <w:rStyle w:val="Hipervnculo"/>
            <w:rFonts w:eastAsia="Calibri" w:cstheme="minorHAnsi"/>
            <w:noProof/>
          </w:rPr>
          <w:t>Vía de acción 1. Garantizar el acceso a alimentos seguros y nutritivos para todos</w:t>
        </w:r>
        <w:r w:rsidR="001B0CA6" w:rsidRPr="001B0CA6">
          <w:rPr>
            <w:noProof/>
            <w:webHidden/>
          </w:rPr>
          <w:tab/>
        </w:r>
        <w:r w:rsidR="001B0CA6" w:rsidRPr="001B0CA6">
          <w:rPr>
            <w:noProof/>
            <w:webHidden/>
          </w:rPr>
          <w:fldChar w:fldCharType="begin"/>
        </w:r>
        <w:r w:rsidR="001B0CA6" w:rsidRPr="001B0CA6">
          <w:rPr>
            <w:noProof/>
            <w:webHidden/>
          </w:rPr>
          <w:instrText xml:space="preserve"> PAGEREF _Toc82362319 \h </w:instrText>
        </w:r>
        <w:r w:rsidR="001B0CA6" w:rsidRPr="001B0CA6">
          <w:rPr>
            <w:noProof/>
            <w:webHidden/>
          </w:rPr>
        </w:r>
        <w:r w:rsidR="001B0CA6" w:rsidRPr="001B0CA6">
          <w:rPr>
            <w:noProof/>
            <w:webHidden/>
          </w:rPr>
          <w:fldChar w:fldCharType="separate"/>
        </w:r>
        <w:r w:rsidR="001348CE">
          <w:rPr>
            <w:noProof/>
            <w:webHidden/>
          </w:rPr>
          <w:t>5</w:t>
        </w:r>
        <w:r w:rsidR="001B0CA6" w:rsidRPr="001B0CA6">
          <w:rPr>
            <w:noProof/>
            <w:webHidden/>
          </w:rPr>
          <w:fldChar w:fldCharType="end"/>
        </w:r>
      </w:hyperlink>
    </w:p>
    <w:p w14:paraId="62DDD599" w14:textId="2658883E" w:rsidR="001B0CA6" w:rsidRPr="001B0CA6" w:rsidRDefault="00407651">
      <w:pPr>
        <w:pStyle w:val="TDC3"/>
        <w:tabs>
          <w:tab w:val="right" w:leader="dot" w:pos="9962"/>
        </w:tabs>
        <w:rPr>
          <w:rFonts w:eastAsiaTheme="minorEastAsia"/>
          <w:noProof/>
          <w:lang w:eastAsia="es-CO"/>
        </w:rPr>
      </w:pPr>
      <w:hyperlink w:anchor="_Toc82362320" w:history="1">
        <w:r w:rsidR="001B0CA6" w:rsidRPr="001B0CA6">
          <w:rPr>
            <w:rStyle w:val="Hipervnculo"/>
            <w:rFonts w:eastAsia="Calibri" w:cstheme="minorHAnsi"/>
            <w:noProof/>
          </w:rPr>
          <w:t>Vía de acción 2. Cambio a patrones de consumo sostenible</w:t>
        </w:r>
        <w:r w:rsidR="001B0CA6" w:rsidRPr="001B0CA6">
          <w:rPr>
            <w:noProof/>
            <w:webHidden/>
          </w:rPr>
          <w:tab/>
        </w:r>
        <w:r w:rsidR="001B0CA6" w:rsidRPr="001B0CA6">
          <w:rPr>
            <w:noProof/>
            <w:webHidden/>
          </w:rPr>
          <w:fldChar w:fldCharType="begin"/>
        </w:r>
        <w:r w:rsidR="001B0CA6" w:rsidRPr="001B0CA6">
          <w:rPr>
            <w:noProof/>
            <w:webHidden/>
          </w:rPr>
          <w:instrText xml:space="preserve"> PAGEREF _Toc82362320 \h </w:instrText>
        </w:r>
        <w:r w:rsidR="001B0CA6" w:rsidRPr="001B0CA6">
          <w:rPr>
            <w:noProof/>
            <w:webHidden/>
          </w:rPr>
        </w:r>
        <w:r w:rsidR="001B0CA6" w:rsidRPr="001B0CA6">
          <w:rPr>
            <w:noProof/>
            <w:webHidden/>
          </w:rPr>
          <w:fldChar w:fldCharType="separate"/>
        </w:r>
        <w:r w:rsidR="001348CE">
          <w:rPr>
            <w:noProof/>
            <w:webHidden/>
          </w:rPr>
          <w:t>6</w:t>
        </w:r>
        <w:r w:rsidR="001B0CA6" w:rsidRPr="001B0CA6">
          <w:rPr>
            <w:noProof/>
            <w:webHidden/>
          </w:rPr>
          <w:fldChar w:fldCharType="end"/>
        </w:r>
      </w:hyperlink>
    </w:p>
    <w:p w14:paraId="7358444B" w14:textId="2D6F70DE" w:rsidR="001B0CA6" w:rsidRPr="001B0CA6" w:rsidRDefault="00407651">
      <w:pPr>
        <w:pStyle w:val="TDC3"/>
        <w:tabs>
          <w:tab w:val="right" w:leader="dot" w:pos="9962"/>
        </w:tabs>
        <w:rPr>
          <w:rFonts w:eastAsiaTheme="minorEastAsia"/>
          <w:noProof/>
          <w:lang w:eastAsia="es-CO"/>
        </w:rPr>
      </w:pPr>
      <w:hyperlink w:anchor="_Toc82362321" w:history="1">
        <w:r w:rsidR="001B0CA6" w:rsidRPr="001B0CA6">
          <w:rPr>
            <w:rStyle w:val="Hipervnculo"/>
            <w:rFonts w:eastAsia="Calibri" w:cstheme="minorHAnsi"/>
            <w:noProof/>
          </w:rPr>
          <w:t>Vía de acción 3. Impulsar la producción favorable a la naturaleza</w:t>
        </w:r>
        <w:r w:rsidR="001B0CA6" w:rsidRPr="001B0CA6">
          <w:rPr>
            <w:noProof/>
            <w:webHidden/>
          </w:rPr>
          <w:tab/>
        </w:r>
        <w:r w:rsidR="001B0CA6" w:rsidRPr="001B0CA6">
          <w:rPr>
            <w:noProof/>
            <w:webHidden/>
          </w:rPr>
          <w:fldChar w:fldCharType="begin"/>
        </w:r>
        <w:r w:rsidR="001B0CA6" w:rsidRPr="001B0CA6">
          <w:rPr>
            <w:noProof/>
            <w:webHidden/>
          </w:rPr>
          <w:instrText xml:space="preserve"> PAGEREF _Toc82362321 \h </w:instrText>
        </w:r>
        <w:r w:rsidR="001B0CA6" w:rsidRPr="001B0CA6">
          <w:rPr>
            <w:noProof/>
            <w:webHidden/>
          </w:rPr>
        </w:r>
        <w:r w:rsidR="001B0CA6" w:rsidRPr="001B0CA6">
          <w:rPr>
            <w:noProof/>
            <w:webHidden/>
          </w:rPr>
          <w:fldChar w:fldCharType="separate"/>
        </w:r>
        <w:r w:rsidR="001348CE">
          <w:rPr>
            <w:noProof/>
            <w:webHidden/>
          </w:rPr>
          <w:t>7</w:t>
        </w:r>
        <w:r w:rsidR="001B0CA6" w:rsidRPr="001B0CA6">
          <w:rPr>
            <w:noProof/>
            <w:webHidden/>
          </w:rPr>
          <w:fldChar w:fldCharType="end"/>
        </w:r>
      </w:hyperlink>
    </w:p>
    <w:p w14:paraId="1C40D8CD" w14:textId="2749ACEC" w:rsidR="001B0CA6" w:rsidRPr="001B0CA6" w:rsidRDefault="00407651">
      <w:pPr>
        <w:pStyle w:val="TDC3"/>
        <w:tabs>
          <w:tab w:val="right" w:leader="dot" w:pos="9962"/>
        </w:tabs>
        <w:rPr>
          <w:rFonts w:eastAsiaTheme="minorEastAsia"/>
          <w:noProof/>
          <w:lang w:eastAsia="es-CO"/>
        </w:rPr>
      </w:pPr>
      <w:hyperlink w:anchor="_Toc82362322" w:history="1">
        <w:r w:rsidR="001B0CA6" w:rsidRPr="001B0CA6">
          <w:rPr>
            <w:rStyle w:val="Hipervnculo"/>
            <w:rFonts w:eastAsia="Calibri" w:cstheme="minorHAnsi"/>
            <w:noProof/>
          </w:rPr>
          <w:t>Vía de acción 4. Avance de medios de vida equitativos.</w:t>
        </w:r>
        <w:r w:rsidR="001B0CA6" w:rsidRPr="001B0CA6">
          <w:rPr>
            <w:noProof/>
            <w:webHidden/>
          </w:rPr>
          <w:tab/>
        </w:r>
        <w:r w:rsidR="001B0CA6" w:rsidRPr="001B0CA6">
          <w:rPr>
            <w:noProof/>
            <w:webHidden/>
          </w:rPr>
          <w:fldChar w:fldCharType="begin"/>
        </w:r>
        <w:r w:rsidR="001B0CA6" w:rsidRPr="001B0CA6">
          <w:rPr>
            <w:noProof/>
            <w:webHidden/>
          </w:rPr>
          <w:instrText xml:space="preserve"> PAGEREF _Toc82362322 \h </w:instrText>
        </w:r>
        <w:r w:rsidR="001B0CA6" w:rsidRPr="001B0CA6">
          <w:rPr>
            <w:noProof/>
            <w:webHidden/>
          </w:rPr>
        </w:r>
        <w:r w:rsidR="001B0CA6" w:rsidRPr="001B0CA6">
          <w:rPr>
            <w:noProof/>
            <w:webHidden/>
          </w:rPr>
          <w:fldChar w:fldCharType="separate"/>
        </w:r>
        <w:r w:rsidR="001348CE">
          <w:rPr>
            <w:noProof/>
            <w:webHidden/>
          </w:rPr>
          <w:t>9</w:t>
        </w:r>
        <w:r w:rsidR="001B0CA6" w:rsidRPr="001B0CA6">
          <w:rPr>
            <w:noProof/>
            <w:webHidden/>
          </w:rPr>
          <w:fldChar w:fldCharType="end"/>
        </w:r>
      </w:hyperlink>
    </w:p>
    <w:p w14:paraId="7EC9E525" w14:textId="507B9D05" w:rsidR="001B0CA6" w:rsidRPr="001B0CA6" w:rsidRDefault="00407651">
      <w:pPr>
        <w:pStyle w:val="TDC3"/>
        <w:tabs>
          <w:tab w:val="right" w:leader="dot" w:pos="9962"/>
        </w:tabs>
        <w:rPr>
          <w:rFonts w:eastAsiaTheme="minorEastAsia"/>
          <w:noProof/>
          <w:lang w:eastAsia="es-CO"/>
        </w:rPr>
      </w:pPr>
      <w:hyperlink w:anchor="_Toc82362323" w:history="1">
        <w:r w:rsidR="001B0CA6" w:rsidRPr="001B0CA6">
          <w:rPr>
            <w:rStyle w:val="Hipervnculo"/>
            <w:rFonts w:eastAsia="Calibri" w:cstheme="minorHAnsi"/>
            <w:noProof/>
          </w:rPr>
          <w:t>Vía de acción 5. Crear resiliencia ante las vulnerabilidades, las conmociones y las tensiones</w:t>
        </w:r>
        <w:r w:rsidR="001B0CA6" w:rsidRPr="001B0CA6">
          <w:rPr>
            <w:noProof/>
            <w:webHidden/>
          </w:rPr>
          <w:tab/>
        </w:r>
        <w:r w:rsidR="001B0CA6" w:rsidRPr="001B0CA6">
          <w:rPr>
            <w:noProof/>
            <w:webHidden/>
          </w:rPr>
          <w:fldChar w:fldCharType="begin"/>
        </w:r>
        <w:r w:rsidR="001B0CA6" w:rsidRPr="001B0CA6">
          <w:rPr>
            <w:noProof/>
            <w:webHidden/>
          </w:rPr>
          <w:instrText xml:space="preserve"> PAGEREF _Toc82362323 \h </w:instrText>
        </w:r>
        <w:r w:rsidR="001B0CA6" w:rsidRPr="001B0CA6">
          <w:rPr>
            <w:noProof/>
            <w:webHidden/>
          </w:rPr>
        </w:r>
        <w:r w:rsidR="001B0CA6" w:rsidRPr="001B0CA6">
          <w:rPr>
            <w:noProof/>
            <w:webHidden/>
          </w:rPr>
          <w:fldChar w:fldCharType="separate"/>
        </w:r>
        <w:r w:rsidR="001348CE">
          <w:rPr>
            <w:noProof/>
            <w:webHidden/>
          </w:rPr>
          <w:t>11</w:t>
        </w:r>
        <w:r w:rsidR="001B0CA6" w:rsidRPr="001B0CA6">
          <w:rPr>
            <w:noProof/>
            <w:webHidden/>
          </w:rPr>
          <w:fldChar w:fldCharType="end"/>
        </w:r>
      </w:hyperlink>
    </w:p>
    <w:p w14:paraId="2268B0E2" w14:textId="18087E0D" w:rsidR="001B0CA6" w:rsidRPr="001B0CA6" w:rsidRDefault="00407651">
      <w:pPr>
        <w:pStyle w:val="TDC3"/>
        <w:tabs>
          <w:tab w:val="right" w:leader="dot" w:pos="9962"/>
        </w:tabs>
        <w:rPr>
          <w:rFonts w:eastAsiaTheme="minorEastAsia"/>
          <w:noProof/>
          <w:lang w:eastAsia="es-CO"/>
        </w:rPr>
      </w:pPr>
      <w:hyperlink w:anchor="_Toc82362324" w:history="1">
        <w:r w:rsidR="001B0CA6" w:rsidRPr="001B0CA6">
          <w:rPr>
            <w:rStyle w:val="Hipervnculo"/>
            <w:rFonts w:cstheme="minorHAnsi"/>
            <w:noProof/>
            <w:lang w:val="es-ES"/>
          </w:rPr>
          <w:t>Retos transversales</w:t>
        </w:r>
        <w:r w:rsidR="001B0CA6" w:rsidRPr="001B0CA6">
          <w:rPr>
            <w:noProof/>
            <w:webHidden/>
          </w:rPr>
          <w:tab/>
        </w:r>
        <w:r w:rsidR="001B0CA6" w:rsidRPr="001B0CA6">
          <w:rPr>
            <w:noProof/>
            <w:webHidden/>
          </w:rPr>
          <w:fldChar w:fldCharType="begin"/>
        </w:r>
        <w:r w:rsidR="001B0CA6" w:rsidRPr="001B0CA6">
          <w:rPr>
            <w:noProof/>
            <w:webHidden/>
          </w:rPr>
          <w:instrText xml:space="preserve"> PAGEREF _Toc82362324 \h </w:instrText>
        </w:r>
        <w:r w:rsidR="001B0CA6" w:rsidRPr="001B0CA6">
          <w:rPr>
            <w:noProof/>
            <w:webHidden/>
          </w:rPr>
        </w:r>
        <w:r w:rsidR="001B0CA6" w:rsidRPr="001B0CA6">
          <w:rPr>
            <w:noProof/>
            <w:webHidden/>
          </w:rPr>
          <w:fldChar w:fldCharType="separate"/>
        </w:r>
        <w:r w:rsidR="001348CE">
          <w:rPr>
            <w:noProof/>
            <w:webHidden/>
          </w:rPr>
          <w:t>13</w:t>
        </w:r>
        <w:r w:rsidR="001B0CA6" w:rsidRPr="001B0CA6">
          <w:rPr>
            <w:noProof/>
            <w:webHidden/>
          </w:rPr>
          <w:fldChar w:fldCharType="end"/>
        </w:r>
      </w:hyperlink>
    </w:p>
    <w:p w14:paraId="25568C12" w14:textId="114D5B0E" w:rsidR="001B0CA6" w:rsidRPr="001B0CA6" w:rsidRDefault="00407651">
      <w:pPr>
        <w:pStyle w:val="TDC1"/>
        <w:tabs>
          <w:tab w:val="right" w:leader="dot" w:pos="9962"/>
        </w:tabs>
        <w:rPr>
          <w:rFonts w:eastAsiaTheme="minorEastAsia"/>
          <w:noProof/>
          <w:lang w:eastAsia="es-CO"/>
        </w:rPr>
      </w:pPr>
      <w:hyperlink w:anchor="_Toc82362325" w:history="1">
        <w:r w:rsidR="001B0CA6" w:rsidRPr="001B0CA6">
          <w:rPr>
            <w:rStyle w:val="Hipervnculo"/>
            <w:rFonts w:cstheme="minorHAnsi"/>
            <w:noProof/>
          </w:rPr>
          <w:t>Bibliografía</w:t>
        </w:r>
        <w:r w:rsidR="001B0CA6" w:rsidRPr="001B0CA6">
          <w:rPr>
            <w:noProof/>
            <w:webHidden/>
          </w:rPr>
          <w:tab/>
        </w:r>
        <w:r w:rsidR="001B0CA6" w:rsidRPr="001B0CA6">
          <w:rPr>
            <w:noProof/>
            <w:webHidden/>
          </w:rPr>
          <w:fldChar w:fldCharType="begin"/>
        </w:r>
        <w:r w:rsidR="001B0CA6" w:rsidRPr="001B0CA6">
          <w:rPr>
            <w:noProof/>
            <w:webHidden/>
          </w:rPr>
          <w:instrText xml:space="preserve"> PAGEREF _Toc82362325 \h </w:instrText>
        </w:r>
        <w:r w:rsidR="001B0CA6" w:rsidRPr="001B0CA6">
          <w:rPr>
            <w:noProof/>
            <w:webHidden/>
          </w:rPr>
        </w:r>
        <w:r w:rsidR="001B0CA6" w:rsidRPr="001B0CA6">
          <w:rPr>
            <w:noProof/>
            <w:webHidden/>
          </w:rPr>
          <w:fldChar w:fldCharType="separate"/>
        </w:r>
        <w:r w:rsidR="001348CE">
          <w:rPr>
            <w:noProof/>
            <w:webHidden/>
          </w:rPr>
          <w:t>17</w:t>
        </w:r>
        <w:r w:rsidR="001B0CA6" w:rsidRPr="001B0CA6">
          <w:rPr>
            <w:noProof/>
            <w:webHidden/>
          </w:rPr>
          <w:fldChar w:fldCharType="end"/>
        </w:r>
      </w:hyperlink>
    </w:p>
    <w:p w14:paraId="53077689" w14:textId="3154397A" w:rsidR="009757B7" w:rsidRPr="000C6F9F" w:rsidRDefault="009757B7" w:rsidP="009757B7">
      <w:pPr>
        <w:rPr>
          <w:lang w:val="es-ES"/>
        </w:rPr>
      </w:pPr>
      <w:r w:rsidRPr="001B0CA6">
        <w:rPr>
          <w:lang w:val="es-ES"/>
        </w:rPr>
        <w:fldChar w:fldCharType="end"/>
      </w:r>
    </w:p>
    <w:p w14:paraId="1170591C" w14:textId="1E1738C7" w:rsidR="009757B7" w:rsidRDefault="009757B7" w:rsidP="009757B7">
      <w:pPr>
        <w:rPr>
          <w:lang w:val="es-ES"/>
        </w:rPr>
      </w:pPr>
    </w:p>
    <w:p w14:paraId="7BE9E735" w14:textId="5757CFF1" w:rsidR="009757B7" w:rsidRDefault="009757B7" w:rsidP="009757B7">
      <w:pPr>
        <w:rPr>
          <w:lang w:val="es-ES"/>
        </w:rPr>
      </w:pPr>
    </w:p>
    <w:p w14:paraId="5ED13BC6" w14:textId="1BEEF200" w:rsidR="009757B7" w:rsidRDefault="009757B7" w:rsidP="009757B7">
      <w:pPr>
        <w:rPr>
          <w:lang w:val="es-ES"/>
        </w:rPr>
      </w:pPr>
    </w:p>
    <w:p w14:paraId="38C6A006" w14:textId="0BE8B5CD" w:rsidR="009757B7" w:rsidRDefault="009757B7" w:rsidP="009757B7">
      <w:pPr>
        <w:rPr>
          <w:lang w:val="es-ES"/>
        </w:rPr>
      </w:pPr>
    </w:p>
    <w:p w14:paraId="7993436C" w14:textId="218E9127" w:rsidR="009757B7" w:rsidRDefault="009757B7" w:rsidP="009757B7">
      <w:pPr>
        <w:rPr>
          <w:lang w:val="es-ES"/>
        </w:rPr>
      </w:pPr>
    </w:p>
    <w:p w14:paraId="75635603" w14:textId="7EE7B0EA" w:rsidR="009757B7" w:rsidRDefault="009757B7" w:rsidP="009757B7">
      <w:pPr>
        <w:rPr>
          <w:lang w:val="es-ES"/>
        </w:rPr>
      </w:pPr>
    </w:p>
    <w:p w14:paraId="197AFCB8" w14:textId="1E3DCE20" w:rsidR="009757B7" w:rsidRDefault="009757B7" w:rsidP="009757B7">
      <w:pPr>
        <w:rPr>
          <w:lang w:val="es-ES"/>
        </w:rPr>
      </w:pPr>
    </w:p>
    <w:p w14:paraId="44196CB4" w14:textId="1E6C0F62" w:rsidR="009757B7" w:rsidRDefault="009757B7" w:rsidP="009757B7">
      <w:pPr>
        <w:rPr>
          <w:lang w:val="es-ES"/>
        </w:rPr>
      </w:pPr>
    </w:p>
    <w:p w14:paraId="3296DBD9" w14:textId="607CE4FA" w:rsidR="009757B7" w:rsidRDefault="009757B7" w:rsidP="009757B7">
      <w:pPr>
        <w:rPr>
          <w:lang w:val="es-ES"/>
        </w:rPr>
      </w:pPr>
    </w:p>
    <w:p w14:paraId="32694029" w14:textId="0ACF299B" w:rsidR="009757B7" w:rsidRDefault="009757B7" w:rsidP="009757B7">
      <w:pPr>
        <w:rPr>
          <w:lang w:val="es-ES"/>
        </w:rPr>
      </w:pPr>
    </w:p>
    <w:p w14:paraId="487BE870" w14:textId="5490F551" w:rsidR="009757B7" w:rsidRDefault="009757B7" w:rsidP="009757B7">
      <w:pPr>
        <w:rPr>
          <w:lang w:val="es-ES"/>
        </w:rPr>
      </w:pPr>
    </w:p>
    <w:p w14:paraId="581FFC17" w14:textId="5E16EC20" w:rsidR="009757B7" w:rsidRDefault="009757B7" w:rsidP="009757B7">
      <w:pPr>
        <w:rPr>
          <w:lang w:val="es-ES"/>
        </w:rPr>
      </w:pPr>
    </w:p>
    <w:p w14:paraId="306D6570" w14:textId="6FD93D0C" w:rsidR="009757B7" w:rsidRDefault="009757B7" w:rsidP="009757B7">
      <w:pPr>
        <w:rPr>
          <w:lang w:val="es-ES"/>
        </w:rPr>
      </w:pPr>
    </w:p>
    <w:p w14:paraId="7C07DA82" w14:textId="5456B5D2" w:rsidR="009757B7" w:rsidRDefault="009757B7" w:rsidP="009757B7">
      <w:pPr>
        <w:rPr>
          <w:lang w:val="es-ES"/>
        </w:rPr>
      </w:pPr>
    </w:p>
    <w:p w14:paraId="1D8A183A" w14:textId="55D021DD" w:rsidR="009757B7" w:rsidRDefault="009757B7" w:rsidP="009757B7">
      <w:pPr>
        <w:rPr>
          <w:lang w:val="es-ES"/>
        </w:rPr>
      </w:pPr>
    </w:p>
    <w:p w14:paraId="0E4DB5A8" w14:textId="53BB4069" w:rsidR="001078A8" w:rsidRPr="008D57F0" w:rsidRDefault="001078A8" w:rsidP="00A975BB">
      <w:pPr>
        <w:pStyle w:val="Ttulo1"/>
        <w:spacing w:before="0" w:line="240" w:lineRule="auto"/>
        <w:rPr>
          <w:rFonts w:asciiTheme="minorHAnsi" w:hAnsiTheme="minorHAnsi" w:cstheme="minorHAnsi"/>
          <w:b/>
          <w:color w:val="auto"/>
          <w:sz w:val="26"/>
          <w:szCs w:val="26"/>
          <w:lang w:val="es-ES"/>
        </w:rPr>
      </w:pPr>
      <w:bookmarkStart w:id="1" w:name="_Toc82362313"/>
      <w:r w:rsidRPr="006B635C">
        <w:rPr>
          <w:rFonts w:asciiTheme="minorHAnsi" w:hAnsiTheme="minorHAnsi" w:cstheme="minorHAnsi"/>
          <w:b/>
          <w:color w:val="4472C4" w:themeColor="accent5"/>
          <w:sz w:val="26"/>
          <w:szCs w:val="26"/>
          <w:lang w:val="es-ES"/>
        </w:rPr>
        <w:lastRenderedPageBreak/>
        <w:t>Introducción</w:t>
      </w:r>
      <w:bookmarkEnd w:id="1"/>
      <w:r w:rsidR="00EC1C5F" w:rsidRPr="006B635C">
        <w:rPr>
          <w:rFonts w:asciiTheme="minorHAnsi" w:hAnsiTheme="minorHAnsi" w:cstheme="minorHAnsi"/>
          <w:b/>
          <w:noProof/>
          <w:color w:val="4472C4" w:themeColor="accent5"/>
          <w:sz w:val="26"/>
          <w:szCs w:val="26"/>
          <w:lang w:eastAsia="es-CO"/>
        </w:rPr>
        <w:t xml:space="preserve"> </w:t>
      </w:r>
    </w:p>
    <w:p w14:paraId="0D175971" w14:textId="6DCFBD5B" w:rsidR="003B1340" w:rsidRDefault="008D57F0" w:rsidP="0067047E">
      <w:pPr>
        <w:spacing w:after="0" w:line="240" w:lineRule="auto"/>
        <w:jc w:val="both"/>
        <w:rPr>
          <w:rStyle w:val="normaltextrun"/>
          <w:rFonts w:cstheme="minorHAnsi"/>
          <w:color w:val="000000"/>
          <w:shd w:val="clear" w:color="auto" w:fill="FFFFFF"/>
        </w:rPr>
      </w:pPr>
      <w:r w:rsidRPr="008D57F0">
        <w:t>La Cumbre sobre los Sistemas Alimentarios, convocada por el Secretario General de Naciones Unidas, António Guterres, en el marco del Decenio de Acción para cumplir los Objetivos de Desarrollo Sostenible, busca sensibilizar y generar compromisos y medidas que transformen la manera en que se producen procesan y consumen los alimentos a nivel mundial y en definitiva, como se conciben los sistemas alimentarios, para generar soluciones que apunten a la salud, sostenibilidad, equidad y resiliencia de estos sistemas, con el fin de contribuir al cumplimiento de los Objetivos de Desarrollo Sostenible y metas de la Agenda 2030</w:t>
      </w:r>
      <w:r w:rsidRPr="008D57F0">
        <w:rPr>
          <w:shd w:val="clear" w:color="auto" w:fill="F2F2F2" w:themeFill="background1" w:themeFillShade="F2"/>
        </w:rPr>
        <w:t xml:space="preserve">. </w:t>
      </w:r>
      <w:r w:rsidR="00107110" w:rsidRPr="008D57F0">
        <w:rPr>
          <w:rStyle w:val="normaltextrun"/>
          <w:rFonts w:cstheme="minorHAnsi"/>
          <w:shd w:val="clear" w:color="auto" w:fill="FFFFFF"/>
        </w:rPr>
        <w:fldChar w:fldCharType="begin" w:fldLock="1"/>
      </w:r>
      <w:r w:rsidR="00EA315D" w:rsidRPr="008D57F0">
        <w:rPr>
          <w:rStyle w:val="normaltextrun"/>
          <w:rFonts w:cstheme="minorHAnsi"/>
          <w:shd w:val="clear" w:color="auto" w:fill="FFFFFF"/>
        </w:rPr>
        <w:instrText>ADDIN CSL_CITATION {"citationItems":[{"id":"ITEM-1","itemData":{"URL":"https://www.un.org/es/food-systems-summit/about","accessed":{"date-parts":[["2021","9","8"]]},"author":[{"dropping-particle":"","family":"Naciones Unidas","given":"","non-dropping-particle":"","parse-names":false,"suffix":""}],"id":"ITEM-1","issued":{"date-parts":[["2021"]]},"title":"¿Qué es la Cumbre sobre los Sistemas Alimentarios?","type":"webpage"},"uris":["http://www.mendeley.com/documents/?uuid=23307af5-8eaa-4d1a-b5ac-49f1e4eeb942"]}],"mendeley":{"formattedCitation":"(Naciones Unidas, 2021a)","plainTextFormattedCitation":"(Naciones Unidas, 2021a)","previouslyFormattedCitation":"(Naciones Unidas, 2021a)"},"properties":{"noteIndex":0},"schema":"https://github.com/citation-style-language/schema/raw/master/csl-citation.json"}</w:instrText>
      </w:r>
      <w:r w:rsidR="00107110" w:rsidRPr="008D57F0">
        <w:rPr>
          <w:rStyle w:val="normaltextrun"/>
          <w:rFonts w:cstheme="minorHAnsi"/>
          <w:shd w:val="clear" w:color="auto" w:fill="FFFFFF"/>
        </w:rPr>
        <w:fldChar w:fldCharType="separate"/>
      </w:r>
      <w:r w:rsidR="006B6A93" w:rsidRPr="008D57F0">
        <w:rPr>
          <w:rStyle w:val="normaltextrun"/>
          <w:rFonts w:cstheme="minorHAnsi"/>
          <w:noProof/>
          <w:shd w:val="clear" w:color="auto" w:fill="FFFFFF"/>
        </w:rPr>
        <w:t>(Naciones Unidas, 2021a)</w:t>
      </w:r>
      <w:r w:rsidR="00107110" w:rsidRPr="008D57F0">
        <w:rPr>
          <w:rStyle w:val="normaltextrun"/>
          <w:rFonts w:cstheme="minorHAnsi"/>
          <w:shd w:val="clear" w:color="auto" w:fill="FFFFFF"/>
        </w:rPr>
        <w:fldChar w:fldCharType="end"/>
      </w:r>
      <w:r w:rsidR="00A3138F" w:rsidRPr="0067047E">
        <w:rPr>
          <w:rStyle w:val="normaltextrun"/>
          <w:rFonts w:cstheme="minorHAnsi"/>
          <w:color w:val="000000"/>
          <w:shd w:val="clear" w:color="auto" w:fill="FFFFFF"/>
        </w:rPr>
        <w:t>.</w:t>
      </w:r>
      <w:r w:rsidR="00A975BB" w:rsidRPr="0067047E">
        <w:rPr>
          <w:rStyle w:val="normaltextrun"/>
          <w:rFonts w:cstheme="minorHAnsi"/>
          <w:color w:val="000000"/>
          <w:shd w:val="clear" w:color="auto" w:fill="FFFFFF"/>
        </w:rPr>
        <w:t xml:space="preserve"> </w:t>
      </w:r>
    </w:p>
    <w:p w14:paraId="45C9E9EA" w14:textId="77777777" w:rsidR="003B1340" w:rsidRDefault="003B1340" w:rsidP="0067047E">
      <w:pPr>
        <w:spacing w:after="0" w:line="240" w:lineRule="auto"/>
        <w:jc w:val="both"/>
        <w:rPr>
          <w:rStyle w:val="normaltextrun"/>
          <w:rFonts w:cstheme="minorHAnsi"/>
          <w:color w:val="000000"/>
          <w:shd w:val="clear" w:color="auto" w:fill="FFFFFF"/>
        </w:rPr>
      </w:pPr>
    </w:p>
    <w:p w14:paraId="4ACD35CA" w14:textId="77777777" w:rsidR="003B1340" w:rsidRDefault="00A975BB" w:rsidP="0067047E">
      <w:pPr>
        <w:spacing w:after="0" w:line="240" w:lineRule="auto"/>
        <w:jc w:val="both"/>
        <w:rPr>
          <w:rFonts w:cstheme="minorHAnsi"/>
        </w:rPr>
      </w:pPr>
      <w:r w:rsidRPr="0067047E">
        <w:rPr>
          <w:rFonts w:cstheme="minorHAnsi"/>
        </w:rPr>
        <w:t>Las cinco Vías de Acción que propone la Cumbre, son una serie de áreas temáticas lo suficientemente amplias como para contener los principales temas que integran los sistemas alimentarios y las perspectivas para su transformación. Asimismo, “estudian la manera de movilizar los principales mecanismos intersectoriales de cambio para cumplir los objetivos de la Cumbre”</w:t>
      </w:r>
      <w:r w:rsidR="00A4704E" w:rsidRPr="0067047E">
        <w:rPr>
          <w:rFonts w:cstheme="minorHAnsi"/>
        </w:rPr>
        <w:t xml:space="preserve"> </w:t>
      </w:r>
      <w:r w:rsidR="00A4704E" w:rsidRPr="0067047E">
        <w:rPr>
          <w:rFonts w:cstheme="minorHAnsi"/>
        </w:rPr>
        <w:fldChar w:fldCharType="begin" w:fldLock="1"/>
      </w:r>
      <w:r w:rsidR="00A4704E" w:rsidRPr="0067047E">
        <w:rPr>
          <w:rFonts w:cstheme="minorHAnsi"/>
        </w:rPr>
        <w:instrText>ADDIN CSL_CITATION {"citationItems":[{"id":"ITEM-1","itemData":{"author":[{"dropping-particle":"","family":"4SD; Cumbre sobre los Sistemas Alimentarios","given":"","non-dropping-particle":"","parse-names":false,"suffix":""}],"id":"ITEM-1","issued":{"date-parts":[["2021"]]},"title":"Manual de referencia para Convocantes de los Diálogos de la Cumbre sobre los Sistemas Alimentarios","type":"article"},"uris":["http://www.mendeley.com/documents/?uuid=dd12dd72-13ba-4cdb-a1b9-65dc4fb3bd55"]}],"mendeley":{"formattedCitation":"(4SD; Cumbre sobre los Sistemas Alimentarios, 2021)","plainTextFormattedCitation":"(4SD; Cumbre sobre los Sistemas Alimentarios, 2021)","previouslyFormattedCitation":"(4SD; Cumbre sobre los Sistemas Alimentarios, 2021)"},"properties":{"noteIndex":0},"schema":"https://github.com/citation-style-language/schema/raw/master/csl-citation.json"}</w:instrText>
      </w:r>
      <w:r w:rsidR="00A4704E" w:rsidRPr="0067047E">
        <w:rPr>
          <w:rFonts w:cstheme="minorHAnsi"/>
        </w:rPr>
        <w:fldChar w:fldCharType="separate"/>
      </w:r>
      <w:r w:rsidR="00A4704E" w:rsidRPr="0067047E">
        <w:rPr>
          <w:rFonts w:cstheme="minorHAnsi"/>
          <w:noProof/>
        </w:rPr>
        <w:t>(4SD; Cumbre sobre los Sistemas Alimentarios, 2021)</w:t>
      </w:r>
      <w:r w:rsidR="00A4704E" w:rsidRPr="0067047E">
        <w:rPr>
          <w:rFonts w:cstheme="minorHAnsi"/>
        </w:rPr>
        <w:fldChar w:fldCharType="end"/>
      </w:r>
      <w:r w:rsidR="00A4704E" w:rsidRPr="0067047E">
        <w:rPr>
          <w:rFonts w:cstheme="minorHAnsi"/>
        </w:rPr>
        <w:t xml:space="preserve">. </w:t>
      </w:r>
    </w:p>
    <w:p w14:paraId="27B8AF73" w14:textId="77777777" w:rsidR="003B1340" w:rsidRDefault="003B1340" w:rsidP="0067047E">
      <w:pPr>
        <w:spacing w:after="0" w:line="240" w:lineRule="auto"/>
        <w:jc w:val="both"/>
        <w:rPr>
          <w:rFonts w:cstheme="minorHAnsi"/>
        </w:rPr>
      </w:pPr>
    </w:p>
    <w:p w14:paraId="020EF8FF" w14:textId="02BE6797" w:rsidR="003B1340" w:rsidRDefault="00A4704E" w:rsidP="0067047E">
      <w:pPr>
        <w:spacing w:after="0" w:line="240" w:lineRule="auto"/>
        <w:jc w:val="both"/>
        <w:rPr>
          <w:rFonts w:cstheme="minorHAnsi"/>
        </w:rPr>
      </w:pPr>
      <w:r w:rsidRPr="0067047E">
        <w:rPr>
          <w:rFonts w:cstheme="minorHAnsi"/>
        </w:rPr>
        <w:t xml:space="preserve">Las </w:t>
      </w:r>
      <w:r w:rsidR="0067047E" w:rsidRPr="0067047E">
        <w:rPr>
          <w:rFonts w:cstheme="minorHAnsi"/>
        </w:rPr>
        <w:t xml:space="preserve">Vías de Acción y sus </w:t>
      </w:r>
      <w:r w:rsidRPr="0067047E">
        <w:rPr>
          <w:rFonts w:cstheme="minorHAnsi"/>
        </w:rPr>
        <w:t>temáticas integradas son las siguientes</w:t>
      </w:r>
      <w:r w:rsidR="0067047E">
        <w:rPr>
          <w:rFonts w:cstheme="minorHAnsi"/>
        </w:rPr>
        <w:t>:</w:t>
      </w:r>
      <w:r w:rsidR="0067047E" w:rsidRPr="0067047E">
        <w:rPr>
          <w:rFonts w:cstheme="minorHAnsi"/>
        </w:rPr>
        <w:t xml:space="preserve"> </w:t>
      </w:r>
      <w:r w:rsidR="0067047E" w:rsidRPr="0067047E">
        <w:rPr>
          <w:rFonts w:cstheme="minorHAnsi"/>
        </w:rPr>
        <w:fldChar w:fldCharType="begin" w:fldLock="1"/>
      </w:r>
      <w:r w:rsidR="00E25A9B">
        <w:rPr>
          <w:rFonts w:cstheme="minorHAnsi"/>
        </w:rPr>
        <w:instrText>ADDIN CSL_CITATION {"citationItems":[{"id":"ITEM-1","itemData":{"abstract":"(2021).. Disponible en","author":[{"dropping-particle":"","family":"Naciones Unidas","given":"","non-dropping-particle":"","parse-names":false,"suffix":""}],"id":"ITEM-1","issued":{"date-parts":[["2021"]]},"title":"Vías de Acción","type":"webpage"},"uris":["http://www.mendeley.com/documents/?uuid=7474f3c9-76ab-4108-8f3a-3f603b82a947"]}],"mendeley":{"formattedCitation":"(Naciones Unidas, 2021d)","plainTextFormattedCitation":"(Naciones Unidas, 2021d)","previouslyFormattedCitation":"(Naciones Unidas, 2021d)"},"properties":{"noteIndex":0},"schema":"https://github.com/citation-style-language/schema/raw/master/csl-citation.json"}</w:instrText>
      </w:r>
      <w:r w:rsidR="0067047E" w:rsidRPr="0067047E">
        <w:rPr>
          <w:rFonts w:cstheme="minorHAnsi"/>
        </w:rPr>
        <w:fldChar w:fldCharType="separate"/>
      </w:r>
      <w:r w:rsidR="008A50BE" w:rsidRPr="008A50BE">
        <w:rPr>
          <w:rFonts w:cstheme="minorHAnsi"/>
          <w:noProof/>
        </w:rPr>
        <w:t>(Naciones Unidas, 2021d)</w:t>
      </w:r>
      <w:r w:rsidR="0067047E" w:rsidRPr="0067047E">
        <w:rPr>
          <w:rFonts w:cstheme="minorHAnsi"/>
        </w:rPr>
        <w:fldChar w:fldCharType="end"/>
      </w:r>
      <w:r w:rsidRPr="0067047E">
        <w:rPr>
          <w:rFonts w:cstheme="minorHAnsi"/>
        </w:rPr>
        <w:t xml:space="preserve">  </w:t>
      </w:r>
    </w:p>
    <w:p w14:paraId="3B00086C" w14:textId="77777777" w:rsidR="003B1340" w:rsidRDefault="003B1340" w:rsidP="0067047E">
      <w:pPr>
        <w:spacing w:after="0" w:line="240" w:lineRule="auto"/>
        <w:jc w:val="both"/>
        <w:rPr>
          <w:rFonts w:cstheme="minorHAnsi"/>
        </w:rPr>
      </w:pPr>
    </w:p>
    <w:p w14:paraId="12F4ADB1" w14:textId="5546E9F2" w:rsidR="003B1340" w:rsidRDefault="0067047E" w:rsidP="0067047E">
      <w:pPr>
        <w:spacing w:after="0" w:line="240" w:lineRule="auto"/>
        <w:jc w:val="both"/>
        <w:rPr>
          <w:rStyle w:val="eop"/>
          <w:rFonts w:cstheme="minorHAnsi"/>
        </w:rPr>
      </w:pPr>
      <w:r w:rsidRPr="0067047E">
        <w:rPr>
          <w:rStyle w:val="normaltextrun"/>
          <w:rFonts w:cstheme="minorHAnsi"/>
          <w:b/>
          <w:bCs/>
          <w:color w:val="000000"/>
        </w:rPr>
        <w:t>1)</w:t>
      </w:r>
      <w:r w:rsidR="003B1340">
        <w:rPr>
          <w:rStyle w:val="normaltextrun"/>
          <w:rFonts w:cstheme="minorHAnsi"/>
          <w:b/>
          <w:bCs/>
          <w:color w:val="000000"/>
        </w:rPr>
        <w:t xml:space="preserve"> </w:t>
      </w:r>
      <w:r w:rsidRPr="0067047E">
        <w:rPr>
          <w:rStyle w:val="normaltextrun"/>
          <w:rFonts w:cstheme="minorHAnsi"/>
          <w:b/>
          <w:bCs/>
          <w:color w:val="000000"/>
        </w:rPr>
        <w:t>Garantizar el acceso a alimentos seguros y nutritivos para todos</w:t>
      </w:r>
      <w:r w:rsidRPr="0067047E">
        <w:rPr>
          <w:rStyle w:val="eop"/>
          <w:rFonts w:cstheme="minorHAnsi"/>
          <w:color w:val="000000"/>
        </w:rPr>
        <w:t xml:space="preserve">: </w:t>
      </w:r>
      <w:r w:rsidRPr="0067047E">
        <w:rPr>
          <w:rStyle w:val="normaltextrun"/>
          <w:rFonts w:cstheme="minorHAnsi"/>
        </w:rPr>
        <w:t>Se enfoca en poner fin al hambre y a todas las formas de malnutrición, reducir la incidencia de las enfermedades no transmisibles, posibilitar que todas las personas estén alimentadas y sanas, lograr que los alimentos sean más asequibles y reducir las inequidades en el acceso a los alimentos</w:t>
      </w:r>
      <w:r w:rsidRPr="0067047E">
        <w:rPr>
          <w:rStyle w:val="eop"/>
          <w:rFonts w:cstheme="minorHAnsi"/>
        </w:rPr>
        <w:t xml:space="preserve">. </w:t>
      </w:r>
    </w:p>
    <w:p w14:paraId="65C3364C" w14:textId="1C89BDA9" w:rsidR="003B1340" w:rsidRDefault="0067047E" w:rsidP="0067047E">
      <w:pPr>
        <w:spacing w:after="0" w:line="240" w:lineRule="auto"/>
        <w:jc w:val="both"/>
        <w:rPr>
          <w:rStyle w:val="eop"/>
          <w:rFonts w:cstheme="minorHAnsi"/>
        </w:rPr>
      </w:pPr>
      <w:r w:rsidRPr="0067047E">
        <w:rPr>
          <w:rStyle w:val="normaltextrun"/>
          <w:rFonts w:cstheme="minorHAnsi"/>
          <w:b/>
          <w:bCs/>
          <w:color w:val="000000"/>
        </w:rPr>
        <w:t>2)</w:t>
      </w:r>
      <w:r w:rsidR="003B1340">
        <w:rPr>
          <w:rStyle w:val="normaltextrun"/>
          <w:rFonts w:cstheme="minorHAnsi"/>
          <w:b/>
          <w:bCs/>
          <w:color w:val="000000"/>
        </w:rPr>
        <w:t xml:space="preserve"> </w:t>
      </w:r>
      <w:r w:rsidRPr="0067047E">
        <w:rPr>
          <w:rStyle w:val="normaltextrun"/>
          <w:rFonts w:cstheme="minorHAnsi"/>
          <w:b/>
          <w:bCs/>
          <w:color w:val="000000"/>
        </w:rPr>
        <w:t>Adoptar modalidades de consumo sostenibles</w:t>
      </w:r>
      <w:r w:rsidRPr="0067047E">
        <w:rPr>
          <w:rStyle w:val="eop"/>
          <w:rFonts w:cstheme="minorHAnsi"/>
          <w:color w:val="000000"/>
        </w:rPr>
        <w:t xml:space="preserve">: </w:t>
      </w:r>
      <w:r w:rsidRPr="0067047E">
        <w:rPr>
          <w:rFonts w:cstheme="minorHAnsi"/>
          <w:color w:val="000000"/>
        </w:rPr>
        <w:t>B</w:t>
      </w:r>
      <w:r w:rsidRPr="0067047E">
        <w:rPr>
          <w:rStyle w:val="normaltextrun"/>
          <w:rFonts w:cstheme="minorHAnsi"/>
        </w:rPr>
        <w:t>usca fomentar la demanda de los consumidores de alimentos producidos de manera sostenible, fortalecer las cadenas de valor locales mejorando la nutrición, promover la reutilización y el reciclado de los recursos alimentarios, y facilitar la transición hacia dietas con alimentos más nutritivos que requieran menos recursos para su producción y transporte. </w:t>
      </w:r>
      <w:r w:rsidRPr="0067047E">
        <w:rPr>
          <w:rStyle w:val="eop"/>
          <w:rFonts w:cstheme="minorHAnsi"/>
        </w:rPr>
        <w:t> </w:t>
      </w:r>
    </w:p>
    <w:p w14:paraId="5D036697" w14:textId="311773B7" w:rsidR="003B1340" w:rsidRDefault="0067047E" w:rsidP="0067047E">
      <w:pPr>
        <w:spacing w:after="0" w:line="240" w:lineRule="auto"/>
        <w:jc w:val="both"/>
        <w:rPr>
          <w:rStyle w:val="eop"/>
          <w:rFonts w:cstheme="minorHAnsi"/>
        </w:rPr>
      </w:pPr>
      <w:r w:rsidRPr="0067047E">
        <w:rPr>
          <w:rStyle w:val="normaltextrun"/>
          <w:rFonts w:cstheme="minorHAnsi"/>
          <w:b/>
          <w:bCs/>
          <w:color w:val="000000"/>
        </w:rPr>
        <w:t>3)</w:t>
      </w:r>
      <w:r w:rsidR="003B1340">
        <w:rPr>
          <w:rStyle w:val="normaltextrun"/>
          <w:rFonts w:cstheme="minorHAnsi"/>
          <w:b/>
          <w:bCs/>
          <w:color w:val="000000"/>
        </w:rPr>
        <w:t xml:space="preserve"> </w:t>
      </w:r>
      <w:r w:rsidRPr="0067047E">
        <w:rPr>
          <w:rStyle w:val="normaltextrun"/>
          <w:rFonts w:cstheme="minorHAnsi"/>
          <w:b/>
          <w:bCs/>
          <w:color w:val="000000"/>
        </w:rPr>
        <w:t>Impulsar la producción favorable a la naturaleza</w:t>
      </w:r>
      <w:r w:rsidRPr="0067047E">
        <w:rPr>
          <w:rStyle w:val="eop"/>
          <w:rFonts w:cstheme="minorHAnsi"/>
          <w:color w:val="000000"/>
        </w:rPr>
        <w:t xml:space="preserve">: </w:t>
      </w:r>
      <w:r w:rsidRPr="0067047E">
        <w:rPr>
          <w:rStyle w:val="normaltextrun"/>
          <w:rFonts w:cstheme="minorHAnsi"/>
        </w:rPr>
        <w:t xml:space="preserve">Busca optimizar el uso de los recursos </w:t>
      </w:r>
      <w:r w:rsidR="00337991">
        <w:rPr>
          <w:rStyle w:val="normaltextrun"/>
          <w:rFonts w:cstheme="minorHAnsi"/>
        </w:rPr>
        <w:t>naturales</w:t>
      </w:r>
      <w:r w:rsidRPr="0067047E">
        <w:rPr>
          <w:rStyle w:val="normaltextrun"/>
          <w:rFonts w:cstheme="minorHAnsi"/>
        </w:rPr>
        <w:t xml:space="preserve"> en producción, el procesamiento y la distribución de alimentos; y reducir la pérdida de biodiversidad, la contaminación, el uso del agua, la degradación del suelo y las emisiones de gases de efecto invernadero. </w:t>
      </w:r>
      <w:r w:rsidRPr="0067047E">
        <w:rPr>
          <w:rStyle w:val="eop"/>
          <w:rFonts w:cstheme="minorHAnsi"/>
        </w:rPr>
        <w:t> </w:t>
      </w:r>
    </w:p>
    <w:p w14:paraId="63EB4F1D" w14:textId="77777777" w:rsidR="003B1340" w:rsidRDefault="0067047E" w:rsidP="0067047E">
      <w:pPr>
        <w:spacing w:after="0" w:line="240" w:lineRule="auto"/>
        <w:jc w:val="both"/>
        <w:rPr>
          <w:rStyle w:val="eop"/>
          <w:rFonts w:cstheme="minorHAnsi"/>
        </w:rPr>
      </w:pPr>
      <w:r w:rsidRPr="0067047E">
        <w:rPr>
          <w:rStyle w:val="normaltextrun"/>
          <w:rFonts w:cstheme="minorHAnsi"/>
          <w:b/>
          <w:bCs/>
          <w:lang w:val="pt-BR"/>
        </w:rPr>
        <w:t>4) Promover medios de vida equitativos</w:t>
      </w:r>
      <w:r w:rsidRPr="0067047E">
        <w:rPr>
          <w:rStyle w:val="eop"/>
          <w:rFonts w:cstheme="minorHAnsi"/>
        </w:rPr>
        <w:t xml:space="preserve">: </w:t>
      </w:r>
      <w:r w:rsidRPr="0067047E">
        <w:rPr>
          <w:rStyle w:val="normaltextrun"/>
          <w:rFonts w:cstheme="minorHAnsi"/>
        </w:rPr>
        <w:t>Tiene como objetivo contribuir a la eliminación de la pobreza, promoción del empleo pleno y productivo, trabajo decente para todos los agentes de la cadena de valor de los alimentos, reducción de los riesgos para los más pobres del mundo, fomento del emprendimiento y lucha contra las desigualdades para </w:t>
      </w:r>
      <w:r>
        <w:rPr>
          <w:rStyle w:val="normaltextrun"/>
          <w:rFonts w:cstheme="minorHAnsi"/>
        </w:rPr>
        <w:t>“</w:t>
      </w:r>
      <w:r w:rsidRPr="0067047E">
        <w:rPr>
          <w:rStyle w:val="normaltextrun"/>
          <w:rFonts w:cstheme="minorHAnsi"/>
          <w:i/>
          <w:iCs/>
        </w:rPr>
        <w:t>No dejar a nadie atrás</w:t>
      </w:r>
      <w:r>
        <w:rPr>
          <w:rStyle w:val="normaltextrun"/>
          <w:rFonts w:cstheme="minorHAnsi"/>
          <w:i/>
          <w:iCs/>
        </w:rPr>
        <w:t>”</w:t>
      </w:r>
      <w:r w:rsidRPr="0067047E">
        <w:rPr>
          <w:rStyle w:val="normaltextrun"/>
          <w:rFonts w:cstheme="minorHAnsi"/>
          <w:i/>
          <w:iCs/>
        </w:rPr>
        <w:t>. </w:t>
      </w:r>
      <w:r w:rsidRPr="0067047E">
        <w:rPr>
          <w:rStyle w:val="eop"/>
          <w:rFonts w:cstheme="minorHAnsi"/>
        </w:rPr>
        <w:t> </w:t>
      </w:r>
    </w:p>
    <w:p w14:paraId="406F37A0" w14:textId="3B11D2D8" w:rsidR="0067047E" w:rsidRPr="0067047E" w:rsidRDefault="0067047E" w:rsidP="0067047E">
      <w:pPr>
        <w:spacing w:after="0" w:line="240" w:lineRule="auto"/>
        <w:jc w:val="both"/>
        <w:rPr>
          <w:rFonts w:cstheme="minorHAnsi"/>
        </w:rPr>
      </w:pPr>
      <w:r w:rsidRPr="0067047E">
        <w:rPr>
          <w:rStyle w:val="normaltextrun"/>
          <w:rFonts w:cstheme="minorHAnsi"/>
          <w:b/>
          <w:bCs/>
        </w:rPr>
        <w:t>5)</w:t>
      </w:r>
      <w:r w:rsidR="003B1340">
        <w:rPr>
          <w:rStyle w:val="normaltextrun"/>
          <w:rFonts w:cstheme="minorHAnsi"/>
          <w:b/>
          <w:bCs/>
        </w:rPr>
        <w:t xml:space="preserve"> </w:t>
      </w:r>
      <w:r w:rsidRPr="0067047E">
        <w:rPr>
          <w:rStyle w:val="normaltextrun"/>
          <w:rFonts w:cstheme="minorHAnsi"/>
          <w:b/>
          <w:bCs/>
        </w:rPr>
        <w:t>Crear resiliencia ante las vulnerabilidades, las conmociones y las tensiones</w:t>
      </w:r>
      <w:r w:rsidRPr="0067047E">
        <w:rPr>
          <w:rStyle w:val="eop"/>
          <w:rFonts w:cstheme="minorHAnsi"/>
        </w:rPr>
        <w:t xml:space="preserve">: </w:t>
      </w:r>
      <w:r w:rsidRPr="0067047E">
        <w:rPr>
          <w:rStyle w:val="normaltextrun"/>
          <w:rFonts w:cstheme="minorHAnsi"/>
        </w:rPr>
        <w:t>Se enfoca en asegurar la funcionalidad ininterrumpida de sistemas alimentarios sostenibles en zonas propensas a conflictos o desastres naturales y proteger los suministros de alimentos de los efectos de las pandemias. </w:t>
      </w:r>
      <w:r w:rsidRPr="0067047E">
        <w:rPr>
          <w:rStyle w:val="eop"/>
          <w:rFonts w:cstheme="minorHAnsi"/>
        </w:rPr>
        <w:t> </w:t>
      </w:r>
    </w:p>
    <w:p w14:paraId="474CFA43" w14:textId="3A8D2BCB" w:rsidR="0067047E" w:rsidRDefault="0067047E" w:rsidP="00A3138F">
      <w:pPr>
        <w:spacing w:after="0" w:line="240" w:lineRule="auto"/>
        <w:jc w:val="both"/>
        <w:rPr>
          <w:rStyle w:val="normaltextrun"/>
          <w:rFonts w:ascii="Calibri" w:hAnsi="Calibri" w:cs="Calibri"/>
          <w:color w:val="000000"/>
          <w:shd w:val="clear" w:color="auto" w:fill="FFFFFF"/>
        </w:rPr>
      </w:pPr>
    </w:p>
    <w:p w14:paraId="52242B9F" w14:textId="3011550D" w:rsidR="0067047E" w:rsidRPr="00C10BB4" w:rsidRDefault="0067047E" w:rsidP="0067047E">
      <w:pPr>
        <w:spacing w:after="0" w:line="240" w:lineRule="auto"/>
        <w:jc w:val="both"/>
      </w:pPr>
      <w:r w:rsidRPr="00765C23">
        <w:t>Para la consecución de los objetivos de la Cumbre, se proponen algunos mecanismos de cambio, que se refieren a “áreas de trabajo que tiene el potencial de generar un cambio positivo que vaya más allá de su enfoque inmediato"</w:t>
      </w:r>
      <w:r w:rsidR="008A50BE">
        <w:fldChar w:fldCharType="begin" w:fldLock="1"/>
      </w:r>
      <w:r w:rsidR="00E25A9B">
        <w:instrText>ADDIN CSL_CITATION {"citationItems":[{"id":"ITEM-1","itemData":{"URL":"https://www.un.org/es/food-systems-summit/levers-of-change","abstract":"(2021). . Disponible en:","accessed":{"date-parts":[["2021","9","1"]]},"author":[{"dropping-particle":"","family":"Naciones Unidas","given":"","non-dropping-particle":"","parse-names":false,"suffix":""}],"id":"ITEM-1","issued":{"date-parts":[["2021"]]},"title":"Mecanismos de Cambio","type":"webpage"},"uris":["http://www.mendeley.com/documents/?uuid=6d2bcf9d-efb8-42ec-8e14-7b3eab4274bb"]}],"mendeley":{"formattedCitation":"(Naciones Unidas, 2021b)","plainTextFormattedCitation":"(Naciones Unidas, 2021b)","previouslyFormattedCitation":"(Naciones Unidas, 2021b)"},"properties":{"noteIndex":0},"schema":"https://github.com/citation-style-language/schema/raw/master/csl-citation.json"}</w:instrText>
      </w:r>
      <w:r w:rsidR="008A50BE">
        <w:fldChar w:fldCharType="separate"/>
      </w:r>
      <w:r w:rsidR="008A50BE" w:rsidRPr="008A50BE">
        <w:rPr>
          <w:noProof/>
        </w:rPr>
        <w:t>(Naciones Unidas, 2021b)</w:t>
      </w:r>
      <w:r w:rsidR="008A50BE">
        <w:fldChar w:fldCharType="end"/>
      </w:r>
      <w:r w:rsidRPr="00765C23">
        <w:t>, estos son género, derechos humanos, economía e innovación. Cabe resaltar que estos mecanismos de acción son transversales a las</w:t>
      </w:r>
      <w:r w:rsidR="006902E5">
        <w:t xml:space="preserve"> cinco</w:t>
      </w:r>
      <w:r w:rsidRPr="00765C23">
        <w:t xml:space="preserve"> vías de acción de la Cumbre.</w:t>
      </w:r>
    </w:p>
    <w:p w14:paraId="787BF9AB" w14:textId="70944A9C" w:rsidR="0067047E" w:rsidRDefault="0067047E" w:rsidP="00A3138F">
      <w:pPr>
        <w:spacing w:after="0" w:line="240" w:lineRule="auto"/>
        <w:jc w:val="both"/>
        <w:rPr>
          <w:rStyle w:val="normaltextrun"/>
          <w:rFonts w:ascii="Calibri" w:hAnsi="Calibri" w:cs="Calibri"/>
          <w:color w:val="000000"/>
          <w:shd w:val="clear" w:color="auto" w:fill="FFFFFF"/>
        </w:rPr>
      </w:pPr>
    </w:p>
    <w:p w14:paraId="36D96823" w14:textId="1CFE0481" w:rsidR="00A3138F" w:rsidRPr="00F41A5F" w:rsidRDefault="00A975BB" w:rsidP="00A4704E">
      <w:pPr>
        <w:jc w:val="both"/>
        <w:rPr>
          <w:rFonts w:cstheme="minorHAnsi"/>
        </w:rPr>
      </w:pPr>
      <w:r w:rsidRPr="00A4704E">
        <w:t>Uno de los componentes de la Cumbre son los diálogos sobre los sistemas alimentarios que desarrollan, entre otros actores, los Estados Miembro de las Naciones Unidas</w:t>
      </w:r>
      <w:r w:rsidR="00A4704E" w:rsidRPr="00A4704E">
        <w:t xml:space="preserve">; “están diseñados para que los participantes puedan trabajar juntos en la exploración de desafíos y opciones de cara a transformar los sistemas alimentarios de un país” </w:t>
      </w:r>
      <w:r w:rsidR="00A4704E" w:rsidRPr="00A4704E">
        <w:fldChar w:fldCharType="begin" w:fldLock="1"/>
      </w:r>
      <w:r w:rsidR="0067047E">
        <w:instrText>ADDIN CSL_CITATION {"citationItems":[{"id":"ITEM-1","itemData":{"abstract":"Esta nota tiene como finalidad ayudar a los convocantes nacionales de los Diálogos de los Estados Miembros de la Cumbre sobre los Sistemas Alimentarios en la articulación de hojas de ruta nacionales hacia sistemas alimentarios sostenibles, resilientes y equitativos, de manera que contribuya a la materialización de la visión de la Agenda 2030 para el Desarrollo Sostenible. Los Diálogos nacionales se están consolidando en visiones claras de lo que los gobiernos, junto con las diferentes partes interesadas, esperan de los sistemas alimentarios para el 2030. Los Diálogos de los Estados Miembros están diseñados para que los participantes puedan trabajar juntos en la exploración de desafíos y opciones de cara a transformar los sistemas alimentarios de un país. Se basan en los siete principios de actuación que fundamentan la visión de la Cumbre de un futuro equitativo y saludable para todos, así como en contribuir a la progresiva materialización del derecho a la alimentación. Las conclusiones de los Diálogos tienen por objeto informar la articulación de hojas de ruta nacionales hacia sistemas alimentarios sostenibles. Estas hojas de ruta pueden servir como puntos de referencia para todo el gobierno y para todas las partes interesadas en los próximos años. La ruta para lograr la visión de los sistemas alimentarios de cada nación se presentará como un documento centrado particularmente en aquellos sectores de la sociedad que tienen menos recursos e influencia, y que tienden a ser los más difíciles de alcanzar. No hay una longitud predeterminada para la hoja de ruta, pero alrededor de cinco páginas deben ser suficientes para recoger una exposición profunda y con matices, al mismo tiempo que lo suficientemente concisa. Articulación de hojas de ruta nacionales para la transformación de los sistemas alimentarios en apoyo de la Agenda 2030: Consideraciones para el documento de una hoja de ruta nacional estratégica Dos informes de síntesis basados en Formularios publicados de Comentarios Oficiales para el Diálogo entre los Estados Miembros Fase 1 Fase 2 Fase 3 Configuración de una hoja de ruta hacia unos sistemas alimentarios nacionales sostenibles","author":[{"dropping-particle":"","family":"Cumbre sobre los Sistemas Alimentarios","given":"","non-dropping-particle":"","parse-names":false,"suffix":""}],"id":"ITEM-1","issued":{"date-parts":[["2021"]]},"title":"HOJAS DE RUTA NACIONALES","type":"report"},"uris":["http://www.mendeley.com/documents/?uuid=9d4454a3-ad1c-3391-b509-68503eea0032"]}],"mendeley":{"formattedCitation":"(Cumbre sobre los Sistemas Alimentarios, 2021)","plainTextFormattedCitation":"(Cumbre sobre los Sistemas Alimentarios, 2021)","previouslyFormattedCitation":"(Cumbre sobre los Sistemas Alimentarios, 2021)"},"properties":{"noteIndex":0},"schema":"https://github.com/citation-style-language/schema/raw/master/csl-citation.json"}</w:instrText>
      </w:r>
      <w:r w:rsidR="00A4704E" w:rsidRPr="00A4704E">
        <w:fldChar w:fldCharType="separate"/>
      </w:r>
      <w:r w:rsidR="00A4704E" w:rsidRPr="00A4704E">
        <w:rPr>
          <w:noProof/>
        </w:rPr>
        <w:t>(Cumbre sobre los Sistemas Alimentarios, 2021)</w:t>
      </w:r>
      <w:r w:rsidR="00A4704E" w:rsidRPr="00A4704E">
        <w:fldChar w:fldCharType="end"/>
      </w:r>
      <w:r w:rsidR="00A4704E" w:rsidRPr="00A4704E">
        <w:t xml:space="preserve">. </w:t>
      </w:r>
      <w:r w:rsidR="00A4704E">
        <w:t xml:space="preserve">El desarrollo de los diálogos en Colombia y la participación del país en la </w:t>
      </w:r>
      <w:r w:rsidR="00F41A5F" w:rsidRPr="00F41A5F">
        <w:rPr>
          <w:rFonts w:cstheme="minorHAnsi"/>
        </w:rPr>
        <w:t>Cumbre</w:t>
      </w:r>
      <w:r w:rsidR="00A4704E">
        <w:rPr>
          <w:rFonts w:cstheme="minorHAnsi"/>
        </w:rPr>
        <w:t>,</w:t>
      </w:r>
      <w:r w:rsidR="00F41A5F" w:rsidRPr="00F41A5F">
        <w:rPr>
          <w:rFonts w:cstheme="minorHAnsi"/>
        </w:rPr>
        <w:t xml:space="preserve"> está</w:t>
      </w:r>
      <w:r w:rsidR="00A4704E">
        <w:rPr>
          <w:rFonts w:cstheme="minorHAnsi"/>
        </w:rPr>
        <w:t>n</w:t>
      </w:r>
      <w:r w:rsidR="00F41A5F" w:rsidRPr="00F41A5F">
        <w:rPr>
          <w:rFonts w:cstheme="minorHAnsi"/>
        </w:rPr>
        <w:t xml:space="preserve"> en línea con el compromiso de transformar los sistemas alimentarios y contribuir al logro de la Agenda 2030.</w:t>
      </w:r>
    </w:p>
    <w:p w14:paraId="652ADDA2" w14:textId="77777777" w:rsidR="001078A8" w:rsidRPr="006B635C" w:rsidRDefault="001078A8" w:rsidP="005E3B47">
      <w:pPr>
        <w:pStyle w:val="Ttulo1"/>
        <w:spacing w:before="0" w:line="240" w:lineRule="auto"/>
        <w:rPr>
          <w:rFonts w:asciiTheme="minorHAnsi" w:hAnsiTheme="minorHAnsi" w:cstheme="minorHAnsi"/>
          <w:b/>
          <w:color w:val="4472C4" w:themeColor="accent5"/>
          <w:sz w:val="26"/>
          <w:szCs w:val="26"/>
          <w:lang w:val="es-ES"/>
        </w:rPr>
      </w:pPr>
      <w:bookmarkStart w:id="2" w:name="_Toc82362314"/>
      <w:r w:rsidRPr="006B635C">
        <w:rPr>
          <w:rFonts w:asciiTheme="minorHAnsi" w:hAnsiTheme="minorHAnsi" w:cstheme="minorHAnsi"/>
          <w:b/>
          <w:color w:val="4472C4" w:themeColor="accent5"/>
          <w:sz w:val="26"/>
          <w:szCs w:val="26"/>
          <w:lang w:val="es-ES"/>
        </w:rPr>
        <w:t>Objetivo</w:t>
      </w:r>
      <w:bookmarkEnd w:id="2"/>
    </w:p>
    <w:p w14:paraId="0FDBEFCE" w14:textId="77777777" w:rsidR="006D4AF0" w:rsidRDefault="006D4AF0" w:rsidP="005E3B47">
      <w:pPr>
        <w:spacing w:after="0" w:line="240" w:lineRule="auto"/>
        <w:jc w:val="both"/>
        <w:rPr>
          <w:lang w:val="es-ES"/>
        </w:rPr>
      </w:pPr>
      <w:r>
        <w:rPr>
          <w:lang w:val="es-ES"/>
        </w:rPr>
        <w:t>Presentar la a</w:t>
      </w:r>
      <w:r w:rsidRPr="006D4AF0">
        <w:rPr>
          <w:lang w:val="es-ES"/>
        </w:rPr>
        <w:t>puesta nacional</w:t>
      </w:r>
      <w:r w:rsidR="005359EA">
        <w:rPr>
          <w:lang w:val="es-ES"/>
        </w:rPr>
        <w:t xml:space="preserve"> para la transformación de los </w:t>
      </w:r>
      <w:r w:rsidRPr="006D4AF0">
        <w:rPr>
          <w:lang w:val="es-ES"/>
        </w:rPr>
        <w:t>sistemas alimentarios</w:t>
      </w:r>
      <w:r w:rsidR="005359EA">
        <w:rPr>
          <w:lang w:val="es-ES"/>
        </w:rPr>
        <w:t xml:space="preserve"> en Colombia, </w:t>
      </w:r>
      <w:r>
        <w:rPr>
          <w:lang w:val="es-ES"/>
        </w:rPr>
        <w:t>c</w:t>
      </w:r>
      <w:r w:rsidR="005359EA">
        <w:rPr>
          <w:lang w:val="es-ES"/>
        </w:rPr>
        <w:t xml:space="preserve">omo contribución al logro de la </w:t>
      </w:r>
      <w:r>
        <w:rPr>
          <w:lang w:val="es-ES"/>
        </w:rPr>
        <w:t>Agenda 2030.</w:t>
      </w:r>
      <w:r w:rsidRPr="006D4AF0">
        <w:rPr>
          <w:lang w:val="es-ES"/>
        </w:rPr>
        <w:t xml:space="preserve"> </w:t>
      </w:r>
    </w:p>
    <w:p w14:paraId="3461D779" w14:textId="77777777" w:rsidR="005D03D3" w:rsidRDefault="005D03D3" w:rsidP="005E3B47">
      <w:pPr>
        <w:pStyle w:val="Prrafodelista"/>
        <w:spacing w:after="0" w:line="240" w:lineRule="auto"/>
        <w:jc w:val="both"/>
        <w:rPr>
          <w:b/>
        </w:rPr>
      </w:pPr>
    </w:p>
    <w:p w14:paraId="1811FD2A" w14:textId="77777777" w:rsidR="001078A8" w:rsidRPr="006B635C" w:rsidRDefault="00416B94" w:rsidP="005E3B47">
      <w:pPr>
        <w:pStyle w:val="Ttulo1"/>
        <w:spacing w:before="0" w:line="240" w:lineRule="auto"/>
        <w:rPr>
          <w:rFonts w:asciiTheme="minorHAnsi" w:hAnsiTheme="minorHAnsi" w:cstheme="minorHAnsi"/>
          <w:b/>
          <w:color w:val="4472C4" w:themeColor="accent5"/>
          <w:sz w:val="26"/>
          <w:szCs w:val="26"/>
          <w:lang w:val="es-ES"/>
        </w:rPr>
      </w:pPr>
      <w:bookmarkStart w:id="3" w:name="_Toc82362315"/>
      <w:r w:rsidRPr="006B635C">
        <w:rPr>
          <w:rFonts w:asciiTheme="minorHAnsi" w:hAnsiTheme="minorHAnsi" w:cstheme="minorHAnsi"/>
          <w:b/>
          <w:color w:val="4472C4" w:themeColor="accent5"/>
          <w:sz w:val="26"/>
          <w:szCs w:val="26"/>
          <w:lang w:val="es-ES"/>
        </w:rPr>
        <w:lastRenderedPageBreak/>
        <w:t>Hoja de Ruta para la transformación de los sistemas alimentarios</w:t>
      </w:r>
      <w:r w:rsidR="005D03D3" w:rsidRPr="006B635C">
        <w:rPr>
          <w:rFonts w:asciiTheme="minorHAnsi" w:hAnsiTheme="minorHAnsi" w:cstheme="minorHAnsi"/>
          <w:b/>
          <w:color w:val="4472C4" w:themeColor="accent5"/>
          <w:sz w:val="26"/>
          <w:szCs w:val="26"/>
          <w:lang w:val="es-ES"/>
        </w:rPr>
        <w:t xml:space="preserve"> en Colombia</w:t>
      </w:r>
      <w:bookmarkEnd w:id="3"/>
    </w:p>
    <w:p w14:paraId="031F22FF" w14:textId="606A741D" w:rsidR="005D03D3" w:rsidRDefault="00842D43" w:rsidP="005E3B47">
      <w:pPr>
        <w:spacing w:after="0" w:line="240" w:lineRule="auto"/>
      </w:pPr>
      <w:r>
        <w:t>La hoja de ruta es</w:t>
      </w:r>
      <w:r w:rsidR="00A3138F">
        <w:t xml:space="preserve"> un documento estratégico que </w:t>
      </w:r>
      <w:r>
        <w:t xml:space="preserve">presenta la apuesta del país hacia la transformación de los sistemas alimentarios. </w:t>
      </w:r>
      <w:r w:rsidR="00A52961">
        <w:t>Para construirla, se llevó a cabo el siguiente proceso:</w:t>
      </w:r>
    </w:p>
    <w:p w14:paraId="0FB78278" w14:textId="77777777" w:rsidR="00E22A3E" w:rsidRDefault="00E22A3E" w:rsidP="005E3B47">
      <w:pPr>
        <w:spacing w:after="0" w:line="240" w:lineRule="auto"/>
      </w:pPr>
    </w:p>
    <w:p w14:paraId="1DE5D974" w14:textId="73CA7894" w:rsidR="00A52961" w:rsidRPr="00A975BB" w:rsidRDefault="00E22A3E" w:rsidP="000928D3">
      <w:pPr>
        <w:pStyle w:val="Ttulo2"/>
        <w:numPr>
          <w:ilvl w:val="0"/>
          <w:numId w:val="11"/>
        </w:numPr>
        <w:rPr>
          <w:rFonts w:asciiTheme="minorHAnsi" w:hAnsiTheme="minorHAnsi" w:cstheme="minorHAnsi"/>
          <w:b/>
          <w:color w:val="4472C4" w:themeColor="accent5"/>
          <w:sz w:val="24"/>
        </w:rPr>
      </w:pPr>
      <w:bookmarkStart w:id="4" w:name="_Toc82362316"/>
      <w:r w:rsidRPr="00A975BB">
        <w:rPr>
          <w:rFonts w:asciiTheme="minorHAnsi" w:hAnsiTheme="minorHAnsi" w:cstheme="minorHAnsi"/>
          <w:b/>
          <w:sz w:val="24"/>
        </w:rPr>
        <w:t>Mapeo de acciones que adelanta el país</w:t>
      </w:r>
      <w:bookmarkEnd w:id="4"/>
    </w:p>
    <w:p w14:paraId="0A7B921A" w14:textId="2F56AE7F" w:rsidR="00F16A5A" w:rsidRPr="00A975BB" w:rsidRDefault="00A975BB" w:rsidP="00E80CD4">
      <w:pPr>
        <w:jc w:val="both"/>
        <w:rPr>
          <w:b/>
        </w:rPr>
      </w:pPr>
      <w:r w:rsidRPr="00C10BB4">
        <w:t xml:space="preserve">Se llevó a cabo la identificación de las acciones que se encuentra adelantando el país en diferentes áreas relacionadas con los sistemas alimentarios. </w:t>
      </w:r>
      <w:r w:rsidR="00B864A3">
        <w:t>Para la o</w:t>
      </w:r>
      <w:r w:rsidRPr="00C10BB4">
        <w:t>rganización</w:t>
      </w:r>
      <w:r w:rsidR="00B864A3">
        <w:t xml:space="preserve"> de las cerca de 200 acciones identificadas, se tomó como base</w:t>
      </w:r>
      <w:r w:rsidRPr="00C10BB4">
        <w:t xml:space="preserve"> las Vías de acción que propone la Cumbre sobre los sistemas Alimentarios. </w:t>
      </w:r>
    </w:p>
    <w:p w14:paraId="611CEB37" w14:textId="4C3237A2" w:rsidR="5BD0D1AD" w:rsidRPr="006B635C" w:rsidRDefault="00E22A3E" w:rsidP="000928D3">
      <w:pPr>
        <w:pStyle w:val="Ttulo2"/>
        <w:numPr>
          <w:ilvl w:val="0"/>
          <w:numId w:val="11"/>
        </w:numPr>
        <w:rPr>
          <w:rFonts w:asciiTheme="minorHAnsi" w:hAnsiTheme="minorHAnsi" w:cstheme="minorHAnsi"/>
          <w:b/>
          <w:sz w:val="24"/>
        </w:rPr>
      </w:pPr>
      <w:bookmarkStart w:id="5" w:name="_Toc82362317"/>
      <w:r w:rsidRPr="006B635C">
        <w:rPr>
          <w:rFonts w:asciiTheme="minorHAnsi" w:hAnsiTheme="minorHAnsi" w:cstheme="minorHAnsi"/>
          <w:b/>
          <w:sz w:val="24"/>
        </w:rPr>
        <w:t>Desarrollo de los diálogos</w:t>
      </w:r>
      <w:bookmarkEnd w:id="5"/>
      <w:r w:rsidRPr="006B635C">
        <w:rPr>
          <w:rFonts w:asciiTheme="minorHAnsi" w:hAnsiTheme="minorHAnsi" w:cstheme="minorHAnsi"/>
          <w:b/>
          <w:sz w:val="24"/>
        </w:rPr>
        <w:t xml:space="preserve"> </w:t>
      </w:r>
    </w:p>
    <w:p w14:paraId="2F6B0CBD" w14:textId="77777777" w:rsidR="3D4A351E" w:rsidRDefault="3D4A351E" w:rsidP="005E3B47">
      <w:pPr>
        <w:spacing w:after="0" w:line="240" w:lineRule="auto"/>
        <w:jc w:val="both"/>
      </w:pPr>
      <w:r w:rsidRPr="5BD0D1AD">
        <w:t xml:space="preserve">Desde el 2020, el país ha estado participando en reuniones preparatorias de la Cumbre, razón por la cual se ha venido aplicando la metodología propuesta por el equipo de Naciones Unidas para el desarrollo de los diálogos de Estados Miembro con miras a la Cumbre sobre los Sistemas Alimentarios. </w:t>
      </w:r>
    </w:p>
    <w:p w14:paraId="6FB57048" w14:textId="77777777" w:rsidR="5BD0D1AD" w:rsidRDefault="5BD0D1AD" w:rsidP="005E3B47">
      <w:pPr>
        <w:spacing w:after="0" w:line="240" w:lineRule="auto"/>
        <w:jc w:val="both"/>
      </w:pPr>
    </w:p>
    <w:p w14:paraId="15301BC5" w14:textId="18DD001A" w:rsidR="3D4A351E" w:rsidRDefault="3D4A351E" w:rsidP="005E3B47">
      <w:pPr>
        <w:spacing w:after="0" w:line="240" w:lineRule="auto"/>
        <w:ind w:firstLine="284"/>
        <w:rPr>
          <w:b/>
          <w:i/>
        </w:rPr>
      </w:pPr>
      <w:r w:rsidRPr="00F16A5A">
        <w:rPr>
          <w:b/>
          <w:i/>
        </w:rPr>
        <w:t>Roles clave para el desarrollo de los diálogos en Colombia</w:t>
      </w:r>
    </w:p>
    <w:p w14:paraId="64BFA06D" w14:textId="512ECABF" w:rsidR="3D4A351E" w:rsidRDefault="3D4A351E" w:rsidP="005E3B47">
      <w:pPr>
        <w:spacing w:after="0" w:line="240" w:lineRule="auto"/>
        <w:jc w:val="both"/>
      </w:pPr>
      <w:r w:rsidRPr="5BD0D1AD">
        <w:t xml:space="preserve">En el marco de la Cumbre sobre los Sistemas Alimentarios, y siguiendo la metodología propuesta para ella, se </w:t>
      </w:r>
      <w:r w:rsidR="00480391">
        <w:t>designaron</w:t>
      </w:r>
      <w:r w:rsidRPr="5BD0D1AD">
        <w:t xml:space="preserve"> tres (3) roles clave para el desarrollo de los diálogos en el país, estos son convocante, administrador y facilitador, cuyas entidades designadas para asumirlos y responsabilidades se mencionan a continuación: </w:t>
      </w:r>
    </w:p>
    <w:p w14:paraId="1A1193DA" w14:textId="77777777" w:rsidR="3D4A351E" w:rsidRDefault="3D4A351E" w:rsidP="000928D3">
      <w:pPr>
        <w:pStyle w:val="Prrafodelista"/>
        <w:numPr>
          <w:ilvl w:val="0"/>
          <w:numId w:val="2"/>
        </w:numPr>
        <w:spacing w:after="0" w:line="240" w:lineRule="auto"/>
        <w:ind w:left="426" w:hanging="142"/>
        <w:jc w:val="both"/>
        <w:rPr>
          <w:i/>
          <w:iCs/>
        </w:rPr>
      </w:pPr>
      <w:r w:rsidRPr="5BD0D1AD">
        <w:rPr>
          <w:b/>
          <w:bCs/>
          <w:i/>
          <w:iCs/>
        </w:rPr>
        <w:t>Convocante</w:t>
      </w:r>
      <w:r w:rsidRPr="5BD0D1AD">
        <w:t>: Planeación, organización y desarrollo de los diálogos.</w:t>
      </w:r>
      <w:r w:rsidRPr="5BD0D1AD">
        <w:rPr>
          <w:i/>
          <w:iCs/>
        </w:rPr>
        <w:t xml:space="preserve"> </w:t>
      </w:r>
    </w:p>
    <w:p w14:paraId="1E605E15" w14:textId="77777777" w:rsidR="3D4A351E" w:rsidRDefault="3D4A351E" w:rsidP="000928D3">
      <w:pPr>
        <w:numPr>
          <w:ilvl w:val="1"/>
          <w:numId w:val="2"/>
        </w:numPr>
        <w:spacing w:after="0" w:line="240" w:lineRule="auto"/>
        <w:ind w:left="567" w:hanging="141"/>
        <w:jc w:val="both"/>
      </w:pPr>
      <w:r w:rsidRPr="5BD0D1AD">
        <w:rPr>
          <w:lang w:val="es-ES"/>
        </w:rPr>
        <w:t xml:space="preserve">Primera Dama de la Nación </w:t>
      </w:r>
      <w:r w:rsidRPr="5BD0D1AD">
        <w:rPr>
          <w:rFonts w:ascii="Wingdings" w:eastAsia="Wingdings" w:hAnsi="Wingdings"/>
          <w:lang w:val="es-ES"/>
        </w:rPr>
        <w:t></w:t>
      </w:r>
      <w:r w:rsidRPr="5BD0D1AD">
        <w:rPr>
          <w:lang w:val="es-ES"/>
        </w:rPr>
        <w:t xml:space="preserve"> Embajadora del ODS 17</w:t>
      </w:r>
    </w:p>
    <w:p w14:paraId="39DE293F" w14:textId="5081A71D" w:rsidR="3D4A351E" w:rsidRDefault="3D4A351E" w:rsidP="000928D3">
      <w:pPr>
        <w:numPr>
          <w:ilvl w:val="1"/>
          <w:numId w:val="2"/>
        </w:numPr>
        <w:spacing w:after="0" w:line="240" w:lineRule="auto"/>
        <w:ind w:left="567" w:hanging="141"/>
        <w:jc w:val="both"/>
      </w:pPr>
      <w:r w:rsidRPr="5BD0D1AD">
        <w:rPr>
          <w:lang w:val="es-ES"/>
        </w:rPr>
        <w:t>Directora General de</w:t>
      </w:r>
      <w:r w:rsidR="00F80020">
        <w:rPr>
          <w:lang w:val="es-ES"/>
        </w:rPr>
        <w:t>l</w:t>
      </w:r>
      <w:r w:rsidRPr="5BD0D1AD">
        <w:rPr>
          <w:lang w:val="es-ES"/>
        </w:rPr>
        <w:t xml:space="preserve"> I</w:t>
      </w:r>
      <w:r w:rsidR="00BA1A5B">
        <w:rPr>
          <w:lang w:val="es-ES"/>
        </w:rPr>
        <w:t xml:space="preserve">nstituto Colombiano de </w:t>
      </w:r>
      <w:r w:rsidRPr="5BD0D1AD">
        <w:rPr>
          <w:lang w:val="es-ES"/>
        </w:rPr>
        <w:t>B</w:t>
      </w:r>
      <w:r w:rsidR="00BA1A5B">
        <w:rPr>
          <w:lang w:val="es-ES"/>
        </w:rPr>
        <w:t xml:space="preserve">ienestar </w:t>
      </w:r>
      <w:r w:rsidRPr="5BD0D1AD">
        <w:rPr>
          <w:lang w:val="es-ES"/>
        </w:rPr>
        <w:t>F</w:t>
      </w:r>
      <w:r w:rsidR="00BA1A5B">
        <w:rPr>
          <w:lang w:val="es-ES"/>
        </w:rPr>
        <w:t>amiliar - ICBF</w:t>
      </w:r>
      <w:r w:rsidRPr="5BD0D1AD">
        <w:rPr>
          <w:rFonts w:ascii="Wingdings" w:eastAsia="Wingdings" w:hAnsi="Wingdings"/>
          <w:lang w:val="es-ES"/>
        </w:rPr>
        <w:t></w:t>
      </w:r>
      <w:r w:rsidRPr="5BD0D1AD">
        <w:rPr>
          <w:lang w:val="es-ES"/>
        </w:rPr>
        <w:t xml:space="preserve"> Secretaría Técnica</w:t>
      </w:r>
      <w:r w:rsidR="00BA1A5B">
        <w:rPr>
          <w:lang w:val="es-ES"/>
        </w:rPr>
        <w:t xml:space="preserve"> de la</w:t>
      </w:r>
      <w:r w:rsidRPr="5BD0D1AD">
        <w:rPr>
          <w:lang w:val="es-ES"/>
        </w:rPr>
        <w:t xml:space="preserve"> Comisión Intersectorial de Seguridad Alimentaria y Nutricional </w:t>
      </w:r>
      <w:r w:rsidR="00BA1A5B">
        <w:rPr>
          <w:lang w:val="es-ES"/>
        </w:rPr>
        <w:t xml:space="preserve">- </w:t>
      </w:r>
      <w:r w:rsidRPr="5BD0D1AD">
        <w:rPr>
          <w:lang w:val="es-ES"/>
        </w:rPr>
        <w:t>CISAN</w:t>
      </w:r>
    </w:p>
    <w:p w14:paraId="1B03BA1B" w14:textId="77777777" w:rsidR="3D4A351E" w:rsidRPr="00A52961" w:rsidRDefault="3D4A351E" w:rsidP="000928D3">
      <w:pPr>
        <w:pStyle w:val="Prrafodelista"/>
        <w:numPr>
          <w:ilvl w:val="0"/>
          <w:numId w:val="2"/>
        </w:numPr>
        <w:spacing w:after="0" w:line="240" w:lineRule="auto"/>
        <w:ind w:left="426" w:hanging="142"/>
        <w:jc w:val="both"/>
        <w:rPr>
          <w:b/>
          <w:bCs/>
          <w:i/>
          <w:iCs/>
        </w:rPr>
      </w:pPr>
      <w:r w:rsidRPr="5BD0D1AD">
        <w:rPr>
          <w:b/>
          <w:bCs/>
          <w:i/>
          <w:iCs/>
        </w:rPr>
        <w:t>Administrador</w:t>
      </w:r>
      <w:r w:rsidRPr="00A52961">
        <w:rPr>
          <w:b/>
          <w:bCs/>
          <w:i/>
          <w:iCs/>
        </w:rPr>
        <w:t xml:space="preserve">: </w:t>
      </w:r>
      <w:r w:rsidRPr="00CB75EF">
        <w:rPr>
          <w:bCs/>
          <w:iCs/>
        </w:rPr>
        <w:t>Evaluar, consolidar y presentar los Diálogos.</w:t>
      </w:r>
    </w:p>
    <w:p w14:paraId="4A17D648" w14:textId="4FA04775" w:rsidR="3D4A351E" w:rsidRDefault="3D4A351E" w:rsidP="006F6A8B">
      <w:pPr>
        <w:spacing w:after="0" w:line="240" w:lineRule="auto"/>
        <w:ind w:left="426" w:hanging="142"/>
        <w:rPr>
          <w:sz w:val="16"/>
          <w:szCs w:val="16"/>
        </w:rPr>
      </w:pPr>
      <w:r w:rsidRPr="5BD0D1AD">
        <w:rPr>
          <w:lang w:val="es-ES"/>
        </w:rPr>
        <w:t xml:space="preserve">Secretaría Técnica CISAN </w:t>
      </w:r>
      <w:r w:rsidRPr="5BD0D1AD">
        <w:rPr>
          <w:rFonts w:ascii="Wingdings" w:eastAsia="Wingdings" w:hAnsi="Wingdings"/>
          <w:lang w:val="es-ES"/>
        </w:rPr>
        <w:t></w:t>
      </w:r>
      <w:r w:rsidRPr="5BD0D1AD">
        <w:rPr>
          <w:lang w:val="es-ES"/>
        </w:rPr>
        <w:t xml:space="preserve"> </w:t>
      </w:r>
      <w:r w:rsidRPr="5BD0D1AD">
        <w:t>I</w:t>
      </w:r>
      <w:r w:rsidR="006F6A8B">
        <w:t>n</w:t>
      </w:r>
      <w:r w:rsidRPr="5BD0D1AD">
        <w:t>stituto Colombiano de Bienestar Familiar</w:t>
      </w:r>
    </w:p>
    <w:p w14:paraId="22A0BD3C" w14:textId="77777777" w:rsidR="3D4A351E" w:rsidRPr="00A52961" w:rsidRDefault="3D4A351E" w:rsidP="000928D3">
      <w:pPr>
        <w:pStyle w:val="Prrafodelista"/>
        <w:numPr>
          <w:ilvl w:val="0"/>
          <w:numId w:val="2"/>
        </w:numPr>
        <w:spacing w:after="0" w:line="240" w:lineRule="auto"/>
        <w:ind w:left="426" w:hanging="142"/>
        <w:jc w:val="both"/>
        <w:rPr>
          <w:b/>
          <w:bCs/>
          <w:i/>
          <w:iCs/>
        </w:rPr>
      </w:pPr>
      <w:r w:rsidRPr="5BD0D1AD">
        <w:rPr>
          <w:b/>
          <w:bCs/>
          <w:i/>
          <w:iCs/>
        </w:rPr>
        <w:t>Facilitador</w:t>
      </w:r>
      <w:r w:rsidRPr="00A52961">
        <w:rPr>
          <w:b/>
          <w:bCs/>
          <w:i/>
          <w:iCs/>
        </w:rPr>
        <w:t xml:space="preserve">: </w:t>
      </w:r>
      <w:r w:rsidRPr="00A52961">
        <w:rPr>
          <w:bCs/>
          <w:iCs/>
        </w:rPr>
        <w:t>Apoyar la dinamización y recursos para los diálogos. Contribuciones desde su marco programático y mandato.</w:t>
      </w:r>
    </w:p>
    <w:p w14:paraId="4B700F1E" w14:textId="66DA801B" w:rsidR="3D4A351E" w:rsidRPr="006F6A8B" w:rsidRDefault="3D4A351E" w:rsidP="000928D3">
      <w:pPr>
        <w:numPr>
          <w:ilvl w:val="1"/>
          <w:numId w:val="2"/>
        </w:numPr>
        <w:spacing w:after="0" w:line="240" w:lineRule="auto"/>
        <w:ind w:left="567" w:hanging="141"/>
        <w:jc w:val="both"/>
        <w:rPr>
          <w:lang w:val="es-ES"/>
        </w:rPr>
      </w:pPr>
      <w:r w:rsidRPr="5BD0D1AD">
        <w:rPr>
          <w:lang w:val="es-ES"/>
        </w:rPr>
        <w:t>Secretaría Técnica CISAN</w:t>
      </w:r>
      <w:r w:rsidR="00BA1A5B">
        <w:rPr>
          <w:lang w:val="es-ES"/>
        </w:rPr>
        <w:t xml:space="preserve"> (ICBF)</w:t>
      </w:r>
    </w:p>
    <w:p w14:paraId="07507B8F" w14:textId="79F1E30C" w:rsidR="3D4A351E" w:rsidRPr="006F6A8B" w:rsidRDefault="006F6A8B" w:rsidP="000928D3">
      <w:pPr>
        <w:numPr>
          <w:ilvl w:val="1"/>
          <w:numId w:val="2"/>
        </w:numPr>
        <w:spacing w:after="0" w:line="240" w:lineRule="auto"/>
        <w:ind w:left="567" w:hanging="141"/>
        <w:jc w:val="both"/>
        <w:rPr>
          <w:lang w:val="es-ES"/>
        </w:rPr>
      </w:pPr>
      <w:r>
        <w:rPr>
          <w:lang w:val="es-ES"/>
        </w:rPr>
        <w:t xml:space="preserve">Agencias de cooperación: </w:t>
      </w:r>
      <w:r w:rsidR="3D4A351E" w:rsidRPr="5BD0D1AD">
        <w:rPr>
          <w:lang w:val="es-ES"/>
        </w:rPr>
        <w:t>FAO, PNUD</w:t>
      </w:r>
    </w:p>
    <w:p w14:paraId="3450C025" w14:textId="77777777" w:rsidR="5BD0D1AD" w:rsidRDefault="5BD0D1AD" w:rsidP="005E3B47">
      <w:pPr>
        <w:spacing w:after="0" w:line="240" w:lineRule="auto"/>
        <w:jc w:val="both"/>
      </w:pPr>
    </w:p>
    <w:p w14:paraId="653EC0CC" w14:textId="77777777" w:rsidR="3D4A351E" w:rsidRPr="00F16A5A" w:rsidRDefault="3D4A351E" w:rsidP="005E3B47">
      <w:pPr>
        <w:spacing w:after="0" w:line="240" w:lineRule="auto"/>
        <w:ind w:firstLine="284"/>
        <w:rPr>
          <w:b/>
          <w:i/>
        </w:rPr>
      </w:pPr>
      <w:r w:rsidRPr="00F16A5A">
        <w:rPr>
          <w:b/>
          <w:i/>
        </w:rPr>
        <w:t xml:space="preserve">Fases para el desarrollo de los Diálogos subnacionales y nacionales </w:t>
      </w:r>
    </w:p>
    <w:p w14:paraId="101DFC4C" w14:textId="735D6D41" w:rsidR="3D4A351E" w:rsidRDefault="3D4A351E" w:rsidP="005E3B47">
      <w:pPr>
        <w:spacing w:after="0" w:line="240" w:lineRule="auto"/>
        <w:jc w:val="both"/>
      </w:pPr>
      <w:r w:rsidRPr="5BD0D1AD">
        <w:t xml:space="preserve">Los diálogos buscaron favorecer la participación de diferentes actores en distintos niveles, por lo que el país desarrolló seis (6) diálogos en 3 fases: </w:t>
      </w:r>
    </w:p>
    <w:p w14:paraId="12F5FF5D" w14:textId="630FC5CB" w:rsidR="3D4A351E" w:rsidRDefault="3D4A351E" w:rsidP="000928D3">
      <w:pPr>
        <w:pStyle w:val="Prrafodelista"/>
        <w:numPr>
          <w:ilvl w:val="0"/>
          <w:numId w:val="1"/>
        </w:numPr>
        <w:spacing w:after="0" w:line="240" w:lineRule="auto"/>
        <w:ind w:left="426" w:hanging="142"/>
        <w:jc w:val="both"/>
      </w:pPr>
      <w:r w:rsidRPr="5BD0D1AD">
        <w:rPr>
          <w:b/>
          <w:bCs/>
        </w:rPr>
        <w:t>Fase 1</w:t>
      </w:r>
      <w:r w:rsidRPr="5BD0D1AD">
        <w:t xml:space="preserve">: Contempló 2 diálogos. Estableció </w:t>
      </w:r>
      <w:r w:rsidR="00480391">
        <w:t xml:space="preserve">el mapeo de acciones que fue la base para definir el abordaje de </w:t>
      </w:r>
      <w:r w:rsidRPr="5BD0D1AD">
        <w:t xml:space="preserve">los diálogos nacionales y subnacionales. Estuvo orientada hacia la participación de la CISAN y agencias de cooperación. </w:t>
      </w:r>
    </w:p>
    <w:p w14:paraId="50E1D77F" w14:textId="77777777" w:rsidR="3D4A351E" w:rsidRDefault="3D4A351E" w:rsidP="000928D3">
      <w:pPr>
        <w:pStyle w:val="Prrafodelista"/>
        <w:numPr>
          <w:ilvl w:val="0"/>
          <w:numId w:val="1"/>
        </w:numPr>
        <w:spacing w:after="0" w:line="240" w:lineRule="auto"/>
        <w:ind w:left="426" w:hanging="142"/>
        <w:jc w:val="both"/>
      </w:pPr>
      <w:r w:rsidRPr="5BD0D1AD">
        <w:rPr>
          <w:b/>
          <w:bCs/>
        </w:rPr>
        <w:t>Fase 2</w:t>
      </w:r>
      <w:r w:rsidRPr="5BD0D1AD">
        <w:t>: Diálogos subnacionales. Con dos diálogos, estuvo</w:t>
      </w:r>
      <w:r w:rsidRPr="5BD0D1AD">
        <w:rPr>
          <w:lang w:val="es-ES"/>
        </w:rPr>
        <w:t xml:space="preserve"> orientada a favorecer la participación de los territorios y los diferentes actores (sociedad civil, academia, sector público y sector privado), con el fin de revisar los avances, retos y propuestas de las regiones </w:t>
      </w:r>
      <w:r w:rsidRPr="5BD0D1AD">
        <w:t xml:space="preserve">hacia sistemas alimentarios sostenibles y el logro de los ODS en Colombia. Las regiones contempladas en el Plan Nacional de Desarrollo sirvieron como base para organizar el diálogo regional. </w:t>
      </w:r>
    </w:p>
    <w:p w14:paraId="0C5D223B" w14:textId="2911431E" w:rsidR="3D4A351E" w:rsidRDefault="3D4A351E" w:rsidP="000928D3">
      <w:pPr>
        <w:pStyle w:val="Prrafodelista"/>
        <w:numPr>
          <w:ilvl w:val="0"/>
          <w:numId w:val="1"/>
        </w:numPr>
        <w:spacing w:after="0" w:line="240" w:lineRule="auto"/>
        <w:ind w:left="426" w:hanging="142"/>
        <w:jc w:val="both"/>
      </w:pPr>
      <w:r w:rsidRPr="5BD0D1AD">
        <w:rPr>
          <w:b/>
          <w:bCs/>
        </w:rPr>
        <w:t>Fase 3</w:t>
      </w:r>
      <w:r w:rsidRPr="5BD0D1AD">
        <w:t>: Diálogos nacionales. Entidades del orden nacional adicionales a las que conforman la CISAN, brindaron sus aportes durante los 2 diálogos desarrollados. Esta fase permitió recopilar todos los aportes del proceso adelantado en las fases 1 y 2.</w:t>
      </w:r>
    </w:p>
    <w:p w14:paraId="1648943E" w14:textId="77777777" w:rsidR="00A52961" w:rsidRDefault="00A52961" w:rsidP="005E3B47">
      <w:pPr>
        <w:pStyle w:val="Prrafodelista"/>
        <w:spacing w:after="0" w:line="240" w:lineRule="auto"/>
        <w:jc w:val="both"/>
      </w:pPr>
    </w:p>
    <w:p w14:paraId="53D97065" w14:textId="2FBE4ACD" w:rsidR="3D4A351E" w:rsidRDefault="3D4A351E" w:rsidP="005E3B47">
      <w:pPr>
        <w:spacing w:after="0" w:line="240" w:lineRule="auto"/>
        <w:ind w:firstLine="284"/>
        <w:rPr>
          <w:b/>
          <w:i/>
        </w:rPr>
      </w:pPr>
      <w:r w:rsidRPr="00F16A5A">
        <w:rPr>
          <w:b/>
          <w:i/>
        </w:rPr>
        <w:t>Participantes</w:t>
      </w:r>
    </w:p>
    <w:p w14:paraId="4AF6378E" w14:textId="6F23E57E" w:rsidR="00F80020" w:rsidRDefault="3D4A351E" w:rsidP="005E3B47">
      <w:pPr>
        <w:spacing w:after="0" w:line="240" w:lineRule="auto"/>
        <w:jc w:val="both"/>
      </w:pPr>
      <w:r>
        <w:t>Los diálogos contaron con la participación de más de 400 personas provenientes de la sociedad civil, la academia, el sector públic</w:t>
      </w:r>
      <w:r w:rsidR="00F80020">
        <w:t xml:space="preserve">o, </w:t>
      </w:r>
      <w:r>
        <w:t>el sector privado d</w:t>
      </w:r>
      <w:r w:rsidR="00F80020">
        <w:t>el nivel nacional y territorial, y la cooperación internacional, como se presenta a continuación:</w:t>
      </w:r>
    </w:p>
    <w:p w14:paraId="4F28106D" w14:textId="77777777" w:rsidR="00480391" w:rsidRDefault="00480391" w:rsidP="005E3B47">
      <w:pPr>
        <w:spacing w:after="0" w:line="240" w:lineRule="auto"/>
        <w:jc w:val="both"/>
      </w:pPr>
    </w:p>
    <w:p w14:paraId="77F3FF8B" w14:textId="4F0B16F7" w:rsidR="00F80020" w:rsidRPr="00F80020" w:rsidRDefault="00F80020" w:rsidP="000928D3">
      <w:pPr>
        <w:pStyle w:val="Prrafodelista"/>
        <w:numPr>
          <w:ilvl w:val="0"/>
          <w:numId w:val="6"/>
        </w:numPr>
        <w:tabs>
          <w:tab w:val="num" w:pos="1440"/>
        </w:tabs>
        <w:spacing w:after="0" w:line="240" w:lineRule="auto"/>
        <w:ind w:left="426" w:hanging="142"/>
        <w:jc w:val="both"/>
        <w:rPr>
          <w:lang w:val="es-ES"/>
        </w:rPr>
      </w:pPr>
      <w:r w:rsidRPr="00F80020">
        <w:rPr>
          <w:b/>
        </w:rPr>
        <w:lastRenderedPageBreak/>
        <w:t>Sociedad civil</w:t>
      </w:r>
      <w:r>
        <w:t xml:space="preserve">: </w:t>
      </w:r>
      <w:r w:rsidR="00A3138F" w:rsidRPr="00F80020">
        <w:rPr>
          <w:lang w:val="es-ES"/>
        </w:rPr>
        <w:t>Organizaciones campesinas y comunitarias</w:t>
      </w:r>
      <w:r w:rsidR="00480391">
        <w:rPr>
          <w:lang w:val="es-ES"/>
        </w:rPr>
        <w:t>,</w:t>
      </w:r>
      <w:r w:rsidRPr="005E6577">
        <w:rPr>
          <w:lang w:val="es-ES"/>
        </w:rPr>
        <w:t xml:space="preserve"> </w:t>
      </w:r>
      <w:r w:rsidR="00A3138F" w:rsidRPr="005E6577">
        <w:rPr>
          <w:lang w:val="es-ES"/>
        </w:rPr>
        <w:t>Organizaciones étnicas</w:t>
      </w:r>
      <w:r w:rsidRPr="00F80020">
        <w:rPr>
          <w:lang w:val="es-ES"/>
        </w:rPr>
        <w:t xml:space="preserve">, </w:t>
      </w:r>
      <w:r w:rsidR="00A3138F" w:rsidRPr="00F80020">
        <w:rPr>
          <w:lang w:val="es-ES"/>
        </w:rPr>
        <w:t>ONGs</w:t>
      </w:r>
      <w:r w:rsidRPr="00F80020">
        <w:rPr>
          <w:lang w:val="es-ES"/>
        </w:rPr>
        <w:t xml:space="preserve">, </w:t>
      </w:r>
    </w:p>
    <w:p w14:paraId="326C9A8D" w14:textId="0D0607DE" w:rsidR="00F80020" w:rsidRPr="00F80020" w:rsidRDefault="00F80020" w:rsidP="000928D3">
      <w:pPr>
        <w:pStyle w:val="Prrafodelista"/>
        <w:numPr>
          <w:ilvl w:val="0"/>
          <w:numId w:val="6"/>
        </w:numPr>
        <w:tabs>
          <w:tab w:val="num" w:pos="1440"/>
        </w:tabs>
        <w:spacing w:after="0" w:line="240" w:lineRule="auto"/>
        <w:ind w:left="426" w:hanging="142"/>
        <w:jc w:val="both"/>
        <w:rPr>
          <w:lang w:val="es-ES"/>
        </w:rPr>
      </w:pPr>
      <w:r w:rsidRPr="00F80020">
        <w:rPr>
          <w:b/>
          <w:lang w:val="es-ES"/>
        </w:rPr>
        <w:t>Academia</w:t>
      </w:r>
      <w:r w:rsidRPr="00F80020">
        <w:rPr>
          <w:lang w:val="es-ES"/>
        </w:rPr>
        <w:t xml:space="preserve">: </w:t>
      </w:r>
      <w:r w:rsidR="00A3138F" w:rsidRPr="00F80020">
        <w:rPr>
          <w:lang w:val="es-ES"/>
        </w:rPr>
        <w:t>Universidades regionales (territoriales) y Nacionales</w:t>
      </w:r>
      <w:r w:rsidRPr="00F80020">
        <w:rPr>
          <w:lang w:val="es-ES"/>
        </w:rPr>
        <w:t xml:space="preserve">, </w:t>
      </w:r>
      <w:r w:rsidR="00A3138F" w:rsidRPr="00F80020">
        <w:rPr>
          <w:lang w:val="es-ES"/>
        </w:rPr>
        <w:t>Centros de investigación</w:t>
      </w:r>
      <w:r w:rsidRPr="00F80020">
        <w:rPr>
          <w:lang w:val="es-ES"/>
        </w:rPr>
        <w:t xml:space="preserve">, </w:t>
      </w:r>
      <w:r w:rsidR="00A3138F" w:rsidRPr="00F80020">
        <w:rPr>
          <w:lang w:val="es-ES"/>
        </w:rPr>
        <w:t>Servicio Nacional de Aprendizaje – SENA</w:t>
      </w:r>
    </w:p>
    <w:p w14:paraId="1212435B" w14:textId="77777777" w:rsidR="00A3138F" w:rsidRPr="00F80020" w:rsidRDefault="00A3138F" w:rsidP="000928D3">
      <w:pPr>
        <w:pStyle w:val="Prrafodelista"/>
        <w:numPr>
          <w:ilvl w:val="0"/>
          <w:numId w:val="6"/>
        </w:numPr>
        <w:spacing w:after="0" w:line="240" w:lineRule="auto"/>
        <w:ind w:left="426" w:hanging="142"/>
        <w:jc w:val="both"/>
      </w:pPr>
      <w:r w:rsidRPr="00F80020">
        <w:rPr>
          <w:b/>
          <w:lang w:val="es-ES"/>
        </w:rPr>
        <w:t>Agencias del Sistema de Naciones Unidas</w:t>
      </w:r>
      <w:r w:rsidRPr="00F80020">
        <w:rPr>
          <w:lang w:val="es-ES"/>
        </w:rPr>
        <w:t>: FAO, PNUD, WFP, UNICEF, OPS, FIDA, PNUMA, OCHA, Misión Permanente de Colombia ante la ONU</w:t>
      </w:r>
    </w:p>
    <w:p w14:paraId="61AEB2A1" w14:textId="2592D9EF" w:rsidR="00A3138F" w:rsidRPr="00F80020" w:rsidRDefault="00A3138F" w:rsidP="000928D3">
      <w:pPr>
        <w:pStyle w:val="Prrafodelista"/>
        <w:numPr>
          <w:ilvl w:val="0"/>
          <w:numId w:val="6"/>
        </w:numPr>
        <w:spacing w:after="0" w:line="240" w:lineRule="auto"/>
        <w:ind w:left="426" w:hanging="142"/>
        <w:jc w:val="both"/>
        <w:rPr>
          <w:lang w:val="es-ES"/>
        </w:rPr>
      </w:pPr>
      <w:r w:rsidRPr="00F80020">
        <w:rPr>
          <w:b/>
          <w:lang w:val="es-ES"/>
        </w:rPr>
        <w:t>Organismos de cooperación</w:t>
      </w:r>
      <w:r w:rsidRPr="00F80020">
        <w:rPr>
          <w:lang w:val="es-ES"/>
        </w:rPr>
        <w:t>: OIM, A</w:t>
      </w:r>
      <w:r w:rsidR="00BA1A5B">
        <w:rPr>
          <w:lang w:val="es-ES"/>
        </w:rPr>
        <w:t xml:space="preserve">lianza Bioversity – CIAT, FOLU, </w:t>
      </w:r>
      <w:r w:rsidRPr="00F80020">
        <w:rPr>
          <w:lang w:val="es-ES"/>
        </w:rPr>
        <w:t>E3 Ecología, Economía y Ética.</w:t>
      </w:r>
    </w:p>
    <w:p w14:paraId="0A59F511" w14:textId="7C3D2C2E" w:rsidR="00A3138F" w:rsidRPr="00F80020" w:rsidRDefault="00F80020" w:rsidP="000928D3">
      <w:pPr>
        <w:pStyle w:val="Prrafodelista"/>
        <w:numPr>
          <w:ilvl w:val="0"/>
          <w:numId w:val="6"/>
        </w:numPr>
        <w:tabs>
          <w:tab w:val="num" w:pos="1440"/>
        </w:tabs>
        <w:spacing w:after="0" w:line="240" w:lineRule="auto"/>
        <w:ind w:left="426" w:hanging="142"/>
        <w:jc w:val="both"/>
      </w:pPr>
      <w:r w:rsidRPr="00F80020">
        <w:rPr>
          <w:b/>
          <w:lang w:val="es-ES"/>
        </w:rPr>
        <w:t xml:space="preserve">Sector público: </w:t>
      </w:r>
      <w:r w:rsidR="00A3138F" w:rsidRPr="00F80020">
        <w:rPr>
          <w:lang w:val="es-ES"/>
        </w:rPr>
        <w:t>Ministerios de Agricultura, Ambiente, Salud, Vivienda, Educación, Comercio y Cancillería, C</w:t>
      </w:r>
      <w:r w:rsidR="006902E5">
        <w:rPr>
          <w:lang w:val="es-ES"/>
        </w:rPr>
        <w:t>ons</w:t>
      </w:r>
      <w:r w:rsidR="00222666">
        <w:rPr>
          <w:lang w:val="es-ES"/>
        </w:rPr>
        <w:t>e</w:t>
      </w:r>
      <w:r w:rsidR="006902E5">
        <w:rPr>
          <w:lang w:val="es-ES"/>
        </w:rPr>
        <w:t xml:space="preserve">jería </w:t>
      </w:r>
      <w:r w:rsidR="00A3138F" w:rsidRPr="00F80020">
        <w:rPr>
          <w:lang w:val="es-ES"/>
        </w:rPr>
        <w:t>P</w:t>
      </w:r>
      <w:r w:rsidR="006902E5">
        <w:rPr>
          <w:lang w:val="es-ES"/>
        </w:rPr>
        <w:t xml:space="preserve">residencial para la </w:t>
      </w:r>
      <w:r w:rsidR="00A3138F" w:rsidRPr="00F80020">
        <w:rPr>
          <w:lang w:val="es-ES"/>
        </w:rPr>
        <w:t>N</w:t>
      </w:r>
      <w:r w:rsidR="006902E5">
        <w:rPr>
          <w:lang w:val="es-ES"/>
        </w:rPr>
        <w:t xml:space="preserve">iñez y la </w:t>
      </w:r>
      <w:r w:rsidR="00A3138F" w:rsidRPr="00F80020">
        <w:rPr>
          <w:lang w:val="es-ES"/>
        </w:rPr>
        <w:t>A</w:t>
      </w:r>
      <w:r w:rsidR="006902E5">
        <w:rPr>
          <w:lang w:val="es-ES"/>
        </w:rPr>
        <w:t>dolescencia</w:t>
      </w:r>
      <w:r w:rsidR="00A3138F" w:rsidRPr="00F80020">
        <w:rPr>
          <w:lang w:val="es-ES"/>
        </w:rPr>
        <w:t>, D</w:t>
      </w:r>
      <w:r w:rsidR="006902E5">
        <w:rPr>
          <w:lang w:val="es-ES"/>
        </w:rPr>
        <w:t xml:space="preserve">epartamento </w:t>
      </w:r>
      <w:r w:rsidR="00A3138F" w:rsidRPr="00F80020">
        <w:rPr>
          <w:lang w:val="es-ES"/>
        </w:rPr>
        <w:t>N</w:t>
      </w:r>
      <w:r w:rsidR="006902E5">
        <w:rPr>
          <w:lang w:val="es-ES"/>
        </w:rPr>
        <w:t xml:space="preserve">acional de </w:t>
      </w:r>
      <w:r w:rsidR="00A3138F" w:rsidRPr="00F80020">
        <w:rPr>
          <w:lang w:val="es-ES"/>
        </w:rPr>
        <w:t>P</w:t>
      </w:r>
      <w:r w:rsidR="006902E5">
        <w:rPr>
          <w:lang w:val="es-ES"/>
        </w:rPr>
        <w:t>laneación</w:t>
      </w:r>
      <w:r w:rsidR="00A3138F" w:rsidRPr="00F80020">
        <w:rPr>
          <w:lang w:val="es-ES"/>
        </w:rPr>
        <w:t>, Prosperidad Social, ICBF, </w:t>
      </w:r>
      <w:r w:rsidR="006902E5" w:rsidRPr="005E6577">
        <w:rPr>
          <w:lang w:val="es-ES"/>
        </w:rPr>
        <w:t>Asociación Colombiana de Facultades de Nutrición y Dietética</w:t>
      </w:r>
      <w:r w:rsidR="006902E5">
        <w:rPr>
          <w:lang w:val="es-ES"/>
        </w:rPr>
        <w:t xml:space="preserve"> -</w:t>
      </w:r>
      <w:r w:rsidR="00A3138F" w:rsidRPr="006902E5">
        <w:rPr>
          <w:lang w:val="es-ES"/>
        </w:rPr>
        <w:t>Acofanud</w:t>
      </w:r>
      <w:r w:rsidR="00A3138F" w:rsidRPr="00A61573">
        <w:rPr>
          <w:lang w:val="es-ES"/>
        </w:rPr>
        <w:t>,</w:t>
      </w:r>
      <w:r w:rsidR="00A3138F" w:rsidRPr="00E80CD4">
        <w:rPr>
          <w:lang w:val="es-ES"/>
        </w:rPr>
        <w:t xml:space="preserve"> </w:t>
      </w:r>
      <w:r w:rsidR="00A3138F" w:rsidRPr="00F80020">
        <w:t>Administraciones Departamental, Municipal y Distrital</w:t>
      </w:r>
      <w:r>
        <w:t xml:space="preserve">, </w:t>
      </w:r>
      <w:r w:rsidR="00A3138F" w:rsidRPr="002506CC">
        <w:rPr>
          <w:lang w:val="es-ES"/>
        </w:rPr>
        <w:t>Entidades públicas territoriales y Nacionales</w:t>
      </w:r>
    </w:p>
    <w:p w14:paraId="33CCF8CB" w14:textId="5C5FF2DF" w:rsidR="00F80020" w:rsidRPr="008C6149" w:rsidRDefault="00F80020" w:rsidP="000928D3">
      <w:pPr>
        <w:pStyle w:val="Prrafodelista"/>
        <w:numPr>
          <w:ilvl w:val="0"/>
          <w:numId w:val="6"/>
        </w:numPr>
        <w:tabs>
          <w:tab w:val="num" w:pos="1440"/>
        </w:tabs>
        <w:spacing w:after="0" w:line="240" w:lineRule="auto"/>
        <w:ind w:left="426" w:hanging="142"/>
        <w:jc w:val="both"/>
      </w:pPr>
      <w:r w:rsidRPr="00F80020">
        <w:rPr>
          <w:b/>
          <w:lang w:val="es-ES"/>
        </w:rPr>
        <w:t>Sector privado</w:t>
      </w:r>
      <w:r w:rsidRPr="00F80020">
        <w:rPr>
          <w:lang w:val="es-ES"/>
        </w:rPr>
        <w:t xml:space="preserve">: Industria alimentaria, </w:t>
      </w:r>
      <w:r w:rsidR="00480391">
        <w:rPr>
          <w:lang w:val="es-ES"/>
        </w:rPr>
        <w:t>e</w:t>
      </w:r>
      <w:r w:rsidRPr="00F80020">
        <w:rPr>
          <w:lang w:val="es-ES"/>
        </w:rPr>
        <w:t xml:space="preserve">mpresa privada y sus fundaciones, </w:t>
      </w:r>
      <w:r w:rsidR="00480391">
        <w:rPr>
          <w:lang w:val="es-ES"/>
        </w:rPr>
        <w:t>o</w:t>
      </w:r>
      <w:r w:rsidRPr="00F80020">
        <w:rPr>
          <w:lang w:val="es-ES"/>
        </w:rPr>
        <w:t>rganizaciones gremiales</w:t>
      </w:r>
      <w:r>
        <w:rPr>
          <w:lang w:val="es-ES"/>
        </w:rPr>
        <w:t>.</w:t>
      </w:r>
    </w:p>
    <w:p w14:paraId="3A7F3F74" w14:textId="0306486A" w:rsidR="008C6149" w:rsidRDefault="008C6149" w:rsidP="008C6149">
      <w:pPr>
        <w:tabs>
          <w:tab w:val="num" w:pos="1440"/>
        </w:tabs>
        <w:spacing w:after="0" w:line="240" w:lineRule="auto"/>
        <w:jc w:val="both"/>
      </w:pPr>
    </w:p>
    <w:p w14:paraId="2314AE7A" w14:textId="562949D9" w:rsidR="008C6149" w:rsidRPr="008D57F0" w:rsidRDefault="008C6149" w:rsidP="008C6149">
      <w:pPr>
        <w:tabs>
          <w:tab w:val="num" w:pos="1440"/>
        </w:tabs>
        <w:spacing w:after="0" w:line="240" w:lineRule="auto"/>
        <w:jc w:val="both"/>
      </w:pPr>
      <w:r w:rsidRPr="00C30679">
        <w:rPr>
          <w:rFonts w:ascii="Calibri" w:eastAsia="Montserrat" w:hAnsi="Calibri" w:cs="Calibri"/>
        </w:rPr>
        <w:t xml:space="preserve">Cabe resaltar que el proceso de </w:t>
      </w:r>
      <w:r w:rsidRPr="008D57F0">
        <w:rPr>
          <w:rFonts w:ascii="Calibri" w:eastAsia="Montserrat" w:hAnsi="Calibri" w:cs="Calibri"/>
        </w:rPr>
        <w:t>los diálogos fue acumulativo, es decir, los resultados obtenidos en cada una de las fases fueron alimentando las subsiguientes. En cada uno de los diálogos</w:t>
      </w:r>
      <w:r w:rsidR="008D57F0" w:rsidRPr="008D57F0">
        <w:rPr>
          <w:rFonts w:ascii="Calibri" w:eastAsia="Montserrat" w:hAnsi="Calibri" w:cs="Calibri"/>
        </w:rPr>
        <w:t xml:space="preserve"> se fueron identificando y consolidando los principales retos del país para la transformación de los sistemas alimentarios, así como las tareas que se deben poner en marcha para fortalecer los avances de Colombia hacia la consecución de dicho objetivo con una perspectiva de futuro y bajo cuatro premisas fundamentales:  que los sistemas alimentarios sean equitativos, saludables, sostenibles y resilientes</w:t>
      </w:r>
      <w:r w:rsidRPr="008D57F0">
        <w:rPr>
          <w:rFonts w:ascii="Calibri" w:eastAsia="Montserrat" w:hAnsi="Calibri" w:cs="Calibri"/>
        </w:rPr>
        <w:t>.</w:t>
      </w:r>
    </w:p>
    <w:p w14:paraId="0D620AF0" w14:textId="15068EF1" w:rsidR="5BD0D1AD" w:rsidRPr="008D57F0" w:rsidRDefault="5BD0D1AD" w:rsidP="005E3B47">
      <w:pPr>
        <w:spacing w:after="0" w:line="240" w:lineRule="auto"/>
      </w:pPr>
    </w:p>
    <w:p w14:paraId="1CBCC69A" w14:textId="56591540" w:rsidR="00F16A5A" w:rsidRPr="006B635C" w:rsidRDefault="008D3B91" w:rsidP="000928D3">
      <w:pPr>
        <w:pStyle w:val="Ttulo2"/>
        <w:numPr>
          <w:ilvl w:val="0"/>
          <w:numId w:val="11"/>
        </w:numPr>
        <w:rPr>
          <w:rFonts w:asciiTheme="minorHAnsi" w:hAnsiTheme="minorHAnsi" w:cstheme="minorHAnsi"/>
          <w:b/>
          <w:sz w:val="24"/>
        </w:rPr>
      </w:pPr>
      <w:bookmarkStart w:id="6" w:name="_Toc82362318"/>
      <w:r w:rsidRPr="006B635C">
        <w:rPr>
          <w:rFonts w:asciiTheme="minorHAnsi" w:hAnsiTheme="minorHAnsi" w:cstheme="minorHAnsi"/>
          <w:b/>
          <w:sz w:val="24"/>
        </w:rPr>
        <w:t>Construcción de la H</w:t>
      </w:r>
      <w:r w:rsidR="00E22A3E" w:rsidRPr="006B635C">
        <w:rPr>
          <w:rFonts w:asciiTheme="minorHAnsi" w:hAnsiTheme="minorHAnsi" w:cstheme="minorHAnsi"/>
          <w:b/>
          <w:sz w:val="24"/>
        </w:rPr>
        <w:t>oja de ruta</w:t>
      </w:r>
      <w:bookmarkEnd w:id="6"/>
    </w:p>
    <w:p w14:paraId="77A556E9" w14:textId="08359178" w:rsidR="008C6149" w:rsidRPr="00C30679" w:rsidRDefault="00F16A5A" w:rsidP="008C6149">
      <w:pPr>
        <w:contextualSpacing/>
        <w:jc w:val="both"/>
        <w:rPr>
          <w:rFonts w:ascii="Calibri" w:eastAsia="Montserrat" w:hAnsi="Calibri" w:cs="Calibri"/>
        </w:rPr>
      </w:pPr>
      <w:r w:rsidRPr="00A975BB">
        <w:t>La hoja de ruta de Colombia hacia la transformación de los sistemas alimentarios se construyó a partir de la identificación y priorización de retos y propuestas destacados por los y las participantes a los diálogos</w:t>
      </w:r>
      <w:r w:rsidR="001B1F6D" w:rsidRPr="00A975BB">
        <w:t>, así como con los compromisos aportados por las entidades que conforman la Comisión Intersectorial de Seguridad Alimentaria y Nutricional - CISAN</w:t>
      </w:r>
      <w:r w:rsidRPr="00A975BB">
        <w:t>.</w:t>
      </w:r>
      <w:r w:rsidR="00944006" w:rsidRPr="00A975BB">
        <w:t xml:space="preserve"> </w:t>
      </w:r>
      <w:r w:rsidR="008C6149" w:rsidRPr="00C30679">
        <w:rPr>
          <w:rFonts w:ascii="Calibri" w:eastAsia="Montserrat" w:hAnsi="Calibri" w:cs="Calibri"/>
        </w:rPr>
        <w:t>Asimismo, se llevó a cabo una sesión adicional con los participantes de los diálogos subnacionales y nacionales, a fin de validar los resultados obtenidos, los cuales constituyen el componente fundamental de la hoja de ruta que presentará el país en la Cumbre sobre los Sistemas Alimentarios.</w:t>
      </w:r>
    </w:p>
    <w:p w14:paraId="0C4446A0" w14:textId="1D041D89" w:rsidR="008C6149" w:rsidRDefault="008C6149" w:rsidP="008C6149">
      <w:pPr>
        <w:spacing w:after="0" w:line="240" w:lineRule="auto"/>
        <w:jc w:val="both"/>
      </w:pPr>
      <w:r w:rsidRPr="00C30679">
        <w:rPr>
          <w:rFonts w:ascii="Calibri" w:eastAsia="Montserrat" w:hAnsi="Calibri" w:cs="Calibri"/>
        </w:rPr>
        <w:t>E</w:t>
      </w:r>
      <w:r>
        <w:rPr>
          <w:rFonts w:ascii="Calibri" w:eastAsia="Montserrat" w:hAnsi="Calibri" w:cs="Calibri"/>
        </w:rPr>
        <w:t xml:space="preserve">n sesión de CISAN directiva </w:t>
      </w:r>
      <w:r w:rsidRPr="00C30679">
        <w:rPr>
          <w:rFonts w:ascii="Calibri" w:eastAsia="Montserrat" w:hAnsi="Calibri" w:cs="Calibri"/>
        </w:rPr>
        <w:t>se validó con Ministros, Viceministros y delegados técnicos, la hoja de ruta para la transformación de los sistemas alimentarios en Colombia, a partir de los insumos obtenidos en el proceso de diálogos subnacionales y nacionales.</w:t>
      </w:r>
    </w:p>
    <w:p w14:paraId="658E98AB" w14:textId="77777777" w:rsidR="008C6149" w:rsidRDefault="008C6149" w:rsidP="000C6F9F">
      <w:pPr>
        <w:spacing w:after="0" w:line="240" w:lineRule="auto"/>
        <w:jc w:val="both"/>
      </w:pPr>
    </w:p>
    <w:p w14:paraId="27ADA7A3" w14:textId="005D3760" w:rsidR="000C6F9F" w:rsidRDefault="00F16A5A" w:rsidP="000C6F9F">
      <w:pPr>
        <w:spacing w:after="0" w:line="240" w:lineRule="auto"/>
        <w:jc w:val="both"/>
        <w:rPr>
          <w:rFonts w:ascii="Calibri" w:eastAsia="Calibri" w:hAnsi="Calibri" w:cs="Calibri"/>
        </w:rPr>
      </w:pPr>
      <w:r w:rsidRPr="00A975BB">
        <w:rPr>
          <w:rFonts w:ascii="Calibri" w:eastAsia="Calibri" w:hAnsi="Calibri" w:cs="Calibri"/>
        </w:rPr>
        <w:t xml:space="preserve">Los resultados se presentan agrupados </w:t>
      </w:r>
      <w:r w:rsidRPr="008D57F0">
        <w:rPr>
          <w:rFonts w:ascii="Calibri" w:eastAsia="Calibri" w:hAnsi="Calibri" w:cs="Calibri"/>
        </w:rPr>
        <w:t xml:space="preserve">por cada una de las Vías de </w:t>
      </w:r>
      <w:r w:rsidR="006902E5" w:rsidRPr="008D57F0">
        <w:rPr>
          <w:rFonts w:ascii="Calibri" w:eastAsia="Calibri" w:hAnsi="Calibri" w:cs="Calibri"/>
        </w:rPr>
        <w:t>A</w:t>
      </w:r>
      <w:r w:rsidRPr="008D57F0">
        <w:rPr>
          <w:rFonts w:ascii="Calibri" w:eastAsia="Calibri" w:hAnsi="Calibri" w:cs="Calibri"/>
        </w:rPr>
        <w:t xml:space="preserve">cción que propone la Cumbre sobre los sistemas alimentarios. En cada Vía de </w:t>
      </w:r>
      <w:r w:rsidR="006902E5" w:rsidRPr="008D57F0">
        <w:rPr>
          <w:rFonts w:ascii="Calibri" w:eastAsia="Calibri" w:hAnsi="Calibri" w:cs="Calibri"/>
        </w:rPr>
        <w:t>A</w:t>
      </w:r>
      <w:r w:rsidRPr="008D57F0">
        <w:rPr>
          <w:rFonts w:ascii="Calibri" w:eastAsia="Calibri" w:hAnsi="Calibri" w:cs="Calibri"/>
        </w:rPr>
        <w:t>cción se incluyen tanto los</w:t>
      </w:r>
      <w:r w:rsidR="00A975BB" w:rsidRPr="008D57F0">
        <w:rPr>
          <w:rFonts w:ascii="Calibri" w:eastAsia="Calibri" w:hAnsi="Calibri" w:cs="Calibri"/>
        </w:rPr>
        <w:t xml:space="preserve"> retos</w:t>
      </w:r>
      <w:r w:rsidR="008C6149" w:rsidRPr="008D57F0">
        <w:rPr>
          <w:rFonts w:ascii="Calibri" w:eastAsia="Calibri" w:hAnsi="Calibri" w:cs="Calibri"/>
        </w:rPr>
        <w:t>,</w:t>
      </w:r>
      <w:r w:rsidR="00A975BB" w:rsidRPr="008D57F0">
        <w:rPr>
          <w:rFonts w:ascii="Calibri" w:eastAsia="Calibri" w:hAnsi="Calibri" w:cs="Calibri"/>
        </w:rPr>
        <w:t xml:space="preserve"> como los</w:t>
      </w:r>
      <w:r w:rsidRPr="008D57F0">
        <w:rPr>
          <w:rFonts w:ascii="Calibri" w:eastAsia="Calibri" w:hAnsi="Calibri" w:cs="Calibri"/>
        </w:rPr>
        <w:t xml:space="preserve"> avances que enfrenta </w:t>
      </w:r>
      <w:r w:rsidR="00A975BB" w:rsidRPr="008D57F0">
        <w:rPr>
          <w:rFonts w:ascii="Calibri" w:eastAsia="Calibri" w:hAnsi="Calibri" w:cs="Calibri"/>
        </w:rPr>
        <w:t xml:space="preserve">y desarrolla </w:t>
      </w:r>
      <w:r w:rsidRPr="008D57F0">
        <w:rPr>
          <w:rFonts w:ascii="Calibri" w:eastAsia="Calibri" w:hAnsi="Calibri" w:cs="Calibri"/>
        </w:rPr>
        <w:t>el país para la transformación de los sistemas alimentarios</w:t>
      </w:r>
      <w:r w:rsidR="008D57F0" w:rsidRPr="008D57F0">
        <w:t>, teniendo como eje transversal la implementación de la Agenda 2030 para el Desarrollo Sostenible</w:t>
      </w:r>
      <w:r w:rsidRPr="008D57F0">
        <w:rPr>
          <w:rFonts w:ascii="Calibri" w:eastAsia="Calibri" w:hAnsi="Calibri" w:cs="Calibri"/>
        </w:rPr>
        <w:t>. Es importante resaltar</w:t>
      </w:r>
      <w:r w:rsidR="006902E5" w:rsidRPr="008D57F0">
        <w:rPr>
          <w:rFonts w:ascii="Calibri" w:eastAsia="Calibri" w:hAnsi="Calibri" w:cs="Calibri"/>
        </w:rPr>
        <w:t>,</w:t>
      </w:r>
      <w:r w:rsidRPr="008D57F0">
        <w:rPr>
          <w:rFonts w:ascii="Calibri" w:eastAsia="Calibri" w:hAnsi="Calibri" w:cs="Calibri"/>
        </w:rPr>
        <w:t xml:space="preserve"> que los retos presentados responden a los aportes que los participantes de la sociedad civil, la academia, el sector público, el sector privado y la</w:t>
      </w:r>
      <w:r w:rsidR="008D57F0" w:rsidRPr="008D57F0">
        <w:rPr>
          <w:rFonts w:ascii="Calibri" w:eastAsia="Calibri" w:hAnsi="Calibri" w:cs="Calibri"/>
        </w:rPr>
        <w:t xml:space="preserve">s </w:t>
      </w:r>
      <w:r w:rsidR="008D57F0" w:rsidRPr="008D57F0">
        <w:t>agencias de</w:t>
      </w:r>
      <w:r w:rsidRPr="008D57F0">
        <w:rPr>
          <w:rFonts w:ascii="Calibri" w:eastAsia="Calibri" w:hAnsi="Calibri" w:cs="Calibri"/>
        </w:rPr>
        <w:t xml:space="preserve"> cooperación internacional identifican como necesarios para que se produzcan dichas transformaciones. Asimismo, se presentan los </w:t>
      </w:r>
      <w:r w:rsidR="00A975BB" w:rsidRPr="00A975BB">
        <w:rPr>
          <w:rFonts w:ascii="Calibri" w:eastAsia="Calibri" w:hAnsi="Calibri" w:cs="Calibri"/>
        </w:rPr>
        <w:t>retos y avances</w:t>
      </w:r>
      <w:r w:rsidRPr="00A975BB">
        <w:rPr>
          <w:rFonts w:ascii="Calibri" w:eastAsia="Calibri" w:hAnsi="Calibri" w:cs="Calibri"/>
        </w:rPr>
        <w:t xml:space="preserve"> transversales, aquellos que guardan relación con todas las Vías</w:t>
      </w:r>
      <w:r w:rsidR="00A975BB" w:rsidRPr="00A975BB">
        <w:rPr>
          <w:rFonts w:ascii="Calibri" w:eastAsia="Calibri" w:hAnsi="Calibri" w:cs="Calibri"/>
        </w:rPr>
        <w:t xml:space="preserve"> de Acción de la Cumbre</w:t>
      </w:r>
      <w:r w:rsidRPr="00A975BB">
        <w:rPr>
          <w:rFonts w:ascii="Calibri" w:eastAsia="Calibri" w:hAnsi="Calibri" w:cs="Calibri"/>
        </w:rPr>
        <w:t xml:space="preserve">. Cabe aclarar que el orden de presentación de la información corresponde </w:t>
      </w:r>
      <w:r w:rsidR="008C6149">
        <w:rPr>
          <w:rFonts w:ascii="Calibri" w:eastAsia="Calibri" w:hAnsi="Calibri" w:cs="Calibri"/>
        </w:rPr>
        <w:t>a</w:t>
      </w:r>
      <w:r w:rsidRPr="00A975BB">
        <w:rPr>
          <w:rFonts w:ascii="Calibri" w:eastAsia="Calibri" w:hAnsi="Calibri" w:cs="Calibri"/>
        </w:rPr>
        <w:t xml:space="preserve"> la priorización que los participantes asignaron a cada reto:</w:t>
      </w:r>
    </w:p>
    <w:p w14:paraId="614B2BB2" w14:textId="77777777" w:rsidR="000C6F9F" w:rsidRDefault="000C6F9F" w:rsidP="000C6F9F">
      <w:pPr>
        <w:spacing w:after="0" w:line="240" w:lineRule="auto"/>
        <w:jc w:val="both"/>
        <w:rPr>
          <w:rFonts w:ascii="Calibri" w:eastAsia="Calibri" w:hAnsi="Calibri" w:cs="Calibri"/>
        </w:rPr>
      </w:pPr>
    </w:p>
    <w:p w14:paraId="704348BF" w14:textId="0FE49F04" w:rsidR="000C6F9F" w:rsidRDefault="000C6F9F" w:rsidP="000C6F9F">
      <w:pPr>
        <w:pStyle w:val="Ttulo3"/>
        <w:rPr>
          <w:rFonts w:asciiTheme="minorHAnsi" w:eastAsia="Calibri" w:hAnsiTheme="minorHAnsi" w:cstheme="minorHAnsi"/>
          <w:b/>
          <w:color w:val="4472C4" w:themeColor="accent5"/>
          <w:sz w:val="22"/>
          <w:szCs w:val="22"/>
        </w:rPr>
      </w:pPr>
      <w:bookmarkStart w:id="7" w:name="_Toc82362319"/>
      <w:r w:rsidRPr="000C6F9F">
        <w:rPr>
          <w:rFonts w:asciiTheme="minorHAnsi" w:eastAsia="Calibri" w:hAnsiTheme="minorHAnsi" w:cstheme="minorHAnsi"/>
          <w:b/>
          <w:color w:val="4472C4" w:themeColor="accent5"/>
          <w:sz w:val="22"/>
          <w:szCs w:val="22"/>
        </w:rPr>
        <w:t>Vía de acción 1. Garantizar el acceso a alimentos seguros y nutritivos para todos</w:t>
      </w:r>
      <w:bookmarkEnd w:id="7"/>
    </w:p>
    <w:p w14:paraId="50B51ACB" w14:textId="484A3955" w:rsidR="00480391" w:rsidRDefault="00480391" w:rsidP="00480391"/>
    <w:p w14:paraId="62864A71" w14:textId="28488B28" w:rsidR="00A8467B" w:rsidRDefault="00A8467B" w:rsidP="00ED5878">
      <w:pPr>
        <w:jc w:val="both"/>
      </w:pPr>
      <w:r w:rsidRPr="004613EA">
        <w:t xml:space="preserve">Las acciones que adelanta el país en materia de nutrición tienen como marco la </w:t>
      </w:r>
      <w:r w:rsidRPr="00776766">
        <w:rPr>
          <w:i/>
        </w:rPr>
        <w:t>Gran Alianza por la Nutrición</w:t>
      </w:r>
      <w:r w:rsidR="008D57F0">
        <w:rPr>
          <w:rStyle w:val="Refdenotaalpie"/>
          <w:i/>
        </w:rPr>
        <w:footnoteReference w:id="1"/>
      </w:r>
      <w:r w:rsidRPr="004613EA">
        <w:t>, estrategia que</w:t>
      </w:r>
      <w:r w:rsidR="002F7F94">
        <w:t>,</w:t>
      </w:r>
      <w:r w:rsidRPr="004613EA">
        <w:t xml:space="preserve"> </w:t>
      </w:r>
      <w:r w:rsidR="002F7F94">
        <w:t xml:space="preserve">basados en la evidencia, </w:t>
      </w:r>
      <w:r w:rsidRPr="004613EA">
        <w:t xml:space="preserve">establece tanto acciones sensibles a la nutrición como </w:t>
      </w:r>
      <w:r w:rsidR="00222666">
        <w:t>directas en</w:t>
      </w:r>
      <w:r w:rsidRPr="004613EA">
        <w:t xml:space="preserve"> nutrición</w:t>
      </w:r>
      <w:r w:rsidR="002F7F94">
        <w:t xml:space="preserve">; donde, a partir del reconocimiento de la existencia de </w:t>
      </w:r>
      <w:r w:rsidR="002F7F94" w:rsidRPr="002F7F94">
        <w:t>numerosas partes interesadas</w:t>
      </w:r>
      <w:r w:rsidR="002F7F94">
        <w:t xml:space="preserve"> en la seguridad </w:t>
      </w:r>
      <w:r w:rsidR="002F7F94">
        <w:lastRenderedPageBreak/>
        <w:t xml:space="preserve">alimentaria nacional, fomenta </w:t>
      </w:r>
      <w:r w:rsidR="002F7F94" w:rsidRPr="002F7F94">
        <w:t>la participación de la sociedad civil organizada y del sector privado</w:t>
      </w:r>
      <w:r w:rsidR="002F7F94">
        <w:t xml:space="preserve"> a través</w:t>
      </w:r>
      <w:r w:rsidR="00222666">
        <w:t xml:space="preserve"> </w:t>
      </w:r>
      <w:r w:rsidR="002F7F94">
        <w:t>d</w:t>
      </w:r>
      <w:r w:rsidR="00222666">
        <w:t>el trabajo colaborativo, la movilización de recursos y la coordinación de múltiples actores y sectores</w:t>
      </w:r>
      <w:r w:rsidR="000C0386">
        <w:t xml:space="preserve">, para aprovechar sus capacidades especializadas y facilitar el uso de los recursos </w:t>
      </w:r>
      <w:r w:rsidR="00E25A9B">
        <w:fldChar w:fldCharType="begin" w:fldLock="1"/>
      </w:r>
      <w:r w:rsidR="00E25A9B">
        <w:instrText>ADDIN CSL_CITATION {"citationItems":[{"id":"ITEM-1","itemData":{"author":[{"dropping-particle":"","family":"FAO","given":"","non-dropping-particle":"","parse-names":false,"suffix":""}],"id":"ITEM-1","issued":{"date-parts":[["2005"]]},"publisher-place":"Roma","title":"DIRECTRICES VOLUNTARIAS en apoyo de la realización progresiva del derecho a una alimentación adecuada en el contexto de la seguridad alimentaria nacional","type":"article"},"uris":["http://www.mendeley.com/documents/?uuid=0a222001-23bf-4918-b332-7e6004c00edc"]}],"mendeley":{"formattedCitation":"(FAO, 2005)","plainTextFormattedCitation":"(FAO, 2005)","previouslyFormattedCitation":"(FAO, 2005)"},"properties":{"noteIndex":0},"schema":"https://github.com/citation-style-language/schema/raw/master/csl-citation.json"}</w:instrText>
      </w:r>
      <w:r w:rsidR="00E25A9B">
        <w:fldChar w:fldCharType="separate"/>
      </w:r>
      <w:r w:rsidR="00E25A9B" w:rsidRPr="00E25A9B">
        <w:rPr>
          <w:noProof/>
        </w:rPr>
        <w:t>(FAO, 2005)</w:t>
      </w:r>
      <w:r w:rsidR="00E25A9B">
        <w:fldChar w:fldCharType="end"/>
      </w:r>
      <w:r w:rsidR="000C0386">
        <w:t>(FAO, 2005)</w:t>
      </w:r>
      <w:r w:rsidR="00E3663A">
        <w:t>.</w:t>
      </w:r>
    </w:p>
    <w:p w14:paraId="51BA20AB" w14:textId="77777777" w:rsidR="00A8467B" w:rsidRDefault="00A8467B" w:rsidP="005E3B47">
      <w:pPr>
        <w:spacing w:after="0" w:line="240" w:lineRule="auto"/>
        <w:jc w:val="both"/>
      </w:pPr>
    </w:p>
    <w:p w14:paraId="0412B80F" w14:textId="6C840EF1" w:rsidR="004D19A0" w:rsidRDefault="004D19A0" w:rsidP="005E3B47">
      <w:pPr>
        <w:spacing w:after="0" w:line="240" w:lineRule="auto"/>
        <w:ind w:left="708"/>
        <w:jc w:val="both"/>
        <w:rPr>
          <w:b/>
          <w:u w:val="single"/>
        </w:rPr>
      </w:pPr>
      <w:r w:rsidRPr="00480391">
        <w:rPr>
          <w:b/>
          <w:u w:val="single"/>
        </w:rPr>
        <w:t>Retos para los próximos 3 años</w:t>
      </w:r>
    </w:p>
    <w:p w14:paraId="213E370D" w14:textId="77777777" w:rsidR="00A8467B" w:rsidRPr="00480391" w:rsidRDefault="00A8467B" w:rsidP="005E3B47">
      <w:pPr>
        <w:spacing w:after="0" w:line="240" w:lineRule="auto"/>
        <w:ind w:left="708"/>
        <w:jc w:val="both"/>
        <w:rPr>
          <w:b/>
          <w:u w:val="single"/>
        </w:rPr>
      </w:pPr>
    </w:p>
    <w:p w14:paraId="5FF5C9E4" w14:textId="0F535B82" w:rsidR="00B311E1" w:rsidRPr="00B311E1" w:rsidRDefault="00B311E1" w:rsidP="000928D3">
      <w:pPr>
        <w:pStyle w:val="Prrafodelista"/>
        <w:numPr>
          <w:ilvl w:val="0"/>
          <w:numId w:val="8"/>
        </w:numPr>
        <w:spacing w:after="0" w:line="240" w:lineRule="auto"/>
        <w:ind w:left="284" w:hanging="142"/>
        <w:jc w:val="both"/>
      </w:pPr>
      <w:r w:rsidRPr="00B311E1">
        <w:t xml:space="preserve">El principal reto identificado </w:t>
      </w:r>
      <w:r>
        <w:t xml:space="preserve">en esta vía de acción </w:t>
      </w:r>
      <w:r w:rsidRPr="00B311E1">
        <w:t>fue terminar con el hambre y t</w:t>
      </w:r>
      <w:r>
        <w:t>odas las formas de malnutrición</w:t>
      </w:r>
      <w:r w:rsidR="00E3663A">
        <w:t>, para lo que se cuenta con herramientas como la estrategia de prevención y control de deficiencias de micronutrientes.</w:t>
      </w:r>
    </w:p>
    <w:p w14:paraId="72B3ECBF" w14:textId="5DBC4900" w:rsidR="004D19A0" w:rsidRDefault="004D19A0" w:rsidP="000928D3">
      <w:pPr>
        <w:pStyle w:val="Prrafodelista"/>
        <w:numPr>
          <w:ilvl w:val="0"/>
          <w:numId w:val="8"/>
        </w:numPr>
        <w:spacing w:after="0" w:line="240" w:lineRule="auto"/>
        <w:ind w:left="284" w:hanging="142"/>
        <w:jc w:val="both"/>
      </w:pPr>
      <w:r>
        <w:t xml:space="preserve">Se debe continuar avanzando hacia el mejoramiento de la calidad nutricional de los cultivos alimentarios, a través del fortalecimiento de estrategias </w:t>
      </w:r>
      <w:r w:rsidR="00480391">
        <w:t>como la</w:t>
      </w:r>
      <w:r>
        <w:t xml:space="preserve"> biofortificación</w:t>
      </w:r>
      <w:r w:rsidR="00E77DB2">
        <w:t xml:space="preserve"> que a la</w:t>
      </w:r>
      <w:r>
        <w:t xml:space="preserve"> vez protejan las prácticas ancestrales y las semillas nativas. </w:t>
      </w:r>
    </w:p>
    <w:p w14:paraId="6CE16092" w14:textId="1BCA0957" w:rsidR="00480391" w:rsidRDefault="009B4ED8" w:rsidP="000928D3">
      <w:pPr>
        <w:pStyle w:val="Prrafodelista"/>
        <w:numPr>
          <w:ilvl w:val="0"/>
          <w:numId w:val="8"/>
        </w:numPr>
        <w:spacing w:after="0" w:line="240" w:lineRule="auto"/>
        <w:ind w:left="284" w:hanging="142"/>
        <w:jc w:val="both"/>
      </w:pPr>
      <w:r>
        <w:t xml:space="preserve">El país debe mantener </w:t>
      </w:r>
      <w:r w:rsidR="003A191F">
        <w:t>su lucha para</w:t>
      </w:r>
      <w:r>
        <w:t xml:space="preserve"> d</w:t>
      </w:r>
      <w:r w:rsidR="004D19A0">
        <w:t>isminu</w:t>
      </w:r>
      <w:r>
        <w:t>ir las</w:t>
      </w:r>
      <w:r w:rsidR="004D19A0">
        <w:t xml:space="preserve"> muertes por y asociadas a desnutrición </w:t>
      </w:r>
      <w:r>
        <w:t>en niños y niñas menores de 5 años. En ese sentido, se requiere c</w:t>
      </w:r>
      <w:r w:rsidR="004D19A0">
        <w:t>ontinuar con</w:t>
      </w:r>
      <w:r>
        <w:t xml:space="preserve"> la</w:t>
      </w:r>
      <w:r w:rsidR="004D19A0">
        <w:t xml:space="preserve"> implementación del Plan de Trabajo </w:t>
      </w:r>
      <w:r w:rsidR="006902E5">
        <w:t>C</w:t>
      </w:r>
      <w:r w:rsidR="004D19A0">
        <w:t>ontra la Desnutrición Ni1+</w:t>
      </w:r>
      <w:r w:rsidR="00E3663A">
        <w:t xml:space="preserve">, tanto en la implementación del lineamiento integrado para la atención de la desnutrición </w:t>
      </w:r>
      <w:r w:rsidR="00CF6453">
        <w:t>aguda moderada y severa y de los programas sociales dirigidos a su prevención.</w:t>
      </w:r>
    </w:p>
    <w:p w14:paraId="62011B87" w14:textId="0FD0DE2D" w:rsidR="003A191F" w:rsidRDefault="00480391" w:rsidP="000928D3">
      <w:pPr>
        <w:pStyle w:val="Prrafodelista"/>
        <w:numPr>
          <w:ilvl w:val="0"/>
          <w:numId w:val="8"/>
        </w:numPr>
        <w:spacing w:after="0" w:line="240" w:lineRule="auto"/>
        <w:ind w:left="284" w:hanging="142"/>
        <w:jc w:val="both"/>
      </w:pPr>
      <w:r>
        <w:t xml:space="preserve"> </w:t>
      </w:r>
      <w:r w:rsidR="003A191F">
        <w:t>Igualmente, es necesario fortalecer la promoción de dietas, ambientes, prácticas y entornos saludables y sostenibles orientadas hacia la reducción de</w:t>
      </w:r>
      <w:r w:rsidR="00E2386B">
        <w:t xml:space="preserve"> la malnutrición (desnutrición,</w:t>
      </w:r>
      <w:r w:rsidR="003A191F">
        <w:t xml:space="preserve"> exceso de peso</w:t>
      </w:r>
      <w:r w:rsidR="00E2386B">
        <w:t xml:space="preserve"> y deficiencias de micronutrientes</w:t>
      </w:r>
      <w:r w:rsidR="003A191F">
        <w:t xml:space="preserve">). </w:t>
      </w:r>
    </w:p>
    <w:p w14:paraId="6041101B" w14:textId="5F0D2E68" w:rsidR="009621A8" w:rsidRDefault="00480391" w:rsidP="000928D3">
      <w:pPr>
        <w:pStyle w:val="Prrafodelista"/>
        <w:numPr>
          <w:ilvl w:val="0"/>
          <w:numId w:val="8"/>
        </w:numPr>
        <w:spacing w:after="0" w:line="240" w:lineRule="auto"/>
        <w:ind w:left="284" w:hanging="142"/>
        <w:jc w:val="both"/>
      </w:pPr>
      <w:r>
        <w:t xml:space="preserve"> </w:t>
      </w:r>
      <w:r w:rsidR="00322AC0">
        <w:t>L</w:t>
      </w:r>
      <w:r w:rsidR="00B73B6A">
        <w:t xml:space="preserve">a inseguridad alimentaria y nutricional, problemática que afecta principalmente a la población de las zonas rurales, </w:t>
      </w:r>
      <w:r w:rsidR="003A191F">
        <w:t>es un desafío frente al cual el país debe continuar trabajando</w:t>
      </w:r>
      <w:r w:rsidR="000E5476">
        <w:t xml:space="preserve">. El fortalecimiento, promoción y apoyo a la </w:t>
      </w:r>
      <w:r w:rsidR="00E77DB2">
        <w:t xml:space="preserve">agricultura y economía campesina, familiar y comunitaria es clave para favorecer la seguridad alimentaria y nutricional de esta población, especialmente la más vulnerable (campesinos/as, pequeños productores, mujeres). </w:t>
      </w:r>
      <w:r w:rsidR="003A191F">
        <w:t xml:space="preserve"> </w:t>
      </w:r>
      <w:r w:rsidR="009621A8">
        <w:t xml:space="preserve">De igual forma, </w:t>
      </w:r>
      <w:r w:rsidR="00A153E2">
        <w:t>se requiere avanzar hacia la mejora</w:t>
      </w:r>
      <w:r>
        <w:t xml:space="preserve"> del estado</w:t>
      </w:r>
      <w:r w:rsidR="00A153E2">
        <w:t xml:space="preserve"> nutricional de </w:t>
      </w:r>
      <w:r w:rsidR="009621A8">
        <w:t>los trabajadores/as de</w:t>
      </w:r>
      <w:r w:rsidR="008D57F0">
        <w:t xml:space="preserve"> </w:t>
      </w:r>
      <w:r w:rsidR="009621A8">
        <w:t>l</w:t>
      </w:r>
      <w:r w:rsidR="008D57F0">
        <w:t>os</w:t>
      </w:r>
      <w:r w:rsidR="009621A8">
        <w:t xml:space="preserve"> sistema</w:t>
      </w:r>
      <w:r w:rsidR="008D57F0">
        <w:t>s</w:t>
      </w:r>
      <w:r w:rsidR="009621A8">
        <w:t xml:space="preserve"> agroalimentario</w:t>
      </w:r>
      <w:r w:rsidR="008D57F0">
        <w:t>s</w:t>
      </w:r>
      <w:r w:rsidR="009621A8">
        <w:t>, en especial los ca</w:t>
      </w:r>
      <w:r w:rsidR="00A153E2">
        <w:t xml:space="preserve">mpesinos y pequeños productores. </w:t>
      </w:r>
    </w:p>
    <w:p w14:paraId="6F74EC95" w14:textId="77777777" w:rsidR="00DB663C" w:rsidRDefault="00DB663C" w:rsidP="005E3B47">
      <w:pPr>
        <w:spacing w:after="0" w:line="240" w:lineRule="auto"/>
        <w:jc w:val="both"/>
      </w:pPr>
    </w:p>
    <w:p w14:paraId="3016D879" w14:textId="418AC517" w:rsidR="004D19A0" w:rsidRPr="00480391" w:rsidRDefault="004D19A0" w:rsidP="005E3B47">
      <w:pPr>
        <w:spacing w:after="0" w:line="240" w:lineRule="auto"/>
        <w:ind w:left="708"/>
        <w:jc w:val="both"/>
        <w:rPr>
          <w:b/>
          <w:u w:val="single"/>
        </w:rPr>
      </w:pPr>
      <w:r w:rsidRPr="00480391">
        <w:rPr>
          <w:b/>
          <w:u w:val="single"/>
        </w:rPr>
        <w:t>Retos para los próximos 10 años</w:t>
      </w:r>
    </w:p>
    <w:p w14:paraId="7827D3A7" w14:textId="4EFD6E30" w:rsidR="004D19A0" w:rsidRDefault="009621A8" w:rsidP="000928D3">
      <w:pPr>
        <w:pStyle w:val="Prrafodelista"/>
        <w:numPr>
          <w:ilvl w:val="0"/>
          <w:numId w:val="8"/>
        </w:numPr>
        <w:spacing w:after="0" w:line="240" w:lineRule="auto"/>
        <w:ind w:left="284" w:hanging="142"/>
        <w:jc w:val="both"/>
      </w:pPr>
      <w:r>
        <w:t xml:space="preserve">Se identificó como prioridad la integración de la perspectiva nutricional en la agricultura. </w:t>
      </w:r>
      <w:r w:rsidR="00944006">
        <w:t>El país debe continuar vinculando la nutrición dentro de las políticas agropecuarias</w:t>
      </w:r>
      <w:r w:rsidR="009B4ED8">
        <w:t>, con el fin de promover un abordaje integral de las problemáticas alimentarias y nutricional</w:t>
      </w:r>
      <w:r w:rsidR="00834A49">
        <w:t xml:space="preserve">es, </w:t>
      </w:r>
      <w:r w:rsidR="009B4ED8">
        <w:t xml:space="preserve">que </w:t>
      </w:r>
      <w:r w:rsidR="00834A49">
        <w:t xml:space="preserve">contribuya a </w:t>
      </w:r>
      <w:r w:rsidR="009B4ED8">
        <w:t xml:space="preserve">avanzar hacia la </w:t>
      </w:r>
      <w:r w:rsidR="00834A49">
        <w:t>garantía</w:t>
      </w:r>
      <w:r w:rsidR="009B4ED8">
        <w:t xml:space="preserve"> progresiva del Derecho Humano a la Alimentación Adecuada. </w:t>
      </w:r>
    </w:p>
    <w:p w14:paraId="022BC312" w14:textId="72168A4B" w:rsidR="00834A49" w:rsidRPr="00A975BB" w:rsidRDefault="00834A49" w:rsidP="000928D3">
      <w:pPr>
        <w:pStyle w:val="Prrafodelista"/>
        <w:numPr>
          <w:ilvl w:val="0"/>
          <w:numId w:val="8"/>
        </w:numPr>
        <w:spacing w:after="0" w:line="240" w:lineRule="auto"/>
        <w:ind w:left="284" w:hanging="142"/>
        <w:jc w:val="both"/>
      </w:pPr>
      <w:r>
        <w:t>Un reto que inicia en el corto plazo (3 años) pero se debe mantener en el largo plazo</w:t>
      </w:r>
      <w:r w:rsidR="003A191F">
        <w:t xml:space="preserve"> (10 años)</w:t>
      </w:r>
      <w:r>
        <w:t xml:space="preserve">, es continuar con la </w:t>
      </w:r>
      <w:r w:rsidRPr="00A975BB">
        <w:t>promoción</w:t>
      </w:r>
      <w:r w:rsidR="00451B72">
        <w:t>, protección y apoyo a</w:t>
      </w:r>
      <w:r w:rsidRPr="00A975BB">
        <w:t xml:space="preserve"> la práctica de lactancia materna </w:t>
      </w:r>
      <w:r w:rsidR="00451B72">
        <w:t>y la</w:t>
      </w:r>
      <w:r w:rsidRPr="00A975BB">
        <w:t xml:space="preserve"> adecuad</w:t>
      </w:r>
      <w:r w:rsidR="00451B72">
        <w:t>a</w:t>
      </w:r>
      <w:r w:rsidRPr="00A975BB">
        <w:t xml:space="preserve"> alimentación complementaria</w:t>
      </w:r>
      <w:r w:rsidR="00776766" w:rsidRPr="00A975BB">
        <w:t>. La Gran Alianza por la Nutrición priorizó como una de las Líneas de Acción Directas en Nutrición</w:t>
      </w:r>
      <w:r w:rsidRPr="00A975BB">
        <w:t xml:space="preserve"> la </w:t>
      </w:r>
      <w:r w:rsidR="00451B72">
        <w:t xml:space="preserve">formulación e </w:t>
      </w:r>
      <w:r w:rsidRPr="00A975BB">
        <w:t xml:space="preserve">implementación del Plan Decenal de Lactancia materna y Alimentación </w:t>
      </w:r>
      <w:r w:rsidR="00451B72">
        <w:t>C</w:t>
      </w:r>
      <w:r w:rsidRPr="00A975BB">
        <w:t xml:space="preserve">omplementaria 2021-2030, siendo estas prácticas factores protectores del estado nutricional, </w:t>
      </w:r>
      <w:r w:rsidR="003A191F" w:rsidRPr="00A975BB">
        <w:t>d</w:t>
      </w:r>
      <w:r w:rsidRPr="00A975BB">
        <w:t xml:space="preserve">el bienestar y </w:t>
      </w:r>
      <w:r w:rsidR="003A191F" w:rsidRPr="00A975BB">
        <w:t>d</w:t>
      </w:r>
      <w:r w:rsidRPr="00A975BB">
        <w:t xml:space="preserve">el medio ambiente.  </w:t>
      </w:r>
    </w:p>
    <w:p w14:paraId="121F62DB" w14:textId="59203044" w:rsidR="00834A49" w:rsidRDefault="00834A49" w:rsidP="005E3B47">
      <w:pPr>
        <w:spacing w:after="0" w:line="240" w:lineRule="auto"/>
      </w:pPr>
    </w:p>
    <w:p w14:paraId="142E6836" w14:textId="6FE9EDFC" w:rsidR="004D19A0" w:rsidRDefault="004D19A0" w:rsidP="005E3B47">
      <w:pPr>
        <w:spacing w:after="0" w:line="240" w:lineRule="auto"/>
      </w:pPr>
    </w:p>
    <w:p w14:paraId="68B399A7" w14:textId="2A009FD1" w:rsidR="0025286A" w:rsidRPr="00CF6453" w:rsidRDefault="0025286A" w:rsidP="009C61A8">
      <w:pPr>
        <w:spacing w:after="0" w:line="240" w:lineRule="auto"/>
        <w:jc w:val="both"/>
        <w:rPr>
          <w:rFonts w:ascii="Calibri" w:eastAsia="Calibri" w:hAnsi="Calibri" w:cs="Calibri"/>
          <w:b/>
          <w:u w:val="single"/>
          <w:lang w:val="es-ES"/>
        </w:rPr>
      </w:pPr>
      <w:r>
        <w:tab/>
      </w:r>
      <w:r w:rsidRPr="00CF6453">
        <w:rPr>
          <w:rFonts w:ascii="Calibri" w:eastAsia="Calibri" w:hAnsi="Calibri" w:cs="Calibri"/>
          <w:b/>
          <w:u w:val="single"/>
          <w:lang w:val="es-ES"/>
        </w:rPr>
        <w:t>Responsables</w:t>
      </w:r>
      <w:r w:rsidR="00CF6453" w:rsidRPr="00CF6453">
        <w:rPr>
          <w:rFonts w:ascii="Calibri" w:eastAsia="Calibri" w:hAnsi="Calibri" w:cs="Calibri"/>
          <w:b/>
          <w:u w:val="single"/>
          <w:lang w:val="es-ES"/>
        </w:rPr>
        <w:t xml:space="preserve"> Directos</w:t>
      </w:r>
    </w:p>
    <w:p w14:paraId="5997CC1D" w14:textId="05DFAB91" w:rsidR="00CB6024" w:rsidRPr="00A153E2" w:rsidRDefault="00A153E2" w:rsidP="005E3B47">
      <w:pPr>
        <w:spacing w:after="0" w:line="240" w:lineRule="auto"/>
        <w:jc w:val="both"/>
        <w:rPr>
          <w:lang w:val="es-ES"/>
        </w:rPr>
      </w:pPr>
      <w:r>
        <w:rPr>
          <w:lang w:val="es-ES"/>
        </w:rPr>
        <w:t xml:space="preserve">Para desarrollar acciones que permitan enfrentar los retos mencionados, se </w:t>
      </w:r>
      <w:r w:rsidR="00E80CD4">
        <w:rPr>
          <w:lang w:val="es-ES"/>
        </w:rPr>
        <w:t xml:space="preserve">propusieron </w:t>
      </w:r>
      <w:r>
        <w:rPr>
          <w:lang w:val="es-ES"/>
        </w:rPr>
        <w:t>como</w:t>
      </w:r>
      <w:r w:rsidR="00A61573">
        <w:rPr>
          <w:lang w:val="es-ES"/>
        </w:rPr>
        <w:t xml:space="preserve"> </w:t>
      </w:r>
      <w:r>
        <w:rPr>
          <w:lang w:val="es-ES"/>
        </w:rPr>
        <w:t xml:space="preserve">responsables </w:t>
      </w:r>
      <w:r w:rsidR="00E80CD4">
        <w:rPr>
          <w:lang w:val="es-ES"/>
        </w:rPr>
        <w:t xml:space="preserve">priorizados </w:t>
      </w:r>
      <w:r w:rsidRPr="00A153E2">
        <w:rPr>
          <w:lang w:val="es-ES"/>
        </w:rPr>
        <w:t xml:space="preserve">las siguientes entidades: </w:t>
      </w:r>
    </w:p>
    <w:p w14:paraId="17421E48" w14:textId="0F770EA8" w:rsidR="00B73B6A" w:rsidRPr="00A153E2" w:rsidRDefault="00A153E2" w:rsidP="000928D3">
      <w:pPr>
        <w:numPr>
          <w:ilvl w:val="0"/>
          <w:numId w:val="4"/>
        </w:numPr>
        <w:tabs>
          <w:tab w:val="clear" w:pos="720"/>
          <w:tab w:val="num" w:pos="426"/>
        </w:tabs>
        <w:spacing w:after="0" w:line="240" w:lineRule="auto"/>
        <w:ind w:left="426" w:hanging="142"/>
        <w:jc w:val="both"/>
      </w:pPr>
      <w:r w:rsidRPr="00A153E2">
        <w:rPr>
          <w:lang w:val="es-ES"/>
        </w:rPr>
        <w:t xml:space="preserve">Entidades </w:t>
      </w:r>
      <w:r w:rsidR="00B73B6A" w:rsidRPr="00A153E2">
        <w:rPr>
          <w:lang w:val="es-ES"/>
        </w:rPr>
        <w:t>de la CISAN</w:t>
      </w:r>
    </w:p>
    <w:p w14:paraId="5E9071F1" w14:textId="77777777" w:rsidR="00B73B6A" w:rsidRPr="00A153E2" w:rsidRDefault="00B73B6A" w:rsidP="000928D3">
      <w:pPr>
        <w:numPr>
          <w:ilvl w:val="0"/>
          <w:numId w:val="4"/>
        </w:numPr>
        <w:tabs>
          <w:tab w:val="clear" w:pos="720"/>
          <w:tab w:val="num" w:pos="426"/>
        </w:tabs>
        <w:spacing w:after="0" w:line="240" w:lineRule="auto"/>
        <w:ind w:left="426" w:hanging="142"/>
        <w:jc w:val="both"/>
      </w:pPr>
      <w:r w:rsidRPr="00A153E2">
        <w:rPr>
          <w:lang w:val="es-ES"/>
        </w:rPr>
        <w:t xml:space="preserve">Consejería Presidencial para la Niñez y la Adolescencia </w:t>
      </w:r>
    </w:p>
    <w:p w14:paraId="667016D2" w14:textId="77777777" w:rsidR="00B73B6A" w:rsidRPr="00A153E2" w:rsidRDefault="00B73B6A" w:rsidP="000928D3">
      <w:pPr>
        <w:numPr>
          <w:ilvl w:val="0"/>
          <w:numId w:val="4"/>
        </w:numPr>
        <w:tabs>
          <w:tab w:val="clear" w:pos="720"/>
          <w:tab w:val="num" w:pos="426"/>
        </w:tabs>
        <w:spacing w:after="0" w:line="240" w:lineRule="auto"/>
        <w:ind w:left="426" w:hanging="142"/>
        <w:jc w:val="both"/>
      </w:pPr>
      <w:r w:rsidRPr="00A153E2">
        <w:rPr>
          <w:lang w:val="es-ES"/>
        </w:rPr>
        <w:t>Defensoría del Pueblo</w:t>
      </w:r>
    </w:p>
    <w:p w14:paraId="7528622F" w14:textId="77777777" w:rsidR="00B73B6A" w:rsidRPr="00A153E2" w:rsidRDefault="00B73B6A" w:rsidP="000928D3">
      <w:pPr>
        <w:numPr>
          <w:ilvl w:val="0"/>
          <w:numId w:val="4"/>
        </w:numPr>
        <w:tabs>
          <w:tab w:val="clear" w:pos="720"/>
          <w:tab w:val="num" w:pos="426"/>
        </w:tabs>
        <w:spacing w:after="0" w:line="240" w:lineRule="auto"/>
        <w:ind w:left="426" w:hanging="142"/>
        <w:jc w:val="both"/>
        <w:rPr>
          <w:b/>
        </w:rPr>
      </w:pPr>
      <w:r w:rsidRPr="00A153E2">
        <w:rPr>
          <w:lang w:val="es-ES"/>
        </w:rPr>
        <w:t>Entidades Territoriales</w:t>
      </w:r>
      <w:r w:rsidRPr="00A153E2">
        <w:rPr>
          <w:b/>
          <w:lang w:val="es-ES"/>
        </w:rPr>
        <w:t xml:space="preserve"> </w:t>
      </w:r>
    </w:p>
    <w:p w14:paraId="110FFD37" w14:textId="77777777" w:rsidR="001078A8" w:rsidRDefault="001078A8" w:rsidP="005E3B47">
      <w:pPr>
        <w:spacing w:after="0" w:line="240" w:lineRule="auto"/>
        <w:jc w:val="both"/>
      </w:pPr>
      <w:r>
        <w:tab/>
      </w:r>
    </w:p>
    <w:p w14:paraId="373E88F4" w14:textId="2F6ABF1A" w:rsidR="00993B40" w:rsidRPr="000C6F9F" w:rsidRDefault="3BA485E9" w:rsidP="000C6F9F">
      <w:pPr>
        <w:pStyle w:val="Ttulo3"/>
        <w:rPr>
          <w:rFonts w:asciiTheme="minorHAnsi" w:eastAsia="Calibri" w:hAnsiTheme="minorHAnsi" w:cstheme="minorHAnsi"/>
          <w:b/>
          <w:color w:val="4472C4" w:themeColor="accent5"/>
          <w:sz w:val="22"/>
          <w:szCs w:val="22"/>
        </w:rPr>
      </w:pPr>
      <w:bookmarkStart w:id="8" w:name="_Toc82362320"/>
      <w:r w:rsidRPr="000C6F9F">
        <w:rPr>
          <w:rFonts w:asciiTheme="minorHAnsi" w:eastAsia="Calibri" w:hAnsiTheme="minorHAnsi" w:cstheme="minorHAnsi"/>
          <w:b/>
          <w:color w:val="4472C4" w:themeColor="accent5"/>
          <w:sz w:val="22"/>
          <w:szCs w:val="22"/>
        </w:rPr>
        <w:t>Vía de acción 2</w:t>
      </w:r>
      <w:r w:rsidR="7090EC33" w:rsidRPr="000C6F9F">
        <w:rPr>
          <w:rFonts w:asciiTheme="minorHAnsi" w:eastAsia="Calibri" w:hAnsiTheme="minorHAnsi" w:cstheme="minorHAnsi"/>
          <w:b/>
          <w:color w:val="4472C4" w:themeColor="accent5"/>
          <w:sz w:val="22"/>
          <w:szCs w:val="22"/>
        </w:rPr>
        <w:t xml:space="preserve">. </w:t>
      </w:r>
      <w:r w:rsidR="23CB440F" w:rsidRPr="000C6F9F">
        <w:rPr>
          <w:rFonts w:asciiTheme="minorHAnsi" w:eastAsia="Calibri" w:hAnsiTheme="minorHAnsi" w:cstheme="minorHAnsi"/>
          <w:b/>
          <w:color w:val="4472C4" w:themeColor="accent5"/>
          <w:sz w:val="22"/>
          <w:szCs w:val="22"/>
        </w:rPr>
        <w:t>Cambio a patrones de consumo sostenible</w:t>
      </w:r>
      <w:bookmarkEnd w:id="8"/>
    </w:p>
    <w:p w14:paraId="1AC7F9BA" w14:textId="77777777" w:rsidR="009C61A8" w:rsidRDefault="009C61A8" w:rsidP="005E3B47">
      <w:pPr>
        <w:spacing w:after="0" w:line="240" w:lineRule="auto"/>
        <w:ind w:left="708"/>
        <w:jc w:val="both"/>
        <w:rPr>
          <w:b/>
        </w:rPr>
      </w:pPr>
    </w:p>
    <w:p w14:paraId="03CF78C3" w14:textId="74FFD9AB" w:rsidR="00161879" w:rsidRDefault="00161879" w:rsidP="005E3B47">
      <w:pPr>
        <w:spacing w:after="0" w:line="240" w:lineRule="auto"/>
        <w:ind w:left="708"/>
        <w:jc w:val="both"/>
        <w:rPr>
          <w:b/>
          <w:u w:val="single"/>
        </w:rPr>
      </w:pPr>
      <w:r w:rsidRPr="00CF6453">
        <w:rPr>
          <w:b/>
          <w:u w:val="single"/>
        </w:rPr>
        <w:lastRenderedPageBreak/>
        <w:t>Retos para los próximos 3 años</w:t>
      </w:r>
    </w:p>
    <w:p w14:paraId="164E7B48" w14:textId="77777777" w:rsidR="00CF6453" w:rsidRPr="00CF6453" w:rsidRDefault="00CF6453" w:rsidP="005E3B47">
      <w:pPr>
        <w:spacing w:after="0" w:line="240" w:lineRule="auto"/>
        <w:ind w:left="708"/>
        <w:jc w:val="both"/>
        <w:rPr>
          <w:b/>
          <w:u w:val="single"/>
        </w:rPr>
      </w:pPr>
    </w:p>
    <w:p w14:paraId="6A49758B" w14:textId="4B7162F8" w:rsidR="00137754" w:rsidRPr="007C3A11" w:rsidRDefault="007C3A11" w:rsidP="000928D3">
      <w:pPr>
        <w:pStyle w:val="Prrafodelista"/>
        <w:numPr>
          <w:ilvl w:val="0"/>
          <w:numId w:val="8"/>
        </w:numPr>
        <w:spacing w:after="0" w:line="240" w:lineRule="auto"/>
        <w:ind w:left="284" w:hanging="142"/>
        <w:jc w:val="both"/>
      </w:pPr>
      <w:r w:rsidRPr="007C3A11">
        <w:t xml:space="preserve">El país requiere afianzar y fortalecer las </w:t>
      </w:r>
      <w:r w:rsidR="00161879" w:rsidRPr="007C3A11">
        <w:t xml:space="preserve">cadenas </w:t>
      </w:r>
      <w:r w:rsidR="001047C9">
        <w:t xml:space="preserve">de </w:t>
      </w:r>
      <w:r w:rsidR="00161879" w:rsidRPr="007C3A11">
        <w:t>valor local</w:t>
      </w:r>
      <w:r w:rsidRPr="007C3A11">
        <w:t xml:space="preserve"> y los circuitos cortos de comercialización para brindar mayor </w:t>
      </w:r>
      <w:r w:rsidR="003038FF" w:rsidRPr="007C3A11">
        <w:t>importancia comercial a la Economía Campesina, Familiar y Comunitaria</w:t>
      </w:r>
      <w:r w:rsidR="007B20E4">
        <w:t xml:space="preserve">. Por lo tanto, se requiere continuar con la implementación de las Resoluciones 209 y 006 </w:t>
      </w:r>
      <w:r w:rsidR="009030F1">
        <w:t xml:space="preserve">de </w:t>
      </w:r>
      <w:r w:rsidR="007B20E4">
        <w:t xml:space="preserve">2020 sobre </w:t>
      </w:r>
      <w:r w:rsidR="007B20E4" w:rsidRPr="007B20E4">
        <w:t>Planes para E</w:t>
      </w:r>
      <w:r w:rsidR="007B20E4">
        <w:t xml:space="preserve">conomía y Agricultura </w:t>
      </w:r>
      <w:r w:rsidR="007B20E4" w:rsidRPr="007B20E4">
        <w:t>C</w:t>
      </w:r>
      <w:r w:rsidR="007B20E4">
        <w:t xml:space="preserve">ampesina, </w:t>
      </w:r>
      <w:r w:rsidR="007B20E4" w:rsidRPr="007B20E4">
        <w:t>F</w:t>
      </w:r>
      <w:r w:rsidR="007B20E4">
        <w:t xml:space="preserve">amiliar y </w:t>
      </w:r>
      <w:r w:rsidR="007B20E4" w:rsidRPr="007B20E4">
        <w:t>C</w:t>
      </w:r>
      <w:r w:rsidR="007B20E4">
        <w:t xml:space="preserve">omunitaria </w:t>
      </w:r>
      <w:r>
        <w:t>(l</w:t>
      </w:r>
      <w:r w:rsidR="007B20E4">
        <w:t>a ampliación de l</w:t>
      </w:r>
      <w:r>
        <w:t xml:space="preserve">as acciones que el país ha desarrollado al respecto se presentan en la sección de </w:t>
      </w:r>
      <w:r w:rsidRPr="00266BB5">
        <w:rPr>
          <w:i/>
          <w:u w:val="single"/>
        </w:rPr>
        <w:t>avances transversales</w:t>
      </w:r>
      <w:r>
        <w:t>).</w:t>
      </w:r>
    </w:p>
    <w:p w14:paraId="58AD7105" w14:textId="130DC1D3" w:rsidR="0050785D" w:rsidRDefault="00137754" w:rsidP="0050785D">
      <w:pPr>
        <w:pStyle w:val="Prrafodelista"/>
        <w:numPr>
          <w:ilvl w:val="0"/>
          <w:numId w:val="8"/>
        </w:numPr>
        <w:spacing w:after="0" w:line="240" w:lineRule="auto"/>
        <w:ind w:left="284" w:hanging="142"/>
        <w:jc w:val="both"/>
      </w:pPr>
      <w:r>
        <w:t xml:space="preserve">Es necesario fortalecer acciones tendientes al reconocimiento, protección y promoción del patrimonio cultural, culinario y agroalimentario familiar, comunitario, campesino y étnico. Una contribución a enfrentar este reto es continuar </w:t>
      </w:r>
      <w:r w:rsidR="00C560B8">
        <w:t xml:space="preserve">la </w:t>
      </w:r>
      <w:r>
        <w:t xml:space="preserve">implementación </w:t>
      </w:r>
      <w:r w:rsidR="00C560B8">
        <w:t xml:space="preserve">de la </w:t>
      </w:r>
      <w:r>
        <w:t>Política para el conocimiento, la salvaguardia y el fomento de la alimentación y las cocinas tradicionales de Colombia</w:t>
      </w:r>
      <w:r w:rsidR="00A61573">
        <w:t>.</w:t>
      </w:r>
    </w:p>
    <w:p w14:paraId="17B26DE3" w14:textId="005283EF" w:rsidR="00137754" w:rsidRDefault="00137754" w:rsidP="00EE5361">
      <w:pPr>
        <w:pStyle w:val="Prrafodelista"/>
        <w:numPr>
          <w:ilvl w:val="0"/>
          <w:numId w:val="8"/>
        </w:numPr>
        <w:spacing w:after="0" w:line="240" w:lineRule="auto"/>
        <w:ind w:left="284" w:hanging="142"/>
        <w:jc w:val="both"/>
      </w:pPr>
      <w:r w:rsidRPr="004613EA">
        <w:t xml:space="preserve">La promoción de dietas, prácticas, ambientes y entornos alimentarios saludables y sostenibles debe continuar siendo una prioridad </w:t>
      </w:r>
      <w:r w:rsidRPr="00945E4F">
        <w:t>para el país para</w:t>
      </w:r>
      <w:r w:rsidR="00945E4F" w:rsidRPr="00945E4F">
        <w:t>,</w:t>
      </w:r>
      <w:r w:rsidRPr="00945E4F">
        <w:t xml:space="preserve"> a partir de</w:t>
      </w:r>
      <w:r w:rsidR="00C560B8">
        <w:t xml:space="preserve"> </w:t>
      </w:r>
      <w:r w:rsidRPr="00945E4F">
        <w:t>l</w:t>
      </w:r>
      <w:r w:rsidR="00C560B8">
        <w:t>a selección y</w:t>
      </w:r>
      <w:r w:rsidRPr="00945E4F">
        <w:t xml:space="preserve"> consumo de alimentos, contribuir a la sostenibilidad social, económica y ambiental</w:t>
      </w:r>
      <w:r w:rsidR="00945E4F" w:rsidRPr="00945E4F">
        <w:t>. En ese sentido, la im</w:t>
      </w:r>
      <w:r w:rsidRPr="00945E4F">
        <w:t xml:space="preserve">plementación </w:t>
      </w:r>
      <w:r w:rsidR="00945E4F" w:rsidRPr="00945E4F">
        <w:t xml:space="preserve">de </w:t>
      </w:r>
      <w:r w:rsidR="00945E4F" w:rsidRPr="00C749EF">
        <w:t xml:space="preserve">la Ley </w:t>
      </w:r>
      <w:r w:rsidR="00EE5361" w:rsidRPr="00C749EF">
        <w:t xml:space="preserve">N°2120 de 2021 </w:t>
      </w:r>
      <w:r w:rsidR="00945E4F" w:rsidRPr="00945E4F">
        <w:t xml:space="preserve">sobre </w:t>
      </w:r>
      <w:r w:rsidRPr="00945E4F">
        <w:t>Entornos alimentarios saludables</w:t>
      </w:r>
      <w:r w:rsidR="00C749EF">
        <w:t xml:space="preserve">, </w:t>
      </w:r>
      <w:r w:rsidR="00C749EF" w:rsidRPr="004613EA">
        <w:t>la implementación del reglamento técnico de etiquetado nutricional</w:t>
      </w:r>
      <w:r w:rsidR="00C749EF">
        <w:t xml:space="preserve"> son herramientas necesarias para</w:t>
      </w:r>
      <w:r w:rsidRPr="00945E4F">
        <w:t xml:space="preserve"> fomentar un consumo de alimentos </w:t>
      </w:r>
      <w:r w:rsidR="00C749EF">
        <w:t xml:space="preserve">consiente, </w:t>
      </w:r>
      <w:r w:rsidRPr="00945E4F">
        <w:t>responsable, no sólo desde el punto de vista alimentario</w:t>
      </w:r>
      <w:r w:rsidRPr="004613EA">
        <w:t xml:space="preserve"> y nutricional, sino</w:t>
      </w:r>
      <w:r w:rsidR="00C749EF">
        <w:t xml:space="preserve"> también</w:t>
      </w:r>
      <w:r w:rsidRPr="004613EA">
        <w:t xml:space="preserve"> medioambiental.</w:t>
      </w:r>
      <w:r w:rsidR="00C749EF">
        <w:t xml:space="preserve"> Estas estrategias deben venir acompañadas de</w:t>
      </w:r>
      <w:r w:rsidR="00C749EF" w:rsidRPr="00C749EF">
        <w:t xml:space="preserve"> </w:t>
      </w:r>
      <w:r w:rsidR="00C749EF">
        <w:t>la sensibilización sobre la necesidad de transitar hacia dietas sanas basadas en sistemas de producción bajos en emisiones de gases de efecto invernadero, que no generen causas o motores de pérdida de biodiversidad, y que incluyan como fundamento la importancia de cuidar y aprovechar de manera sostenible los recursos naturales que nos proveen alimento, reconociendo en todo momento la gran riqueza y poder que tiene nuestra biodiversidad</w:t>
      </w:r>
      <w:r w:rsidRPr="004613EA">
        <w:t xml:space="preserve"> </w:t>
      </w:r>
    </w:p>
    <w:p w14:paraId="05104FDC" w14:textId="7A350288" w:rsidR="000B6CC8" w:rsidRDefault="000B6CC8" w:rsidP="000928D3">
      <w:pPr>
        <w:pStyle w:val="Prrafodelista"/>
        <w:numPr>
          <w:ilvl w:val="0"/>
          <w:numId w:val="8"/>
        </w:numPr>
        <w:spacing w:after="0" w:line="240" w:lineRule="auto"/>
        <w:ind w:left="284" w:hanging="142"/>
        <w:jc w:val="both"/>
      </w:pPr>
      <w:r>
        <w:t xml:space="preserve">Es necesario reducir el desperdicio </w:t>
      </w:r>
      <w:r w:rsidRPr="009757B7">
        <w:t xml:space="preserve">de alimentos mediante la mejora o modificación de comportamientos enmarcados en el consumo responsable, implementando la Política Nacional para </w:t>
      </w:r>
      <w:r w:rsidR="009757B7" w:rsidRPr="009757B7">
        <w:t>prevenir la</w:t>
      </w:r>
      <w:r w:rsidRPr="009757B7">
        <w:t xml:space="preserve"> pérdida y </w:t>
      </w:r>
      <w:r w:rsidR="009757B7" w:rsidRPr="009757B7">
        <w:t xml:space="preserve">el </w:t>
      </w:r>
      <w:r w:rsidRPr="009757B7">
        <w:t xml:space="preserve">desperdicio de alimentos, y su respectiva reglamentación (la ampliación de esta política se encuentra en la sección de </w:t>
      </w:r>
      <w:r w:rsidRPr="009757B7">
        <w:rPr>
          <w:i/>
          <w:u w:val="single"/>
        </w:rPr>
        <w:t>avances transversales</w:t>
      </w:r>
      <w:r w:rsidRPr="009757B7">
        <w:t>)</w:t>
      </w:r>
      <w:r>
        <w:t xml:space="preserve"> </w:t>
      </w:r>
    </w:p>
    <w:p w14:paraId="592FEF90" w14:textId="0B266CD2" w:rsidR="00137754" w:rsidRDefault="00137754" w:rsidP="000928D3">
      <w:pPr>
        <w:pStyle w:val="Prrafodelista"/>
        <w:numPr>
          <w:ilvl w:val="0"/>
          <w:numId w:val="8"/>
        </w:numPr>
        <w:spacing w:after="0" w:line="240" w:lineRule="auto"/>
        <w:ind w:left="284" w:hanging="142"/>
        <w:jc w:val="both"/>
      </w:pPr>
      <w:r>
        <w:t>Si bien el país cuenta con instrumentos de información, educación y comunicación en seguridad alimentaria y nutricional, es necesaria su art</w:t>
      </w:r>
      <w:r w:rsidR="003F6DBA">
        <w:t>iculación</w:t>
      </w:r>
      <w:r w:rsidR="00364811">
        <w:t xml:space="preserve"> entre los sectores, actores e instrumentos </w:t>
      </w:r>
      <w:r w:rsidR="003F6DBA">
        <w:t xml:space="preserve">como apuesta de país para generar un mayor impacto en el cambio de comportamientos alimentarios. </w:t>
      </w:r>
    </w:p>
    <w:p w14:paraId="2A9ADE2D" w14:textId="4B6F3FDE" w:rsidR="003038FF" w:rsidRDefault="003038FF" w:rsidP="000928D3">
      <w:pPr>
        <w:pStyle w:val="Prrafodelista"/>
        <w:numPr>
          <w:ilvl w:val="0"/>
          <w:numId w:val="8"/>
        </w:numPr>
        <w:spacing w:after="0" w:line="240" w:lineRule="auto"/>
        <w:ind w:left="284" w:hanging="142"/>
        <w:jc w:val="both"/>
      </w:pPr>
      <w:r>
        <w:t>Se debe avanzar hacia el m</w:t>
      </w:r>
      <w:r w:rsidR="00161879">
        <w:t>ejoramiento de cadena de transformación</w:t>
      </w:r>
      <w:r>
        <w:t xml:space="preserve"> (</w:t>
      </w:r>
      <w:r w:rsidRPr="003038FF">
        <w:t>procesamie</w:t>
      </w:r>
      <w:r>
        <w:t xml:space="preserve">nto, empaque y comercialización) para reducir las pérdidas de alimentos y contribuir a la sostenibilidad ambiental, económica y social de los sistemas alimentarios. </w:t>
      </w:r>
    </w:p>
    <w:p w14:paraId="2C1431C3" w14:textId="77777777" w:rsidR="005E3B47" w:rsidRPr="003038FF" w:rsidRDefault="005E3B47" w:rsidP="005E3B47">
      <w:pPr>
        <w:pStyle w:val="Prrafodelista"/>
        <w:spacing w:after="0" w:line="240" w:lineRule="auto"/>
        <w:ind w:left="284"/>
        <w:jc w:val="both"/>
      </w:pPr>
    </w:p>
    <w:p w14:paraId="12BCC8EC" w14:textId="14F963FB" w:rsidR="00161879" w:rsidRPr="00DE12FC" w:rsidRDefault="00161879" w:rsidP="005E3B47">
      <w:pPr>
        <w:spacing w:after="0" w:line="240" w:lineRule="auto"/>
        <w:ind w:left="708"/>
        <w:jc w:val="both"/>
        <w:rPr>
          <w:b/>
          <w:u w:val="single"/>
        </w:rPr>
      </w:pPr>
      <w:r w:rsidRPr="00DE12FC">
        <w:rPr>
          <w:b/>
          <w:u w:val="single"/>
        </w:rPr>
        <w:t>Retos para los próximos 10 años</w:t>
      </w:r>
    </w:p>
    <w:p w14:paraId="6DEAE995" w14:textId="77777777" w:rsidR="00266BB5" w:rsidRPr="001E3137" w:rsidRDefault="00266BB5" w:rsidP="000928D3">
      <w:pPr>
        <w:pStyle w:val="Prrafodelista"/>
        <w:numPr>
          <w:ilvl w:val="0"/>
          <w:numId w:val="8"/>
        </w:numPr>
        <w:spacing w:after="0" w:line="240" w:lineRule="auto"/>
        <w:ind w:left="284" w:hanging="142"/>
        <w:jc w:val="both"/>
      </w:pPr>
      <w:r w:rsidRPr="001E3137">
        <w:t>El país requiere a</w:t>
      </w:r>
      <w:r w:rsidR="00161879" w:rsidRPr="001E3137">
        <w:t xml:space="preserve">vanzar hacia </w:t>
      </w:r>
      <w:r w:rsidRPr="001E3137">
        <w:t xml:space="preserve">el </w:t>
      </w:r>
      <w:r w:rsidR="00161879" w:rsidRPr="001E3137">
        <w:t>eco-etiquetado</w:t>
      </w:r>
      <w:r w:rsidR="00137754" w:rsidRPr="001E3137">
        <w:t xml:space="preserve"> </w:t>
      </w:r>
      <w:r w:rsidRPr="001E3137">
        <w:t xml:space="preserve">de productos alimentarios, el cual </w:t>
      </w:r>
      <w:r w:rsidR="00137754" w:rsidRPr="001E3137">
        <w:t xml:space="preserve">orienta sobre la toma de decisiones de consumo fundamentadas en la sostenibilidad de los sistemas alimentarios. </w:t>
      </w:r>
    </w:p>
    <w:p w14:paraId="587D307B" w14:textId="37EDC35A" w:rsidR="00161879" w:rsidRPr="001E3137" w:rsidRDefault="00513F65" w:rsidP="000928D3">
      <w:pPr>
        <w:pStyle w:val="Prrafodelista"/>
        <w:numPr>
          <w:ilvl w:val="0"/>
          <w:numId w:val="8"/>
        </w:numPr>
        <w:spacing w:after="0" w:line="240" w:lineRule="auto"/>
        <w:ind w:left="284" w:hanging="142"/>
        <w:jc w:val="both"/>
        <w:rPr>
          <w:b/>
        </w:rPr>
      </w:pPr>
      <w:r w:rsidRPr="001E3137">
        <w:t xml:space="preserve">Las </w:t>
      </w:r>
      <w:r w:rsidR="00161879" w:rsidRPr="001E3137">
        <w:t>Guías Alimentarias</w:t>
      </w:r>
      <w:r w:rsidRPr="001E3137">
        <w:t xml:space="preserve"> Basadas en Alimentos</w:t>
      </w:r>
      <w:r w:rsidR="00A61573">
        <w:t xml:space="preserve"> para la población Colombiana</w:t>
      </w:r>
      <w:r w:rsidRPr="001E3137">
        <w:t xml:space="preserve"> </w:t>
      </w:r>
      <w:r w:rsidR="001E3137" w:rsidRPr="001E3137">
        <w:t>son una importante herramienta de educación alimentaria y nutricional para contribuir al fomento de estilos de vida saludables, al control de deficiencias o excesos en el consumo de alimentos y a la reducción del riesgo de enfermedades relacionadas con la alimentación, y están orientad</w:t>
      </w:r>
      <w:r w:rsidR="0033705B">
        <w:t>a</w:t>
      </w:r>
      <w:r w:rsidR="001E3137" w:rsidRPr="001E3137">
        <w:t>s a diversos</w:t>
      </w:r>
      <w:r w:rsidR="001E3137">
        <w:t xml:space="preserve"> actores sociales. Su adaptación </w:t>
      </w:r>
      <w:r w:rsidR="00A61573">
        <w:t>e implementación</w:t>
      </w:r>
      <w:r w:rsidR="001E3137">
        <w:t xml:space="preserve"> en los diferentes contextos representa un reto de largo aliento, dada la diversidad que caracteriza al país. </w:t>
      </w:r>
    </w:p>
    <w:p w14:paraId="6A548901" w14:textId="787AAEE8" w:rsidR="00B311E1" w:rsidRDefault="00B311E1" w:rsidP="00AD21D3">
      <w:pPr>
        <w:spacing w:after="0" w:line="240" w:lineRule="auto"/>
        <w:jc w:val="both"/>
        <w:rPr>
          <w:rFonts w:ascii="Calibri" w:eastAsia="Calibri" w:hAnsi="Calibri" w:cs="Calibri"/>
          <w:lang w:val="es-ES"/>
        </w:rPr>
      </w:pPr>
    </w:p>
    <w:p w14:paraId="1594F3AB" w14:textId="512631C7" w:rsidR="0025286A" w:rsidRDefault="0025286A" w:rsidP="005E3B47">
      <w:pPr>
        <w:spacing w:after="0" w:line="240" w:lineRule="auto"/>
        <w:ind w:left="709"/>
        <w:jc w:val="both"/>
        <w:rPr>
          <w:rFonts w:ascii="Calibri" w:eastAsia="Calibri" w:hAnsi="Calibri" w:cs="Calibri"/>
          <w:b/>
          <w:lang w:val="es-ES"/>
        </w:rPr>
      </w:pPr>
      <w:r w:rsidRPr="0025286A">
        <w:rPr>
          <w:rFonts w:ascii="Calibri" w:eastAsia="Calibri" w:hAnsi="Calibri" w:cs="Calibri"/>
          <w:b/>
          <w:lang w:val="es-ES"/>
        </w:rPr>
        <w:t>Responsables</w:t>
      </w:r>
    </w:p>
    <w:p w14:paraId="415089FE" w14:textId="77777777" w:rsidR="00AD21D3" w:rsidRPr="0025286A" w:rsidRDefault="00AD21D3" w:rsidP="005E3B47">
      <w:pPr>
        <w:spacing w:after="0" w:line="240" w:lineRule="auto"/>
        <w:ind w:left="709"/>
        <w:jc w:val="both"/>
        <w:rPr>
          <w:rFonts w:ascii="Calibri" w:eastAsia="Calibri" w:hAnsi="Calibri" w:cs="Calibri"/>
          <w:b/>
          <w:lang w:val="es-ES"/>
        </w:rPr>
      </w:pPr>
    </w:p>
    <w:p w14:paraId="77278882" w14:textId="77777777" w:rsidR="00B73B6A" w:rsidRPr="007468B7" w:rsidRDefault="00B73B6A" w:rsidP="000928D3">
      <w:pPr>
        <w:numPr>
          <w:ilvl w:val="0"/>
          <w:numId w:val="5"/>
        </w:numPr>
        <w:tabs>
          <w:tab w:val="clear" w:pos="720"/>
          <w:tab w:val="num" w:pos="567"/>
        </w:tabs>
        <w:spacing w:after="0" w:line="240" w:lineRule="auto"/>
        <w:jc w:val="both"/>
      </w:pPr>
      <w:r w:rsidRPr="007468B7">
        <w:rPr>
          <w:lang w:val="es-ES"/>
        </w:rPr>
        <w:t>Ministerio de Salud y Protección Social</w:t>
      </w:r>
    </w:p>
    <w:p w14:paraId="42ACE4ED" w14:textId="77777777" w:rsidR="00B73B6A" w:rsidRPr="007468B7" w:rsidRDefault="00B73B6A" w:rsidP="000928D3">
      <w:pPr>
        <w:numPr>
          <w:ilvl w:val="0"/>
          <w:numId w:val="5"/>
        </w:numPr>
        <w:tabs>
          <w:tab w:val="clear" w:pos="720"/>
          <w:tab w:val="num" w:pos="567"/>
        </w:tabs>
        <w:spacing w:after="0" w:line="240" w:lineRule="auto"/>
        <w:jc w:val="both"/>
      </w:pPr>
      <w:r w:rsidRPr="007468B7">
        <w:rPr>
          <w:lang w:val="es-ES"/>
        </w:rPr>
        <w:t>Instituto Colombiano de Bienestar Familiar</w:t>
      </w:r>
    </w:p>
    <w:p w14:paraId="7DD7421E" w14:textId="77777777" w:rsidR="00B73B6A" w:rsidRPr="007468B7" w:rsidRDefault="00B73B6A" w:rsidP="000928D3">
      <w:pPr>
        <w:numPr>
          <w:ilvl w:val="0"/>
          <w:numId w:val="5"/>
        </w:numPr>
        <w:tabs>
          <w:tab w:val="clear" w:pos="720"/>
          <w:tab w:val="num" w:pos="567"/>
        </w:tabs>
        <w:spacing w:after="0" w:line="240" w:lineRule="auto"/>
        <w:jc w:val="both"/>
      </w:pPr>
      <w:r w:rsidRPr="007468B7">
        <w:rPr>
          <w:lang w:val="es-ES"/>
        </w:rPr>
        <w:t>Ministerio de Comercio, Industria y Turismo</w:t>
      </w:r>
    </w:p>
    <w:p w14:paraId="461079ED" w14:textId="77777777" w:rsidR="00B73B6A" w:rsidRPr="007468B7" w:rsidRDefault="00B73B6A" w:rsidP="000928D3">
      <w:pPr>
        <w:numPr>
          <w:ilvl w:val="0"/>
          <w:numId w:val="5"/>
        </w:numPr>
        <w:tabs>
          <w:tab w:val="clear" w:pos="720"/>
          <w:tab w:val="num" w:pos="567"/>
        </w:tabs>
        <w:spacing w:after="0" w:line="240" w:lineRule="auto"/>
        <w:jc w:val="both"/>
      </w:pPr>
      <w:r w:rsidRPr="007468B7">
        <w:rPr>
          <w:lang w:val="es-ES"/>
        </w:rPr>
        <w:t>Ministerio de Ambiente y Desarrollo Sostenible</w:t>
      </w:r>
    </w:p>
    <w:p w14:paraId="01224AD9" w14:textId="3D86C938" w:rsidR="00B73B6A" w:rsidRPr="007468B7" w:rsidRDefault="00B73B6A" w:rsidP="000928D3">
      <w:pPr>
        <w:numPr>
          <w:ilvl w:val="0"/>
          <w:numId w:val="5"/>
        </w:numPr>
        <w:tabs>
          <w:tab w:val="clear" w:pos="720"/>
          <w:tab w:val="num" w:pos="567"/>
        </w:tabs>
        <w:spacing w:after="0" w:line="240" w:lineRule="auto"/>
        <w:jc w:val="both"/>
      </w:pPr>
      <w:r w:rsidRPr="007468B7">
        <w:rPr>
          <w:lang w:val="es-ES"/>
        </w:rPr>
        <w:t xml:space="preserve">Ministerio de Agricultura </w:t>
      </w:r>
      <w:r w:rsidR="0033705B">
        <w:rPr>
          <w:lang w:val="es-ES"/>
        </w:rPr>
        <w:t>y Desarrollo Rural</w:t>
      </w:r>
    </w:p>
    <w:p w14:paraId="1B9E20D4" w14:textId="63FCDD28" w:rsidR="00B73B6A" w:rsidRPr="007468B7" w:rsidRDefault="007468B7" w:rsidP="000928D3">
      <w:pPr>
        <w:numPr>
          <w:ilvl w:val="0"/>
          <w:numId w:val="5"/>
        </w:numPr>
        <w:tabs>
          <w:tab w:val="clear" w:pos="720"/>
          <w:tab w:val="num" w:pos="567"/>
        </w:tabs>
        <w:spacing w:after="0" w:line="240" w:lineRule="auto"/>
        <w:jc w:val="both"/>
      </w:pPr>
      <w:r>
        <w:rPr>
          <w:lang w:val="es-ES"/>
        </w:rPr>
        <w:t>Instituto Nacional de Vigilancia de Medicamentos y Alimentos</w:t>
      </w:r>
    </w:p>
    <w:p w14:paraId="1C5E2F20" w14:textId="44932817" w:rsidR="00B73B6A" w:rsidRPr="002A0421" w:rsidRDefault="00B73B6A" w:rsidP="000928D3">
      <w:pPr>
        <w:numPr>
          <w:ilvl w:val="0"/>
          <w:numId w:val="5"/>
        </w:numPr>
        <w:tabs>
          <w:tab w:val="clear" w:pos="720"/>
          <w:tab w:val="num" w:pos="567"/>
        </w:tabs>
        <w:spacing w:after="0" w:line="240" w:lineRule="auto"/>
        <w:jc w:val="both"/>
      </w:pPr>
      <w:r w:rsidRPr="007468B7">
        <w:rPr>
          <w:lang w:val="es-ES"/>
        </w:rPr>
        <w:lastRenderedPageBreak/>
        <w:t>Superintendencia de Industria y Comerci</w:t>
      </w:r>
      <w:r w:rsidR="00CB75EF" w:rsidRPr="007468B7">
        <w:rPr>
          <w:lang w:val="es-ES"/>
        </w:rPr>
        <w:t>o</w:t>
      </w:r>
    </w:p>
    <w:p w14:paraId="76E2426E" w14:textId="23B71070" w:rsidR="0033705B" w:rsidRPr="002A0421" w:rsidRDefault="0033705B" w:rsidP="000928D3">
      <w:pPr>
        <w:numPr>
          <w:ilvl w:val="0"/>
          <w:numId w:val="5"/>
        </w:numPr>
        <w:tabs>
          <w:tab w:val="clear" w:pos="720"/>
          <w:tab w:val="num" w:pos="567"/>
        </w:tabs>
        <w:spacing w:after="0" w:line="240" w:lineRule="auto"/>
        <w:jc w:val="both"/>
      </w:pPr>
      <w:r>
        <w:rPr>
          <w:lang w:val="es-ES"/>
        </w:rPr>
        <w:t>Ministerio de Educación Nacional</w:t>
      </w:r>
    </w:p>
    <w:p w14:paraId="04AFD488" w14:textId="6D45E329" w:rsidR="00A558C0" w:rsidRPr="002A0421" w:rsidRDefault="00A558C0" w:rsidP="00A558C0">
      <w:pPr>
        <w:numPr>
          <w:ilvl w:val="0"/>
          <w:numId w:val="5"/>
        </w:numPr>
        <w:spacing w:after="0" w:line="240" w:lineRule="auto"/>
        <w:ind w:left="567" w:hanging="207"/>
        <w:jc w:val="both"/>
      </w:pPr>
      <w:r w:rsidRPr="00A558C0">
        <w:t>Ministerio de Tecnologías de la Información y las Comunicaciones</w:t>
      </w:r>
    </w:p>
    <w:p w14:paraId="79F893AE" w14:textId="106574B9" w:rsidR="0033705B" w:rsidRPr="007468B7" w:rsidRDefault="0033705B" w:rsidP="0033705B">
      <w:pPr>
        <w:numPr>
          <w:ilvl w:val="0"/>
          <w:numId w:val="5"/>
        </w:numPr>
        <w:tabs>
          <w:tab w:val="clear" w:pos="720"/>
        </w:tabs>
        <w:spacing w:after="0" w:line="240" w:lineRule="auto"/>
        <w:ind w:left="567" w:hanging="207"/>
        <w:jc w:val="both"/>
      </w:pPr>
      <w:r w:rsidRPr="0033705B">
        <w:t>Autoridad Nacional de Televisión</w:t>
      </w:r>
    </w:p>
    <w:p w14:paraId="302DBA10" w14:textId="6547C4B0" w:rsidR="00CB75EF" w:rsidRDefault="00CB75EF" w:rsidP="005E3B47">
      <w:pPr>
        <w:spacing w:after="0" w:line="240" w:lineRule="auto"/>
        <w:jc w:val="both"/>
        <w:rPr>
          <w:lang w:val="es-ES"/>
        </w:rPr>
      </w:pPr>
    </w:p>
    <w:p w14:paraId="5DAF925F" w14:textId="77777777" w:rsidR="00BA1094" w:rsidRPr="000C6F9F" w:rsidRDefault="3BA485E9" w:rsidP="000C6F9F">
      <w:pPr>
        <w:pStyle w:val="Ttulo3"/>
        <w:rPr>
          <w:rFonts w:asciiTheme="minorHAnsi" w:eastAsia="Calibri" w:hAnsiTheme="minorHAnsi" w:cstheme="minorHAnsi"/>
          <w:b/>
          <w:color w:val="4472C4" w:themeColor="accent5"/>
          <w:sz w:val="22"/>
          <w:szCs w:val="22"/>
        </w:rPr>
      </w:pPr>
      <w:bookmarkStart w:id="9" w:name="_Toc82362321"/>
      <w:r w:rsidRPr="000C6F9F">
        <w:rPr>
          <w:rFonts w:asciiTheme="minorHAnsi" w:eastAsia="Calibri" w:hAnsiTheme="minorHAnsi" w:cstheme="minorHAnsi"/>
          <w:b/>
          <w:color w:val="4472C4" w:themeColor="accent5"/>
          <w:sz w:val="22"/>
          <w:szCs w:val="22"/>
        </w:rPr>
        <w:t>Vía de acción 3</w:t>
      </w:r>
      <w:r w:rsidR="7090EC33" w:rsidRPr="000C6F9F">
        <w:rPr>
          <w:rFonts w:asciiTheme="minorHAnsi" w:eastAsia="Calibri" w:hAnsiTheme="minorHAnsi" w:cstheme="minorHAnsi"/>
          <w:b/>
          <w:color w:val="4472C4" w:themeColor="accent5"/>
          <w:sz w:val="22"/>
          <w:szCs w:val="22"/>
        </w:rPr>
        <w:t>. Impulsar la producción favorable a la naturaleza</w:t>
      </w:r>
      <w:bookmarkEnd w:id="9"/>
    </w:p>
    <w:p w14:paraId="46549F3C" w14:textId="77777777" w:rsidR="005E3B47" w:rsidRDefault="005E3B47" w:rsidP="005E3B47">
      <w:pPr>
        <w:spacing w:after="0" w:line="240" w:lineRule="auto"/>
        <w:ind w:left="708"/>
        <w:jc w:val="both"/>
        <w:rPr>
          <w:b/>
        </w:rPr>
      </w:pPr>
    </w:p>
    <w:p w14:paraId="70682B4E" w14:textId="1DC5BF9D" w:rsidR="0034526A" w:rsidRPr="00DE12FC" w:rsidRDefault="0034526A" w:rsidP="005E3B47">
      <w:pPr>
        <w:spacing w:after="0" w:line="240" w:lineRule="auto"/>
        <w:ind w:left="708"/>
        <w:jc w:val="both"/>
        <w:rPr>
          <w:b/>
          <w:u w:val="single"/>
        </w:rPr>
      </w:pPr>
      <w:r w:rsidRPr="00DE12FC">
        <w:rPr>
          <w:b/>
          <w:u w:val="single"/>
        </w:rPr>
        <w:t>Retos para los próximos 3 años</w:t>
      </w:r>
    </w:p>
    <w:p w14:paraId="700FBA65" w14:textId="6651BC80" w:rsidR="73E58EED" w:rsidRPr="00352695" w:rsidRDefault="007468B7" w:rsidP="000928D3">
      <w:pPr>
        <w:pStyle w:val="Prrafodelista"/>
        <w:numPr>
          <w:ilvl w:val="0"/>
          <w:numId w:val="7"/>
        </w:numPr>
        <w:spacing w:after="0" w:line="240" w:lineRule="auto"/>
        <w:ind w:left="284" w:hanging="142"/>
        <w:jc w:val="both"/>
      </w:pPr>
      <w:r>
        <w:t xml:space="preserve">El país debe continuar con la </w:t>
      </w:r>
      <w:r w:rsidR="4E83D1B4" w:rsidRPr="00352695">
        <w:t xml:space="preserve">formulación e implementación de </w:t>
      </w:r>
      <w:r w:rsidR="007B0293" w:rsidRPr="00352695">
        <w:t xml:space="preserve">la </w:t>
      </w:r>
      <w:r w:rsidR="4E83D1B4" w:rsidRPr="00352695">
        <w:rPr>
          <w:i/>
        </w:rPr>
        <w:t>Política Pública para el fomento de la Agroecología y el reconocimiento de los Sistemas Participativos de Garantía</w:t>
      </w:r>
      <w:r w:rsidR="007B0293" w:rsidRPr="00352695">
        <w:t>, ya que impulsar alternativas de producción amigables con la naturaleza, especialmente la agroecología, fue uno de los puntos recurrentes que las y los participantes</w:t>
      </w:r>
      <w:r w:rsidR="004253DE">
        <w:t xml:space="preserve"> en</w:t>
      </w:r>
      <w:r w:rsidR="007B0293" w:rsidRPr="00352695">
        <w:t xml:space="preserve"> los diálogos identificaron como prioritarios para la transformación de los sistemas alimentarios. </w:t>
      </w:r>
    </w:p>
    <w:p w14:paraId="2F964B9F" w14:textId="64F6325F" w:rsidR="73E58EED" w:rsidRPr="00352695" w:rsidRDefault="00681DB2" w:rsidP="000928D3">
      <w:pPr>
        <w:pStyle w:val="Prrafodelista"/>
        <w:numPr>
          <w:ilvl w:val="0"/>
          <w:numId w:val="7"/>
        </w:numPr>
        <w:spacing w:after="0" w:line="240" w:lineRule="auto"/>
        <w:ind w:left="284" w:hanging="142"/>
        <w:jc w:val="both"/>
      </w:pPr>
      <w:r w:rsidRPr="00352695">
        <w:t>L</w:t>
      </w:r>
      <w:r w:rsidR="00F80020" w:rsidRPr="00352695">
        <w:t xml:space="preserve">a </w:t>
      </w:r>
      <w:r>
        <w:t>protección</w:t>
      </w:r>
      <w:r w:rsidR="4E83D1B4">
        <w:t xml:space="preserve"> y reconocimiento de prácticas y sistemas productivos indígenas y campesinos</w:t>
      </w:r>
      <w:r>
        <w:t xml:space="preserve"> es un</w:t>
      </w:r>
      <w:r w:rsidRPr="00352695">
        <w:t xml:space="preserve">o de los desafíos sobre los cuales el país debe continuar avanzando, dada la contribución de estos sistemas, entre otras cosas, a la sostenibilidad ambiental de los sistemas alimentarios. </w:t>
      </w:r>
    </w:p>
    <w:p w14:paraId="5228CAEC" w14:textId="691B81A2" w:rsidR="00946535" w:rsidRDefault="00963F92" w:rsidP="000928D3">
      <w:pPr>
        <w:pStyle w:val="Prrafodelista"/>
        <w:numPr>
          <w:ilvl w:val="0"/>
          <w:numId w:val="7"/>
        </w:numPr>
        <w:spacing w:after="0" w:line="240" w:lineRule="auto"/>
        <w:ind w:left="284" w:hanging="142"/>
        <w:jc w:val="both"/>
      </w:pPr>
      <w:r>
        <w:t>La c</w:t>
      </w:r>
      <w:r w:rsidR="4E83D1B4">
        <w:t xml:space="preserve">onsolidación de datos sobre variedades y </w:t>
      </w:r>
      <w:r w:rsidR="00EE5361">
        <w:t>especies</w:t>
      </w:r>
      <w:r w:rsidR="4E83D1B4">
        <w:t xml:space="preserve"> de la agrobiodiversidad nativa</w:t>
      </w:r>
      <w:r>
        <w:t xml:space="preserve"> se constituye en un reto que, de enfrentarse, aportaría </w:t>
      </w:r>
      <w:r w:rsidR="00946535">
        <w:t xml:space="preserve">a la </w:t>
      </w:r>
      <w:r w:rsidR="006F6A8B">
        <w:t>“</w:t>
      </w:r>
      <w:r w:rsidR="00946535">
        <w:t>conservación in situ de la agrobiodiversidad y de prácticas tradicionales asociadas, las cuales se limitan a programas locales, con comunidades específicas, más que a una política clara liderada por el Gobierno central</w:t>
      </w:r>
      <w:r w:rsidR="006F6A8B">
        <w:t>”</w:t>
      </w:r>
      <w:r w:rsidR="00946535">
        <w:t xml:space="preserve"> </w:t>
      </w:r>
      <w:r w:rsidR="00265849">
        <w:fldChar w:fldCharType="begin" w:fldLock="1"/>
      </w:r>
      <w:r w:rsidR="00107110">
        <w:instrText>ADDIN CSL_CITATION {"citationItems":[{"id":"ITEM-1","itemData":{"author":[{"dropping-particle":"","family":"Ministerio de Ambiente y Desarrollo Sostenible","given":"","non-dropping-particle":"","parse-names":false,"suffix":""}],"id":"ITEM-1","issued":{"date-parts":[["2012"]]},"publisher":"Instituto de Investigación de Recursos Biológicos Alexander von Humboldt","title":"Política Nacional para la Gestión Integral de la Biodiversidad y sus Servicios Ecosistémicos (PNGIBSE)","type":"article"},"uris":["http://www.mendeley.com/documents/?uuid=253ab9b9-40af-3ce8-8fe1-7ee56863acd1"]}],"mendeley":{"formattedCitation":"(Ministerio de Ambiente y Desarrollo Sostenible, 2012)","plainTextFormattedCitation":"(Ministerio de Ambiente y Desarrollo Sostenible, 2012)","previouslyFormattedCitation":"(Ministerio de Ambiente y Desarrollo Sostenible, 2012)"},"properties":{"noteIndex":0},"schema":"https://github.com/citation-style-language/schema/raw/master/csl-citation.json"}</w:instrText>
      </w:r>
      <w:r w:rsidR="00265849">
        <w:fldChar w:fldCharType="separate"/>
      </w:r>
      <w:r w:rsidR="00107110" w:rsidRPr="00107110">
        <w:rPr>
          <w:noProof/>
        </w:rPr>
        <w:t>(Ministerio de Ambiente y Desarrollo Sostenible, 2012)</w:t>
      </w:r>
      <w:r w:rsidR="00265849">
        <w:fldChar w:fldCharType="end"/>
      </w:r>
      <w:r w:rsidR="00265849">
        <w:t xml:space="preserve">. </w:t>
      </w:r>
    </w:p>
    <w:p w14:paraId="422149C0" w14:textId="1022AB52" w:rsidR="73E58EED" w:rsidRDefault="00265849" w:rsidP="000928D3">
      <w:pPr>
        <w:pStyle w:val="Prrafodelista"/>
        <w:numPr>
          <w:ilvl w:val="0"/>
          <w:numId w:val="7"/>
        </w:numPr>
        <w:spacing w:after="0" w:line="240" w:lineRule="auto"/>
        <w:ind w:left="284" w:hanging="142"/>
        <w:jc w:val="both"/>
      </w:pPr>
      <w:r>
        <w:t>Es necesaria la a</w:t>
      </w:r>
      <w:r w:rsidR="4E83D1B4">
        <w:t xml:space="preserve">ctualización, formulación e implementación de una nueva </w:t>
      </w:r>
      <w:r w:rsidR="57172B9A">
        <w:t>Política Nacional Ambiental para el Desarrollo Sostenible de los Espacios Oceánicos y las Zonas Costeras e Insulares de Colombia – PNAOCI</w:t>
      </w:r>
      <w:r>
        <w:t>, con el fin de permitir su manejo inte</w:t>
      </w:r>
      <w:r w:rsidR="0034526A">
        <w:t xml:space="preserve">grado, la preservación y conservación de estos ecosistemas, en armonía con el desarrollo de las actividades productivas </w:t>
      </w:r>
      <w:r w:rsidR="0034526A">
        <w:fldChar w:fldCharType="begin" w:fldLock="1"/>
      </w:r>
      <w:r w:rsidR="00107110">
        <w:instrText>ADDIN CSL_CITATION {"citationItems":[{"id":"ITEM-1","itemData":{"URL":"https://www.minambiente.gov.co/index.php/asuntos-marinos-y-costeros-y-recursos-acuaticos/fortalecimiento-de-la-institucionalidad-y-la-organizacion-publica-privada-y-social/politica-pnaoci","accessed":{"date-parts":[["2021","9","9"]]},"author":[{"dropping-particle":"","family":"Ministerio de Ambiente y Desarrollo Sostenible","given":"","non-dropping-particle":"","parse-names":false,"suffix":""}],"container-title":"Política PNAOCI","id":"ITEM-1","issued":{"date-parts":[["2021"]]},"title":"Política Nacional Ambiental para el Desarrollo Sostenible de los Espacios Oceánicos y las Zonas Costeras e Insulares de Colombia","type":"webpage"},"uris":["http://www.mendeley.com/documents/?uuid=770c4d42-a94b-34e5-9547-cebb62ca3075"]}],"mendeley":{"formattedCitation":"(Ministerio de Ambiente y Desarrollo Sostenible, 2021)","plainTextFormattedCitation":"(Ministerio de Ambiente y Desarrollo Sostenible, 2021)","previouslyFormattedCitation":"(Ministerio de Ambiente y Desarrollo Sostenible, 2021)"},"properties":{"noteIndex":0},"schema":"https://github.com/citation-style-language/schema/raw/master/csl-citation.json"}</w:instrText>
      </w:r>
      <w:r w:rsidR="0034526A">
        <w:fldChar w:fldCharType="separate"/>
      </w:r>
      <w:r w:rsidR="00107110" w:rsidRPr="00107110">
        <w:rPr>
          <w:noProof/>
        </w:rPr>
        <w:t>(Ministerio de Ambiente y Desarrollo Sostenible, 2021)</w:t>
      </w:r>
      <w:r w:rsidR="0034526A">
        <w:fldChar w:fldCharType="end"/>
      </w:r>
      <w:r w:rsidR="0034526A">
        <w:t xml:space="preserve">.  </w:t>
      </w:r>
      <w:r>
        <w:t xml:space="preserve"> </w:t>
      </w:r>
    </w:p>
    <w:p w14:paraId="4993D3F1" w14:textId="7AED865D" w:rsidR="00F60656" w:rsidRDefault="00F60656" w:rsidP="000928D3">
      <w:pPr>
        <w:pStyle w:val="Prrafodelista"/>
        <w:numPr>
          <w:ilvl w:val="0"/>
          <w:numId w:val="7"/>
        </w:numPr>
        <w:spacing w:after="0" w:line="240" w:lineRule="auto"/>
        <w:ind w:left="284" w:hanging="142"/>
        <w:jc w:val="both"/>
      </w:pPr>
      <w:r>
        <w:t>Dado el inminente impacto del cambio climático sobre los sistemas aliment</w:t>
      </w:r>
      <w:r w:rsidR="00352695">
        <w:t xml:space="preserve">arios, son necesarias acciones </w:t>
      </w:r>
      <w:r>
        <w:t xml:space="preserve">que favorezcan la adaptación y mitigación de este fenómeno. Una de ellas es dar continuidad a la implementación de la Política Nacional de Cambio Climático, que busca incorporar su gestión de esta problemática en las decisiones públicas y privadas para avanzar hacia el desarrollo resiliente al clima y bajo en carbono </w:t>
      </w:r>
      <w:r>
        <w:fldChar w:fldCharType="begin" w:fldLock="1"/>
      </w:r>
      <w:r w:rsidR="00107110">
        <w:instrText>ADDIN CSL_CITATION {"citationItems":[{"id":"ITEM-1","itemData":{"author":[{"dropping-particle":"","family":"Ministerio de Ambiente y Desarrollo Sostenible","given":"","non-dropping-particle":"","parse-names":false,"suffix":""}],"id":"ITEM-1","issued":{"date-parts":[["2017"]]},"publisher-place":"Bogotá D.C","title":"Política Nacional de Cambio Climático ","type":"article"},"uris":["http://www.mendeley.com/documents/?uuid=fb210b4e-ac66-3b1b-b38b-25b0999daf17"]}],"mendeley":{"formattedCitation":"(Ministerio de Ambiente y Desarrollo Sostenible, 2017)","plainTextFormattedCitation":"(Ministerio de Ambiente y Desarrollo Sostenible, 2017)","previouslyFormattedCitation":"(Ministerio de Ambiente y Desarrollo Sostenible, 2017)"},"properties":{"noteIndex":0},"schema":"https://github.com/citation-style-language/schema/raw/master/csl-citation.json"}</w:instrText>
      </w:r>
      <w:r>
        <w:fldChar w:fldCharType="separate"/>
      </w:r>
      <w:r w:rsidR="00107110" w:rsidRPr="00107110">
        <w:rPr>
          <w:noProof/>
        </w:rPr>
        <w:t>(Ministerio de Ambiente y Desarrollo Sostenible, 2017)</w:t>
      </w:r>
      <w:r>
        <w:fldChar w:fldCharType="end"/>
      </w:r>
    </w:p>
    <w:p w14:paraId="6694F43E" w14:textId="77777777" w:rsidR="00887B5E" w:rsidRDefault="0034526A" w:rsidP="000928D3">
      <w:pPr>
        <w:pStyle w:val="Prrafodelista"/>
        <w:numPr>
          <w:ilvl w:val="0"/>
          <w:numId w:val="7"/>
        </w:numPr>
        <w:spacing w:after="0" w:line="240" w:lineRule="auto"/>
        <w:ind w:left="284" w:hanging="142"/>
        <w:jc w:val="both"/>
      </w:pPr>
      <w:r>
        <w:t xml:space="preserve">Se requiere avanzar en la formulación e implementación de los </w:t>
      </w:r>
      <w:r w:rsidR="4E83D1B4">
        <w:t>Planes Integrales de Gestión de Cambio Climático Sectoriales</w:t>
      </w:r>
      <w:r w:rsidR="00774374">
        <w:t xml:space="preserve">, en concordancia con el artículo </w:t>
      </w:r>
      <w:r w:rsidR="4E83D1B4">
        <w:t xml:space="preserve">17 </w:t>
      </w:r>
      <w:r w:rsidR="3536A424">
        <w:t xml:space="preserve">de la </w:t>
      </w:r>
      <w:r w:rsidR="4E83D1B4">
        <w:t>Ley</w:t>
      </w:r>
      <w:r w:rsidR="33D8EE65">
        <w:t xml:space="preserve"> de Ges</w:t>
      </w:r>
      <w:r w:rsidR="00C15838">
        <w:t xml:space="preserve">tión del cambio climático </w:t>
      </w:r>
      <w:r w:rsidR="00774374">
        <w:fldChar w:fldCharType="begin" w:fldLock="1"/>
      </w:r>
      <w:r w:rsidR="00B70E01">
        <w:instrText>ADDIN CSL_CITATION {"citationItems":[{"id":"ITEM-1","itemData":{"author":[{"dropping-particle":"","family":"Congreso de Colombia","given":"","non-dropping-particle":"","parse-names":false,"suffix":""}],"id":"ITEM-1","issued":{"date-parts":[["2018","7","27"]]},"publisher":"Congreso de Colombia","publisher-place":"Bogotá D.C","title":"Ley 1931 de 2018","type":"article"},"uris":["http://www.mendeley.com/documents/?uuid=244d7688-6780-3812-91b8-5240fab75b74"]}],"mendeley":{"formattedCitation":"(Congreso de Colombia, 2018)","plainTextFormattedCitation":"(Congreso de Colombia, 2018)","previouslyFormattedCitation":"(Congreso de Colombia, 2018)"},"properties":{"noteIndex":0},"schema":"https://github.com/citation-style-language/schema/raw/master/csl-citation.json"}</w:instrText>
      </w:r>
      <w:r w:rsidR="00774374">
        <w:fldChar w:fldCharType="separate"/>
      </w:r>
      <w:r w:rsidR="00107110" w:rsidRPr="00107110">
        <w:rPr>
          <w:noProof/>
        </w:rPr>
        <w:t>(Congreso de Colombia, 2018)</w:t>
      </w:r>
      <w:r w:rsidR="00774374">
        <w:fldChar w:fldCharType="end"/>
      </w:r>
      <w:r w:rsidR="00774374" w:rsidRPr="00774374">
        <w:t>.</w:t>
      </w:r>
    </w:p>
    <w:p w14:paraId="52B1119C" w14:textId="29EBAEF3" w:rsidR="00774374" w:rsidRDefault="00887B5E" w:rsidP="000928D3">
      <w:pPr>
        <w:pStyle w:val="Prrafodelista"/>
        <w:numPr>
          <w:ilvl w:val="0"/>
          <w:numId w:val="7"/>
        </w:numPr>
        <w:spacing w:after="0" w:line="240" w:lineRule="auto"/>
        <w:ind w:left="284" w:hanging="142"/>
        <w:jc w:val="both"/>
      </w:pPr>
      <w:r>
        <w:t xml:space="preserve">Reducir la pérdida de alimentos mediante la mejora de las condiciones estructurales de los sistemas productivos agropecuarios y sus condiciones de distribución y comercialización, implementando la Política Nacional para la prevención y reducción de pérdida y desperdicio de alimentos, y su respectiva reglamentación (la ampliación de esta política se encuentra en la sección de </w:t>
      </w:r>
      <w:r w:rsidRPr="00887B5E">
        <w:rPr>
          <w:i/>
        </w:rPr>
        <w:t>avances transversales</w:t>
      </w:r>
      <w:r>
        <w:t xml:space="preserve">). </w:t>
      </w:r>
    </w:p>
    <w:p w14:paraId="7657EFFD" w14:textId="7261E9FA" w:rsidR="00073BB4" w:rsidRDefault="002138A6" w:rsidP="000928D3">
      <w:pPr>
        <w:pStyle w:val="Prrafodelista"/>
        <w:numPr>
          <w:ilvl w:val="0"/>
          <w:numId w:val="7"/>
        </w:numPr>
        <w:spacing w:after="0" w:line="240" w:lineRule="auto"/>
        <w:ind w:left="284" w:hanging="142"/>
        <w:jc w:val="both"/>
      </w:pPr>
      <w:r>
        <w:t>Para llevar a cabo la reconversión productiva hacia sistemas alimentarios más sostenibles y amigables con el medio ambiente, el país requiere destinar recursos para ampliar la financiación y asistencia t</w:t>
      </w:r>
      <w:r w:rsidR="00073BB4">
        <w:t>écnica necesarias para dicha transición.</w:t>
      </w:r>
    </w:p>
    <w:p w14:paraId="65B0605B" w14:textId="77777777" w:rsidR="00DE12FC" w:rsidRPr="006F6A8B" w:rsidRDefault="00DE12FC" w:rsidP="00DE12FC">
      <w:pPr>
        <w:pStyle w:val="Prrafodelista"/>
        <w:numPr>
          <w:ilvl w:val="0"/>
          <w:numId w:val="7"/>
        </w:numPr>
        <w:tabs>
          <w:tab w:val="num" w:pos="1440"/>
        </w:tabs>
        <w:spacing w:after="0" w:line="240" w:lineRule="auto"/>
        <w:ind w:left="284" w:hanging="142"/>
        <w:jc w:val="both"/>
      </w:pPr>
      <w:r w:rsidRPr="006F6A8B">
        <w:rPr>
          <w:lang w:val="es-ES"/>
        </w:rPr>
        <w:t xml:space="preserve">El Plan Nacional de Adaptación al Cambio Climático -PNACC- apoya la preparación del país para enfrentar eventos climáticos extremos, con el propósito de reducir las consecuencias negativas en el largo plazo para las poblaciones, el sector productivo y los ecosistemas, así como identificar y beneficiarse de cambios en el territorio </w:t>
      </w:r>
      <w:r>
        <w:rPr>
          <w:lang w:val="es-ES"/>
        </w:rPr>
        <w:fldChar w:fldCharType="begin" w:fldLock="1"/>
      </w:r>
      <w:r>
        <w:rPr>
          <w:lang w:val="es-ES"/>
        </w:rPr>
        <w:instrText>ADDIN CSL_CITATION {"citationItems":[{"id":"ITEM-1","itemData":{"URL":"https://www.dnp.gov.co/programas/ambiente/CambioClimatico/Paginas/Plan-Nacional-de-Adaptacion.aspx","accessed":{"date-parts":[["2021","9","10"]]},"author":[{"dropping-particle":"","family":"DNP","given":"","non-dropping-particle":"","parse-names":false,"suffix":""}],"id":"ITEM-1","issued":{"date-parts":[["2021"]]},"title":"Plan Nacional de Adaptación al Cambio Climático","type":"webpage"},"uris":["http://www.mendeley.com/documents/?uuid=a9fc27f3-5895-354f-9fdb-5e46fc9bdaec"]}],"mendeley":{"formattedCitation":"(DNP, 2021)","plainTextFormattedCitation":"(DNP, 2021)","previouslyFormattedCitation":"(DNP, 2021)"},"properties":{"noteIndex":0},"schema":"https://github.com/citation-style-language/schema/raw/master/csl-citation.json"}</w:instrText>
      </w:r>
      <w:r>
        <w:rPr>
          <w:lang w:val="es-ES"/>
        </w:rPr>
        <w:fldChar w:fldCharType="separate"/>
      </w:r>
      <w:r w:rsidRPr="00331840">
        <w:rPr>
          <w:noProof/>
          <w:lang w:val="es-ES"/>
        </w:rPr>
        <w:t>(DNP, 2021)</w:t>
      </w:r>
      <w:r>
        <w:rPr>
          <w:lang w:val="es-ES"/>
        </w:rPr>
        <w:fldChar w:fldCharType="end"/>
      </w:r>
      <w:r w:rsidRPr="006F6A8B">
        <w:rPr>
          <w:lang w:val="es-ES"/>
        </w:rPr>
        <w:t>.</w:t>
      </w:r>
    </w:p>
    <w:p w14:paraId="323BCED7" w14:textId="4BB1573A" w:rsidR="00DE12FC" w:rsidRPr="00DE12FC" w:rsidRDefault="00DE12FC" w:rsidP="00DE12FC">
      <w:pPr>
        <w:pStyle w:val="Prrafodelista"/>
        <w:numPr>
          <w:ilvl w:val="0"/>
          <w:numId w:val="7"/>
        </w:numPr>
        <w:tabs>
          <w:tab w:val="num" w:pos="1440"/>
        </w:tabs>
        <w:spacing w:after="0" w:line="240" w:lineRule="auto"/>
        <w:ind w:left="284" w:hanging="142"/>
        <w:jc w:val="both"/>
      </w:pPr>
      <w:r w:rsidRPr="006F6A8B">
        <w:rPr>
          <w:lang w:val="es-ES"/>
        </w:rPr>
        <w:t>El país cuenta con una Estrategia institucional para la articulación de políticas y acciones en materia de cambio climático, que busca facilitar y fomentar la formulación e implementación de las políticas, planes, programas, incentivos, proyectos y metodologías en materia de cambio climático, logrando la inclusión de las variables climáticas como determinantes para el diseño y planificación de los proyectos de desarrollo, mediante la configuración de un esquema de articulación intersectorial</w:t>
      </w:r>
      <w:r>
        <w:rPr>
          <w:lang w:val="es-ES"/>
        </w:rPr>
        <w:t xml:space="preserve"> </w:t>
      </w:r>
      <w:r>
        <w:rPr>
          <w:lang w:val="es-ES"/>
        </w:rPr>
        <w:fldChar w:fldCharType="begin" w:fldLock="1"/>
      </w:r>
      <w:r>
        <w:rPr>
          <w:lang w:val="es-ES"/>
        </w:rPr>
        <w:instrText>ADDIN CSL_CITATION {"citationItems":[{"id":"ITEM-1","itemData":{"author":[{"dropping-particle":"","family":"Departamento Nacional de Planeación","given":"","non-dropping-particle":"","parse-names":false,"suffix":""}],"id":"ITEM-1","issued":{"date-parts":[["2011"]]},"publisher-place":"Bogotá D.C","title":"CONPES 3700. Estrategia Institucional para la Articulación de Políticas y Acciones en Materia de Cambio Climático en Colombia","type":"article"},"uris":["http://www.mendeley.com/documents/?uuid=8e124009-c7e0-3853-868e-e67ac18f3070"]}],"mendeley":{"formattedCitation":"(Departamento Nacional de Planeación, 2011)","plainTextFormattedCitation":"(Departamento Nacional de Planeación, 2011)","previouslyFormattedCitation":"(Departamento Nacional de Planeación, 2011)"},"properties":{"noteIndex":0},"schema":"https://github.com/citation-style-language/schema/raw/master/csl-citation.json"}</w:instrText>
      </w:r>
      <w:r>
        <w:rPr>
          <w:lang w:val="es-ES"/>
        </w:rPr>
        <w:fldChar w:fldCharType="separate"/>
      </w:r>
      <w:r w:rsidRPr="008E36BF">
        <w:rPr>
          <w:noProof/>
          <w:lang w:val="es-ES"/>
        </w:rPr>
        <w:t>(Departamento Nacional de Planeación, 2011)</w:t>
      </w:r>
      <w:r>
        <w:rPr>
          <w:lang w:val="es-ES"/>
        </w:rPr>
        <w:fldChar w:fldCharType="end"/>
      </w:r>
      <w:r w:rsidRPr="006F6A8B">
        <w:rPr>
          <w:lang w:val="es-ES"/>
        </w:rPr>
        <w:t xml:space="preserve">.  </w:t>
      </w:r>
    </w:p>
    <w:p w14:paraId="3A6D7F97" w14:textId="6EF0658A" w:rsidR="00DE12FC" w:rsidRPr="00DE12FC" w:rsidRDefault="00DE12FC" w:rsidP="00DE12FC">
      <w:pPr>
        <w:pStyle w:val="Prrafodelista"/>
        <w:numPr>
          <w:ilvl w:val="0"/>
          <w:numId w:val="7"/>
        </w:numPr>
        <w:tabs>
          <w:tab w:val="num" w:pos="1440"/>
        </w:tabs>
        <w:spacing w:after="0" w:line="240" w:lineRule="auto"/>
        <w:ind w:left="284" w:hanging="142"/>
        <w:jc w:val="both"/>
      </w:pPr>
      <w:r w:rsidRPr="006F6A8B">
        <w:rPr>
          <w:lang w:val="es-ES"/>
        </w:rPr>
        <w:lastRenderedPageBreak/>
        <w:t>Colombia también cuenta con el Sistema Nacional de Cambio Climático – SISCLIMA –, un conjunto de entidades estatales, privadas y sin ánimo lucro, de políticas, normas, procesos, recursos, planes, estrategias, instrumentos, mecanismos, así como la información atinente al cambio climático, para gestionar la mitigación de gases efecto invernadero y la adaptación al cambio climático en el país</w:t>
      </w:r>
      <w:r>
        <w:rPr>
          <w:lang w:val="es-ES"/>
        </w:rPr>
        <w:t xml:space="preserve"> </w:t>
      </w:r>
      <w:r>
        <w:rPr>
          <w:lang w:val="es-ES"/>
        </w:rPr>
        <w:fldChar w:fldCharType="begin" w:fldLock="1"/>
      </w:r>
      <w:r>
        <w:rPr>
          <w:lang w:val="es-ES"/>
        </w:rPr>
        <w:instrText>ADDIN CSL_CITATION {"citationItems":[{"id":"ITEM-1","itemData":{"author":[{"dropping-particle":"","family":"Ministerio de Ambiente y Desarrollo Sostenible","given":"","non-dropping-particle":"","parse-names":false,"suffix":""}],"id":"ITEM-1","issued":{"date-parts":[["2016"]]},"publisher-place":"Bogotá D.C","title":"Decreto 298 de 2016. Organización y funcionamiento del Sistema Nacional de Cambio Climático","type":"article"},"uris":["http://www.mendeley.com/documents/?uuid=3d08a53b-035e-302f-abb5-1b10f58961f0"]}],"mendeley":{"formattedCitation":"(Ministerio de Ambiente y Desarrollo Sostenible, 2016)","plainTextFormattedCitation":"(Ministerio de Ambiente y Desarrollo Sostenible, 2016)","previouslyFormattedCitation":"(Ministerio de Ambiente y Desarrollo Sostenible, 2016)"},"properties":{"noteIndex":0},"schema":"https://github.com/citation-style-language/schema/raw/master/csl-citation.json"}</w:instrText>
      </w:r>
      <w:r>
        <w:rPr>
          <w:lang w:val="es-ES"/>
        </w:rPr>
        <w:fldChar w:fldCharType="separate"/>
      </w:r>
      <w:r w:rsidRPr="008E36BF">
        <w:rPr>
          <w:noProof/>
          <w:lang w:val="es-ES"/>
        </w:rPr>
        <w:t>(Ministerio de Ambiente y Desarrollo Sostenible, 2016)</w:t>
      </w:r>
      <w:r>
        <w:rPr>
          <w:lang w:val="es-ES"/>
        </w:rPr>
        <w:fldChar w:fldCharType="end"/>
      </w:r>
      <w:r w:rsidRPr="006F6A8B">
        <w:rPr>
          <w:lang w:val="es-ES"/>
        </w:rPr>
        <w:t>.</w:t>
      </w:r>
    </w:p>
    <w:p w14:paraId="315A064C" w14:textId="7A68E236" w:rsidR="00DE12FC" w:rsidRPr="009409DF" w:rsidRDefault="00DE12FC" w:rsidP="00ED5878">
      <w:pPr>
        <w:pStyle w:val="Prrafodelista"/>
        <w:numPr>
          <w:ilvl w:val="0"/>
          <w:numId w:val="7"/>
        </w:numPr>
        <w:tabs>
          <w:tab w:val="num" w:pos="1440"/>
        </w:tabs>
        <w:spacing w:after="0" w:line="240" w:lineRule="auto"/>
        <w:ind w:left="284" w:hanging="142"/>
        <w:jc w:val="both"/>
      </w:pPr>
      <w:r w:rsidRPr="00963F92">
        <w:rPr>
          <w:lang w:val="es-ES"/>
        </w:rPr>
        <w:t>La Política Nacional para la Gestión integral Biodiversidad y sus Servicios Ecosistémicos es otro de los instrumentos con que cuenta el país, su objetivo es “Promover la Gestión Integral de la Biodiversidad y sus Servicios Ecosistémicos (GIBSE), de manera que se mantenga y mejore la resiliencia de los sistemas socio-ecológicos, a escalas nacional, regional, local y transfronteriza, considerando escenarios de cambio y a través de la acción conjunta, coordinada y concertada del Estado, el sector productivo y la sociedad civil”</w:t>
      </w:r>
      <w:r>
        <w:rPr>
          <w:lang w:val="es-ES"/>
        </w:rPr>
        <w:t xml:space="preserve"> </w:t>
      </w:r>
      <w:r>
        <w:rPr>
          <w:lang w:val="es-ES"/>
        </w:rPr>
        <w:fldChar w:fldCharType="begin" w:fldLock="1"/>
      </w:r>
      <w:r>
        <w:rPr>
          <w:lang w:val="es-ES"/>
        </w:rPr>
        <w:instrText>ADDIN CSL_CITATION {"citationItems":[{"id":"ITEM-1","itemData":{"author":[{"dropping-particle":"","family":"Ministerio de Ambiente y Desarrollo Sostenible","given":"","non-dropping-particle":"","parse-names":false,"suffix":""}],"id":"ITEM-1","issued":{"date-parts":[["2012"]]},"publisher":"Instituto de Investigación de Recursos Biológicos Alexander von Humboldt","title":"Política Nacional para la Gestión Integral de la Biodiversidad y sus Servicios Ecosistémicos (PNGIBSE)","type":"article"},"uris":["http://www.mendeley.com/documents/?uuid=253ab9b9-40af-3ce8-8fe1-7ee56863acd1"]}],"mendeley":{"formattedCitation":"(Ministerio de Ambiente y Desarrollo Sostenible, 2012)","plainTextFormattedCitation":"(Ministerio de Ambiente y Desarrollo Sostenible, 2012)","previouslyFormattedCitation":"(Ministerio de Ambiente y Desarrollo Sostenible, 2012)"},"properties":{"noteIndex":0},"schema":"https://github.com/citation-style-language/schema/raw/master/csl-citation.json"}</w:instrText>
      </w:r>
      <w:r>
        <w:rPr>
          <w:lang w:val="es-ES"/>
        </w:rPr>
        <w:fldChar w:fldCharType="separate"/>
      </w:r>
      <w:r w:rsidRPr="00107110">
        <w:rPr>
          <w:noProof/>
          <w:lang w:val="es-ES"/>
        </w:rPr>
        <w:t>(Ministerio de Ambiente y Desarrollo Sostenible, 2012)</w:t>
      </w:r>
      <w:r>
        <w:rPr>
          <w:lang w:val="es-ES"/>
        </w:rPr>
        <w:fldChar w:fldCharType="end"/>
      </w:r>
      <w:r w:rsidRPr="00963F92">
        <w:rPr>
          <w:lang w:val="es-ES"/>
        </w:rPr>
        <w:t xml:space="preserve">. </w:t>
      </w:r>
      <w:r w:rsidR="00A558C0">
        <w:t xml:space="preserve">Procesos articulados para controlar y frenar la expansión de la </w:t>
      </w:r>
      <w:r w:rsidR="00A558C0" w:rsidRPr="009409DF">
        <w:t>frontera agrícola</w:t>
      </w:r>
      <w:r w:rsidR="00ED5878" w:rsidRPr="009409DF">
        <w:t>.</w:t>
      </w:r>
    </w:p>
    <w:p w14:paraId="24BB2FA6" w14:textId="5A1D3531" w:rsidR="004E1944" w:rsidRPr="009409DF" w:rsidRDefault="004E1944" w:rsidP="00ED5878">
      <w:pPr>
        <w:pStyle w:val="Prrafodelista"/>
        <w:numPr>
          <w:ilvl w:val="0"/>
          <w:numId w:val="7"/>
        </w:numPr>
        <w:tabs>
          <w:tab w:val="num" w:pos="1440"/>
        </w:tabs>
        <w:spacing w:after="0" w:line="240" w:lineRule="auto"/>
        <w:ind w:left="284" w:hanging="142"/>
        <w:jc w:val="both"/>
      </w:pPr>
      <w:r w:rsidRPr="009409DF">
        <w:rPr>
          <w:bCs/>
        </w:rPr>
        <w:t>Colombia también cuenta con la Política para la Gestión Sostenible del Suelo, la cual busca promover la gestión integral para la conservación del suelo en Colombia, en las dimensiones social, ecológica, económica y política, esto es en lo ambiental, en un contexto en el que confluyan la conservación de la biodiversidad y la calidad del agua y del aire, el ordenamiento del territorio y la gestión de riesgo, con el propósito de garantizar el Derecho humano a la alimentación del país, una economía sostenible y el bienestar de los colombianos (Ministerio de Ambiente y Desarrollo Sostenible, 2017). https://www.minambiente.gov</w:t>
      </w:r>
    </w:p>
    <w:p w14:paraId="045B3649" w14:textId="77777777" w:rsidR="00073BB4" w:rsidRPr="009409DF" w:rsidRDefault="00073BB4" w:rsidP="00073BB4">
      <w:pPr>
        <w:pStyle w:val="Prrafodelista"/>
        <w:spacing w:after="0" w:line="240" w:lineRule="auto"/>
        <w:ind w:left="284"/>
        <w:jc w:val="both"/>
        <w:rPr>
          <w:b/>
        </w:rPr>
      </w:pPr>
    </w:p>
    <w:p w14:paraId="0666D688" w14:textId="376D994A" w:rsidR="73E58EED" w:rsidRPr="00DE12FC" w:rsidRDefault="00C15838" w:rsidP="00F94561">
      <w:pPr>
        <w:spacing w:after="0" w:line="240" w:lineRule="auto"/>
        <w:ind w:firstLine="708"/>
        <w:rPr>
          <w:u w:val="single"/>
        </w:rPr>
      </w:pPr>
      <w:r w:rsidRPr="00DE12FC">
        <w:rPr>
          <w:b/>
          <w:u w:val="single"/>
        </w:rPr>
        <w:t>Retos para los próximos 10</w:t>
      </w:r>
      <w:r w:rsidR="0034526A" w:rsidRPr="00DE12FC">
        <w:rPr>
          <w:b/>
          <w:u w:val="single"/>
        </w:rPr>
        <w:t xml:space="preserve"> años</w:t>
      </w:r>
    </w:p>
    <w:p w14:paraId="3BA76FED" w14:textId="471195A6" w:rsidR="00776766" w:rsidRPr="009409DF" w:rsidRDefault="009409DF" w:rsidP="00A908D5">
      <w:pPr>
        <w:pStyle w:val="Prrafodelista"/>
        <w:numPr>
          <w:ilvl w:val="0"/>
          <w:numId w:val="7"/>
        </w:numPr>
        <w:spacing w:after="0" w:line="240" w:lineRule="auto"/>
        <w:ind w:left="284" w:hanging="142"/>
        <w:jc w:val="both"/>
      </w:pPr>
      <w:r>
        <w:t xml:space="preserve">El control de la deforestación es otro de los retos que debe enfrentar el país para avanzar hacia la transformación de los sistemas alimentarios. En ese sentido, la implementación de la Política Nacional para el Control de la Deforestación y la Gestión Sostenible de los Bosques (CONPES 4021) se constituye en una oportunidad para contribuir a enfrentar esta problemática  pues contiene los lineamientos para implementar estrategias transectoriales para el control de la deforestación y la gestión de los bosques, orientado a impulsar el uso sostenible del capital natural, la economía forestal y el desarrollo comunitario en los núcleos de alta deforestación de Colombia (NAD), con una visión a 2030 </w:t>
      </w:r>
      <w:r w:rsidRPr="009409DF">
        <w:rPr>
          <w:lang w:val="es-ES"/>
        </w:rPr>
        <w:fldChar w:fldCharType="begin" w:fldLock="1"/>
      </w:r>
      <w:r w:rsidRPr="009409DF">
        <w:rPr>
          <w:lang w:val="es-ES"/>
        </w:rPr>
        <w:instrText>ADDIN CSL_CITATION {"citationItems":[{"id":"ITEM-1","itemData":{"author":[{"dropping-particle":"","family":"Departamento Nacional de Planeación","given":"","non-dropping-particle":"","parse-names":false,"suffix":""}],"id":"ITEM-1","issued":{"date-parts":[["2020"]]},"publisher-place":"Bogotá D.C","title":"CONPES 4021.Política Nacional para el Control de la Deforestación y la Gestión Sostenible de los Bosques","type":"article"},"uris":["http://www.mendeley.com/documents/?uuid=79dbd732-349d-349b-90da-1a6c51d37964"]}],"mendeley":{"formattedCitation":"(Departamento Nacional de Planeación, 2020b)","plainTextFormattedCitation":"(Departamento Nacional de Planeación, 2020b)","previouslyFormattedCitation":"(Departamento Nacional de Planeación, 2020b)"},"properties":{"noteIndex":0},"schema":"https://github.com/citation-style-language/schema/raw/master/csl-citation.json"}</w:instrText>
      </w:r>
      <w:r w:rsidRPr="009409DF">
        <w:rPr>
          <w:lang w:val="es-ES"/>
        </w:rPr>
        <w:fldChar w:fldCharType="separate"/>
      </w:r>
      <w:r w:rsidRPr="009409DF">
        <w:rPr>
          <w:noProof/>
          <w:lang w:val="es-ES"/>
        </w:rPr>
        <w:t>(Departamento Nacional de Planeación, 2020b)</w:t>
      </w:r>
      <w:r w:rsidRPr="009409DF">
        <w:rPr>
          <w:lang w:val="es-ES"/>
        </w:rPr>
        <w:fldChar w:fldCharType="end"/>
      </w:r>
      <w:r>
        <w:rPr>
          <w:lang w:val="es-ES"/>
        </w:rPr>
        <w:t>.</w:t>
      </w:r>
    </w:p>
    <w:p w14:paraId="5D1F5118" w14:textId="48670218" w:rsidR="00776766" w:rsidRDefault="00776766" w:rsidP="000928D3">
      <w:pPr>
        <w:pStyle w:val="Prrafodelista"/>
        <w:numPr>
          <w:ilvl w:val="0"/>
          <w:numId w:val="7"/>
        </w:numPr>
        <w:spacing w:after="0" w:line="240" w:lineRule="auto"/>
        <w:ind w:left="284" w:hanging="142"/>
        <w:jc w:val="both"/>
      </w:pPr>
      <w:r w:rsidRPr="00776766">
        <w:t>El aprovechamiento de los recursos pesqueros y marinos de forma sostenible es un importante desafío para el país, dada la afectación medioambiental que enfrenta el planeta. Para ello,</w:t>
      </w:r>
      <w:r>
        <w:t xml:space="preserve"> l</w:t>
      </w:r>
      <w:r w:rsidRPr="00776766">
        <w:t xml:space="preserve">uego de una década de su formulación e implementación, el país requiere llevar a cabo la </w:t>
      </w:r>
      <w:r w:rsidRPr="00776766">
        <w:rPr>
          <w:lang w:val="es-ES"/>
        </w:rPr>
        <w:t>actualización e implementación de la Política Nacional Ambiental para el Desarrollo Sostenible de los Espacios Oceánicos y las Zonas Costeras e Insulares de Colombia - PNAOCI.</w:t>
      </w:r>
      <w:r w:rsidRPr="00776766">
        <w:rPr>
          <w:b/>
          <w:lang w:val="es-ES"/>
        </w:rPr>
        <w:t xml:space="preserve"> </w:t>
      </w:r>
      <w:r w:rsidRPr="00776766">
        <w:t xml:space="preserve">También es clave resaltar, proteger y asegurar condiciones de trabajo dignas para los pescadores artesanales, cuyas prácticas generan menores impactos ambientales. </w:t>
      </w:r>
    </w:p>
    <w:p w14:paraId="42A7A68A" w14:textId="77777777" w:rsidR="00DE12FC" w:rsidRDefault="00DE12FC" w:rsidP="00DE12FC">
      <w:pPr>
        <w:pStyle w:val="Prrafodelista"/>
        <w:numPr>
          <w:ilvl w:val="0"/>
          <w:numId w:val="7"/>
        </w:numPr>
        <w:tabs>
          <w:tab w:val="num" w:pos="1440"/>
        </w:tabs>
        <w:spacing w:after="0" w:line="240" w:lineRule="auto"/>
        <w:ind w:left="284" w:hanging="142"/>
        <w:jc w:val="both"/>
        <w:rPr>
          <w:lang w:val="es-ES"/>
        </w:rPr>
      </w:pPr>
      <w:r w:rsidRPr="00963F92">
        <w:rPr>
          <w:lang w:val="es-ES"/>
        </w:rPr>
        <w:t xml:space="preserve">La Política de Crecimiento Verde, tiene como objetivo impulsar a 2030 el aumento de la productividad y la competitividad económica del país, al tiempo que se asegura el uso sostenible del capital natural y la inclusión social, de </w:t>
      </w:r>
      <w:r>
        <w:rPr>
          <w:lang w:val="es-ES"/>
        </w:rPr>
        <w:t xml:space="preserve">manera compatible con el clima, </w:t>
      </w:r>
      <w:r w:rsidRPr="00963F92">
        <w:rPr>
          <w:lang w:val="es-ES"/>
        </w:rPr>
        <w:t xml:space="preserve">para atender las problemáticas sociales en materia de pobreza, desigualdad y construcción de paz, sin olvidar que </w:t>
      </w:r>
      <w:r>
        <w:rPr>
          <w:lang w:val="es-ES"/>
        </w:rPr>
        <w:t>se deben</w:t>
      </w:r>
      <w:r w:rsidRPr="00963F92">
        <w:rPr>
          <w:lang w:val="es-ES"/>
        </w:rPr>
        <w:t xml:space="preserve"> preservar los recursos naturales para las futuras generaciones</w:t>
      </w:r>
      <w:r>
        <w:rPr>
          <w:lang w:val="es-ES"/>
        </w:rPr>
        <w:t xml:space="preserve"> </w:t>
      </w:r>
      <w:r>
        <w:rPr>
          <w:lang w:val="es-ES"/>
        </w:rPr>
        <w:fldChar w:fldCharType="begin" w:fldLock="1"/>
      </w:r>
      <w:r>
        <w:rPr>
          <w:lang w:val="es-ES"/>
        </w:rPr>
        <w:instrText>ADDIN CSL_CITATION {"citationItems":[{"id":"ITEM-1","itemData":{"author":[{"dropping-particle":"","family":"Departamento Nacional de Planeación","given":"","non-dropping-particle":"","parse-names":false,"suffix":""}],"container-title":"Documento CONPES 3934","id":"ITEM-1","issued":{"date-parts":[["2018"]]},"publisher-place":"Bogotá D.C","title":"Política de Crecimiento Verde","type":"article"},"uris":["http://www.mendeley.com/documents/?uuid=dcaa7ae7-bcf5-3af9-9e37-b1ae77e0f6f2"]}],"mendeley":{"formattedCitation":"(Departamento Nacional de Planeación, 2018b)","plainTextFormattedCitation":"(Departamento Nacional de Planeación, 2018b)","previouslyFormattedCitation":"(Departamento Nacional de Planeación, 2018b)"},"properties":{"noteIndex":0},"schema":"https://github.com/citation-style-language/schema/raw/master/csl-citation.json"}</w:instrText>
      </w:r>
      <w:r>
        <w:rPr>
          <w:lang w:val="es-ES"/>
        </w:rPr>
        <w:fldChar w:fldCharType="separate"/>
      </w:r>
      <w:r w:rsidRPr="000E7E9E">
        <w:rPr>
          <w:noProof/>
          <w:lang w:val="es-ES"/>
        </w:rPr>
        <w:t>(Departamento Nacional de Planeación, 2018b)</w:t>
      </w:r>
      <w:r>
        <w:rPr>
          <w:lang w:val="es-ES"/>
        </w:rPr>
        <w:fldChar w:fldCharType="end"/>
      </w:r>
      <w:r w:rsidRPr="00963F92">
        <w:rPr>
          <w:lang w:val="es-ES"/>
        </w:rPr>
        <w:t xml:space="preserve">. </w:t>
      </w:r>
    </w:p>
    <w:p w14:paraId="674B8F99" w14:textId="77777777" w:rsidR="00DE12FC" w:rsidRPr="00963F92" w:rsidRDefault="00DE12FC" w:rsidP="00DE12FC">
      <w:pPr>
        <w:pStyle w:val="Prrafodelista"/>
        <w:numPr>
          <w:ilvl w:val="0"/>
          <w:numId w:val="7"/>
        </w:numPr>
        <w:tabs>
          <w:tab w:val="num" w:pos="1440"/>
        </w:tabs>
        <w:spacing w:after="0" w:line="240" w:lineRule="auto"/>
        <w:ind w:left="284" w:hanging="142"/>
        <w:jc w:val="both"/>
        <w:rPr>
          <w:lang w:val="es-ES"/>
        </w:rPr>
      </w:pPr>
      <w:r>
        <w:rPr>
          <w:lang w:val="es-ES"/>
        </w:rPr>
        <w:t>L</w:t>
      </w:r>
      <w:r w:rsidRPr="00963F92">
        <w:rPr>
          <w:lang w:val="es-ES"/>
        </w:rPr>
        <w:t>a Estrategia Nacional de Economía Circular, busca promover la transformación productiva para maximizar el valor agregado de los sistemas industriales y agropecuarios y las ciudades sostenibles en términos económicos, ambientales y sociales, a partir de la circularidad, innovación tecnológica, colaboración en nuevos modelos de negocio</w:t>
      </w:r>
      <w:r>
        <w:rPr>
          <w:lang w:val="es-ES"/>
        </w:rPr>
        <w:t xml:space="preserve"> </w:t>
      </w:r>
      <w:r>
        <w:rPr>
          <w:lang w:val="es-ES"/>
        </w:rPr>
        <w:fldChar w:fldCharType="begin" w:fldLock="1"/>
      </w:r>
      <w:r>
        <w:rPr>
          <w:lang w:val="es-ES"/>
        </w:rPr>
        <w:instrText>ADDIN CSL_CITATION {"citationItems":[{"id":"ITEM-1","itemData":{"author":[{"dropping-particle":"","family":"Gobierno de la República de Colombia.","given":"","non-dropping-particle":"","parse-names":false,"suffix":""}],"container-title":"Presidencia de la República","id":"ITEM-1","issued":{"date-parts":[["2019"]]},"publisher":"Ministerio de Ambiente y Desarrollo Sostenible; Ministerio de Comercio, Industria y Turismo","publisher-place":"Bogotá D.C., Colombia","title":"Estrategia Nacional de Economía Circular: Cierre de ciclos de materiales, innovación tecnológica, colaboración y nuevos modelos de negocio","type":"article"},"uris":["http://www.mendeley.com/documents/?uuid=8784f892-761f-3ff8-8ec0-09752dedc5c2"]}],"mendeley":{"formattedCitation":"(Gobierno de la República de Colombia., 2019)","manualFormatting":"(Gobierno de la República de Colombia, 2019)","plainTextFormattedCitation":"(Gobierno de la República de Colombia., 2019)","previouslyFormattedCitation":"(Gobierno de la República de Colombia., 2019)"},"properties":{"noteIndex":0},"schema":"https://github.com/citation-style-language/schema/raw/master/csl-citation.json"}</w:instrText>
      </w:r>
      <w:r>
        <w:rPr>
          <w:lang w:val="es-ES"/>
        </w:rPr>
        <w:fldChar w:fldCharType="separate"/>
      </w:r>
      <w:r w:rsidRPr="00331840">
        <w:rPr>
          <w:noProof/>
          <w:lang w:val="es-ES"/>
        </w:rPr>
        <w:t>(Gobie</w:t>
      </w:r>
      <w:r>
        <w:rPr>
          <w:noProof/>
          <w:lang w:val="es-ES"/>
        </w:rPr>
        <w:t>rno de la República de Colombia</w:t>
      </w:r>
      <w:r w:rsidRPr="00331840">
        <w:rPr>
          <w:noProof/>
          <w:lang w:val="es-ES"/>
        </w:rPr>
        <w:t>, 2019)</w:t>
      </w:r>
      <w:r>
        <w:rPr>
          <w:lang w:val="es-ES"/>
        </w:rPr>
        <w:fldChar w:fldCharType="end"/>
      </w:r>
      <w:r w:rsidRPr="00963F92">
        <w:rPr>
          <w:lang w:val="es-ES"/>
        </w:rPr>
        <w:t>.</w:t>
      </w:r>
    </w:p>
    <w:p w14:paraId="246A9250" w14:textId="77777777" w:rsidR="00776766" w:rsidRDefault="00776766" w:rsidP="005E3B47">
      <w:pPr>
        <w:spacing w:after="0" w:line="240" w:lineRule="auto"/>
        <w:jc w:val="both"/>
        <w:rPr>
          <w:b/>
          <w:bCs/>
          <w:color w:val="000000" w:themeColor="text1"/>
          <w:lang w:val="es-ES"/>
        </w:rPr>
      </w:pPr>
    </w:p>
    <w:p w14:paraId="36C04ED6" w14:textId="1F3A50EA" w:rsidR="0025286A" w:rsidRDefault="0025286A" w:rsidP="0025286A">
      <w:pPr>
        <w:spacing w:after="0" w:line="240" w:lineRule="auto"/>
        <w:ind w:left="709"/>
        <w:jc w:val="both"/>
        <w:rPr>
          <w:rFonts w:ascii="Calibri" w:eastAsia="Calibri" w:hAnsi="Calibri" w:cs="Calibri"/>
          <w:b/>
          <w:lang w:val="es-ES"/>
        </w:rPr>
      </w:pPr>
      <w:r w:rsidRPr="0025286A">
        <w:rPr>
          <w:rFonts w:ascii="Calibri" w:eastAsia="Calibri" w:hAnsi="Calibri" w:cs="Calibri"/>
          <w:b/>
          <w:lang w:val="es-ES"/>
        </w:rPr>
        <w:t>Responsables</w:t>
      </w:r>
    </w:p>
    <w:p w14:paraId="21093AC1" w14:textId="77777777" w:rsidR="005E6577" w:rsidRPr="00A153E2" w:rsidRDefault="005E6577" w:rsidP="005E6577">
      <w:pPr>
        <w:spacing w:after="0" w:line="240" w:lineRule="auto"/>
        <w:jc w:val="both"/>
        <w:rPr>
          <w:lang w:val="es-ES"/>
        </w:rPr>
      </w:pPr>
      <w:r>
        <w:rPr>
          <w:lang w:val="es-ES"/>
        </w:rPr>
        <w:t xml:space="preserve">Para desarrollar acciones que permitan enfrentar los retos mencionados, se propusieron como responsables priorizados </w:t>
      </w:r>
      <w:r w:rsidRPr="00A153E2">
        <w:rPr>
          <w:lang w:val="es-ES"/>
        </w:rPr>
        <w:t xml:space="preserve">las siguientes entidades: </w:t>
      </w:r>
    </w:p>
    <w:p w14:paraId="546AD20E" w14:textId="77777777" w:rsidR="005E6577" w:rsidRPr="0025286A" w:rsidRDefault="005E6577" w:rsidP="0025286A">
      <w:pPr>
        <w:spacing w:after="0" w:line="240" w:lineRule="auto"/>
        <w:ind w:left="709"/>
        <w:jc w:val="both"/>
        <w:rPr>
          <w:rFonts w:ascii="Calibri" w:eastAsia="Calibri" w:hAnsi="Calibri" w:cs="Calibri"/>
          <w:b/>
          <w:lang w:val="es-ES"/>
        </w:rPr>
      </w:pPr>
    </w:p>
    <w:p w14:paraId="3BAE27D8" w14:textId="07B0DFF2" w:rsidR="00073BB4" w:rsidRPr="009C61A8" w:rsidRDefault="00073BB4"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Min</w:t>
      </w:r>
      <w:r w:rsidR="0025286A" w:rsidRPr="009C61A8">
        <w:rPr>
          <w:bCs/>
          <w:color w:val="000000" w:themeColor="text1"/>
        </w:rPr>
        <w:t xml:space="preserve">isterio de </w:t>
      </w:r>
      <w:r w:rsidRPr="009C61A8">
        <w:rPr>
          <w:bCs/>
          <w:color w:val="000000" w:themeColor="text1"/>
        </w:rPr>
        <w:t>Agricultura</w:t>
      </w:r>
      <w:r w:rsidR="009C61A8" w:rsidRPr="009C61A8">
        <w:rPr>
          <w:bCs/>
          <w:color w:val="000000" w:themeColor="text1"/>
        </w:rPr>
        <w:t xml:space="preserve"> y Desarrollo Rural</w:t>
      </w:r>
      <w:r w:rsidRPr="009C61A8">
        <w:rPr>
          <w:bCs/>
          <w:color w:val="000000" w:themeColor="text1"/>
        </w:rPr>
        <w:t xml:space="preserve"> </w:t>
      </w:r>
      <w:r w:rsidR="009C61A8" w:rsidRPr="009C61A8">
        <w:rPr>
          <w:bCs/>
          <w:color w:val="000000" w:themeColor="text1"/>
        </w:rPr>
        <w:t xml:space="preserve">- </w:t>
      </w:r>
      <w:r w:rsidRPr="009C61A8">
        <w:rPr>
          <w:bCs/>
          <w:color w:val="000000" w:themeColor="text1"/>
        </w:rPr>
        <w:t>A</w:t>
      </w:r>
      <w:r w:rsidR="009C61A8" w:rsidRPr="009C61A8">
        <w:rPr>
          <w:bCs/>
          <w:color w:val="000000" w:themeColor="text1"/>
        </w:rPr>
        <w:t xml:space="preserve">gencia de </w:t>
      </w:r>
      <w:r w:rsidRPr="009C61A8">
        <w:rPr>
          <w:bCs/>
          <w:color w:val="000000" w:themeColor="text1"/>
        </w:rPr>
        <w:t>D</w:t>
      </w:r>
      <w:r w:rsidR="009C61A8" w:rsidRPr="009C61A8">
        <w:rPr>
          <w:bCs/>
          <w:color w:val="000000" w:themeColor="text1"/>
        </w:rPr>
        <w:t xml:space="preserve">esarrollo </w:t>
      </w:r>
      <w:r w:rsidRPr="009C61A8">
        <w:rPr>
          <w:bCs/>
          <w:color w:val="000000" w:themeColor="text1"/>
        </w:rPr>
        <w:t>R</w:t>
      </w:r>
      <w:r w:rsidR="009C61A8" w:rsidRPr="009C61A8">
        <w:rPr>
          <w:bCs/>
          <w:color w:val="000000" w:themeColor="text1"/>
        </w:rPr>
        <w:t>ural</w:t>
      </w:r>
      <w:r w:rsidRPr="009C61A8">
        <w:rPr>
          <w:bCs/>
          <w:color w:val="000000" w:themeColor="text1"/>
        </w:rPr>
        <w:t xml:space="preserve"> </w:t>
      </w:r>
      <w:r w:rsidR="009C61A8" w:rsidRPr="009C61A8">
        <w:rPr>
          <w:bCs/>
          <w:color w:val="000000" w:themeColor="text1"/>
        </w:rPr>
        <w:t xml:space="preserve">y </w:t>
      </w:r>
      <w:r w:rsidRPr="009C61A8">
        <w:rPr>
          <w:bCs/>
          <w:color w:val="000000" w:themeColor="text1"/>
        </w:rPr>
        <w:t>A</w:t>
      </w:r>
      <w:r w:rsidR="009C61A8" w:rsidRPr="009C61A8">
        <w:rPr>
          <w:bCs/>
          <w:color w:val="000000" w:themeColor="text1"/>
        </w:rPr>
        <w:t xml:space="preserve">gencia de </w:t>
      </w:r>
      <w:r w:rsidRPr="009C61A8">
        <w:rPr>
          <w:bCs/>
          <w:color w:val="000000" w:themeColor="text1"/>
        </w:rPr>
        <w:t>R</w:t>
      </w:r>
      <w:r w:rsidR="009C61A8" w:rsidRPr="009C61A8">
        <w:rPr>
          <w:bCs/>
          <w:color w:val="000000" w:themeColor="text1"/>
        </w:rPr>
        <w:t xml:space="preserve">enovación del </w:t>
      </w:r>
      <w:r w:rsidRPr="009C61A8">
        <w:rPr>
          <w:bCs/>
          <w:color w:val="000000" w:themeColor="text1"/>
        </w:rPr>
        <w:t>T</w:t>
      </w:r>
      <w:r w:rsidR="009C61A8" w:rsidRPr="009C61A8">
        <w:rPr>
          <w:bCs/>
          <w:color w:val="000000" w:themeColor="text1"/>
        </w:rPr>
        <w:t>erritorio</w:t>
      </w:r>
      <w:r w:rsidRPr="009C61A8">
        <w:rPr>
          <w:bCs/>
          <w:color w:val="000000" w:themeColor="text1"/>
        </w:rPr>
        <w:t xml:space="preserve"> </w:t>
      </w:r>
    </w:p>
    <w:p w14:paraId="011663DA" w14:textId="77777777" w:rsidR="00103673" w:rsidRPr="0025286A" w:rsidRDefault="00103673" w:rsidP="00103673">
      <w:pPr>
        <w:numPr>
          <w:ilvl w:val="0"/>
          <w:numId w:val="12"/>
        </w:numPr>
        <w:spacing w:after="0" w:line="240" w:lineRule="auto"/>
        <w:ind w:left="284" w:hanging="142"/>
        <w:jc w:val="both"/>
        <w:rPr>
          <w:bCs/>
          <w:color w:val="000000" w:themeColor="text1"/>
        </w:rPr>
      </w:pPr>
      <w:r w:rsidRPr="0025286A">
        <w:rPr>
          <w:bCs/>
          <w:color w:val="000000" w:themeColor="text1"/>
          <w:lang w:val="es-ES"/>
        </w:rPr>
        <w:t>Autoridad Nacional de Acuicultura y Pesca – AUNAP</w:t>
      </w:r>
    </w:p>
    <w:p w14:paraId="233B5034" w14:textId="77777777" w:rsidR="00073BB4" w:rsidRPr="0025286A" w:rsidRDefault="00073BB4" w:rsidP="000928D3">
      <w:pPr>
        <w:numPr>
          <w:ilvl w:val="0"/>
          <w:numId w:val="12"/>
        </w:numPr>
        <w:spacing w:after="0" w:line="240" w:lineRule="auto"/>
        <w:ind w:left="284" w:hanging="142"/>
        <w:jc w:val="both"/>
        <w:rPr>
          <w:bCs/>
          <w:color w:val="000000" w:themeColor="text1"/>
        </w:rPr>
      </w:pPr>
      <w:r w:rsidRPr="0025286A">
        <w:rPr>
          <w:bCs/>
          <w:color w:val="000000" w:themeColor="text1"/>
        </w:rPr>
        <w:lastRenderedPageBreak/>
        <w:t>Ministerio de Ambiente y Desarrollo Sostenible</w:t>
      </w:r>
    </w:p>
    <w:p w14:paraId="3580A05A" w14:textId="77777777" w:rsidR="00073BB4" w:rsidRPr="0025286A" w:rsidRDefault="00073BB4" w:rsidP="000928D3">
      <w:pPr>
        <w:numPr>
          <w:ilvl w:val="0"/>
          <w:numId w:val="12"/>
        </w:numPr>
        <w:spacing w:after="0" w:line="240" w:lineRule="auto"/>
        <w:ind w:left="284" w:hanging="142"/>
        <w:jc w:val="both"/>
        <w:rPr>
          <w:bCs/>
          <w:color w:val="000000" w:themeColor="text1"/>
        </w:rPr>
      </w:pPr>
      <w:r w:rsidRPr="0025286A">
        <w:rPr>
          <w:bCs/>
          <w:color w:val="000000" w:themeColor="text1"/>
          <w:lang w:val="es-ES"/>
        </w:rPr>
        <w:t>Departamento Nacional de Planeación</w:t>
      </w:r>
    </w:p>
    <w:p w14:paraId="22945EC9" w14:textId="77777777" w:rsidR="00073BB4" w:rsidRPr="0025286A" w:rsidRDefault="00073BB4" w:rsidP="000928D3">
      <w:pPr>
        <w:numPr>
          <w:ilvl w:val="0"/>
          <w:numId w:val="12"/>
        </w:numPr>
        <w:spacing w:after="0" w:line="240" w:lineRule="auto"/>
        <w:ind w:left="284" w:hanging="142"/>
        <w:jc w:val="both"/>
        <w:rPr>
          <w:bCs/>
          <w:color w:val="000000" w:themeColor="text1"/>
        </w:rPr>
      </w:pPr>
      <w:r w:rsidRPr="0025286A">
        <w:rPr>
          <w:bCs/>
          <w:color w:val="000000" w:themeColor="text1"/>
          <w:lang w:val="es-ES"/>
        </w:rPr>
        <w:t>Instituto Colombiano Agropecuario - ICA</w:t>
      </w:r>
    </w:p>
    <w:p w14:paraId="31050070" w14:textId="59DBAE55" w:rsidR="00073BB4" w:rsidRPr="0025286A" w:rsidRDefault="00073BB4" w:rsidP="00103673">
      <w:pPr>
        <w:numPr>
          <w:ilvl w:val="0"/>
          <w:numId w:val="12"/>
        </w:numPr>
        <w:tabs>
          <w:tab w:val="clear" w:pos="360"/>
        </w:tabs>
        <w:spacing w:after="0" w:line="240" w:lineRule="auto"/>
        <w:ind w:left="284" w:hanging="142"/>
        <w:jc w:val="both"/>
        <w:rPr>
          <w:bCs/>
          <w:color w:val="000000" w:themeColor="text1"/>
        </w:rPr>
      </w:pPr>
      <w:r w:rsidRPr="0025286A">
        <w:rPr>
          <w:bCs/>
          <w:color w:val="000000" w:themeColor="text1"/>
          <w:lang w:val="es-ES"/>
        </w:rPr>
        <w:t>Agrosavia</w:t>
      </w:r>
      <w:r w:rsidR="00103673">
        <w:rPr>
          <w:bCs/>
          <w:color w:val="000000" w:themeColor="text1"/>
          <w:lang w:val="es-ES"/>
        </w:rPr>
        <w:t xml:space="preserve"> -</w:t>
      </w:r>
      <w:r w:rsidR="00103673" w:rsidRPr="00103673">
        <w:rPr>
          <w:bCs/>
          <w:color w:val="000000" w:themeColor="text1"/>
          <w:lang w:val="es-ES"/>
        </w:rPr>
        <w:t>Corporación colombiana de investigación agropecuaria</w:t>
      </w:r>
    </w:p>
    <w:p w14:paraId="27EEA41A" w14:textId="66B4E08A" w:rsidR="00073BB4" w:rsidRPr="0025286A" w:rsidRDefault="00073BB4" w:rsidP="000928D3">
      <w:pPr>
        <w:numPr>
          <w:ilvl w:val="0"/>
          <w:numId w:val="12"/>
        </w:numPr>
        <w:spacing w:after="0" w:line="240" w:lineRule="auto"/>
        <w:ind w:left="284" w:hanging="142"/>
        <w:jc w:val="both"/>
        <w:rPr>
          <w:bCs/>
          <w:color w:val="000000" w:themeColor="text1"/>
        </w:rPr>
      </w:pPr>
      <w:r w:rsidRPr="0025286A">
        <w:rPr>
          <w:bCs/>
          <w:color w:val="000000" w:themeColor="text1"/>
          <w:lang w:val="es-ES"/>
        </w:rPr>
        <w:t xml:space="preserve">Parques Nacionales Naturales </w:t>
      </w:r>
      <w:r w:rsidR="009C61A8">
        <w:rPr>
          <w:bCs/>
          <w:color w:val="000000" w:themeColor="text1"/>
          <w:lang w:val="es-ES"/>
        </w:rPr>
        <w:t>- PNN</w:t>
      </w:r>
    </w:p>
    <w:p w14:paraId="4FAF8393" w14:textId="44F72853" w:rsidR="00073BB4" w:rsidRPr="0025286A" w:rsidRDefault="00073BB4" w:rsidP="000928D3">
      <w:pPr>
        <w:numPr>
          <w:ilvl w:val="0"/>
          <w:numId w:val="12"/>
        </w:numPr>
        <w:spacing w:after="0" w:line="240" w:lineRule="auto"/>
        <w:ind w:left="284" w:hanging="142"/>
        <w:jc w:val="both"/>
        <w:rPr>
          <w:bCs/>
          <w:color w:val="000000" w:themeColor="text1"/>
        </w:rPr>
      </w:pPr>
      <w:r w:rsidRPr="0025286A">
        <w:rPr>
          <w:bCs/>
          <w:color w:val="000000" w:themeColor="text1"/>
          <w:lang w:val="es-ES"/>
        </w:rPr>
        <w:t>Corporaciones Autónomas regionales</w:t>
      </w:r>
      <w:r w:rsidR="009C61A8">
        <w:rPr>
          <w:bCs/>
          <w:color w:val="000000" w:themeColor="text1"/>
          <w:lang w:val="es-ES"/>
        </w:rPr>
        <w:t xml:space="preserve"> - CAR</w:t>
      </w:r>
    </w:p>
    <w:p w14:paraId="1B57747F" w14:textId="77777777" w:rsidR="00073BB4" w:rsidRPr="0025286A" w:rsidRDefault="00073BB4" w:rsidP="000928D3">
      <w:pPr>
        <w:numPr>
          <w:ilvl w:val="0"/>
          <w:numId w:val="12"/>
        </w:numPr>
        <w:spacing w:after="0" w:line="240" w:lineRule="auto"/>
        <w:ind w:left="284" w:hanging="142"/>
        <w:jc w:val="both"/>
        <w:rPr>
          <w:bCs/>
          <w:color w:val="000000" w:themeColor="text1"/>
        </w:rPr>
      </w:pPr>
      <w:r w:rsidRPr="0025286A">
        <w:rPr>
          <w:bCs/>
          <w:color w:val="000000" w:themeColor="text1"/>
          <w:lang w:val="es-ES"/>
        </w:rPr>
        <w:t xml:space="preserve">Entidades Territoriales </w:t>
      </w:r>
    </w:p>
    <w:p w14:paraId="3C82399F" w14:textId="77777777" w:rsidR="0025286A" w:rsidRDefault="0025286A" w:rsidP="0025286A">
      <w:pPr>
        <w:spacing w:after="0" w:line="240" w:lineRule="auto"/>
        <w:jc w:val="both"/>
        <w:rPr>
          <w:b/>
          <w:bCs/>
          <w:color w:val="000000" w:themeColor="text1"/>
          <w:lang w:val="es-ES"/>
        </w:rPr>
      </w:pPr>
    </w:p>
    <w:p w14:paraId="418E1997" w14:textId="0DFBCFC3" w:rsidR="00BA1094" w:rsidRPr="000C6F9F" w:rsidRDefault="00993B40" w:rsidP="000C6F9F">
      <w:pPr>
        <w:pStyle w:val="Ttulo3"/>
        <w:rPr>
          <w:rFonts w:asciiTheme="minorHAnsi" w:eastAsia="Calibri" w:hAnsiTheme="minorHAnsi" w:cstheme="minorHAnsi"/>
          <w:b/>
          <w:color w:val="4472C4" w:themeColor="accent5"/>
          <w:sz w:val="22"/>
          <w:szCs w:val="22"/>
        </w:rPr>
      </w:pPr>
      <w:bookmarkStart w:id="10" w:name="_Toc82362322"/>
      <w:r w:rsidRPr="000C6F9F">
        <w:rPr>
          <w:rFonts w:asciiTheme="minorHAnsi" w:eastAsia="Calibri" w:hAnsiTheme="minorHAnsi" w:cstheme="minorHAnsi"/>
          <w:b/>
          <w:color w:val="4472C4" w:themeColor="accent5"/>
          <w:sz w:val="22"/>
          <w:szCs w:val="22"/>
        </w:rPr>
        <w:t>Vía de acción 4</w:t>
      </w:r>
      <w:r w:rsidR="00BA1094" w:rsidRPr="000C6F9F">
        <w:rPr>
          <w:rFonts w:asciiTheme="minorHAnsi" w:eastAsia="Calibri" w:hAnsiTheme="minorHAnsi" w:cstheme="minorHAnsi"/>
          <w:b/>
          <w:color w:val="4472C4" w:themeColor="accent5"/>
          <w:sz w:val="22"/>
          <w:szCs w:val="22"/>
        </w:rPr>
        <w:t>. Avance de medios de vida equitativos.</w:t>
      </w:r>
      <w:bookmarkEnd w:id="10"/>
      <w:r w:rsidR="00BA1094" w:rsidRPr="000C6F9F">
        <w:rPr>
          <w:rFonts w:asciiTheme="minorHAnsi" w:eastAsia="Calibri" w:hAnsiTheme="minorHAnsi" w:cstheme="minorHAnsi"/>
          <w:b/>
          <w:color w:val="4472C4" w:themeColor="accent5"/>
          <w:sz w:val="22"/>
          <w:szCs w:val="22"/>
        </w:rPr>
        <w:t xml:space="preserve"> </w:t>
      </w:r>
    </w:p>
    <w:p w14:paraId="45773EA0" w14:textId="0AAA5F83" w:rsidR="00945E4F" w:rsidRDefault="00945E4F" w:rsidP="005E3B47">
      <w:pPr>
        <w:spacing w:after="0" w:line="240" w:lineRule="auto"/>
        <w:jc w:val="both"/>
        <w:rPr>
          <w:b/>
          <w:bCs/>
          <w:color w:val="000000" w:themeColor="text1"/>
        </w:rPr>
      </w:pPr>
    </w:p>
    <w:p w14:paraId="451EE0D5" w14:textId="63D7CEB3" w:rsidR="00945E4F" w:rsidRDefault="00945E4F" w:rsidP="00945E4F">
      <w:pPr>
        <w:spacing w:after="0" w:line="240" w:lineRule="auto"/>
        <w:ind w:firstLine="567"/>
        <w:jc w:val="both"/>
        <w:rPr>
          <w:b/>
          <w:bCs/>
          <w:color w:val="000000" w:themeColor="text1"/>
        </w:rPr>
      </w:pPr>
      <w:r>
        <w:rPr>
          <w:b/>
          <w:bCs/>
          <w:color w:val="000000" w:themeColor="text1"/>
        </w:rPr>
        <w:t>Retos para los próximos 3 años</w:t>
      </w:r>
    </w:p>
    <w:p w14:paraId="447C4E6E" w14:textId="5115544A" w:rsidR="004B0C7B" w:rsidRPr="004B0C7B" w:rsidRDefault="00460E72" w:rsidP="000928D3">
      <w:pPr>
        <w:pStyle w:val="Prrafodelista"/>
        <w:numPr>
          <w:ilvl w:val="0"/>
          <w:numId w:val="10"/>
        </w:numPr>
        <w:spacing w:after="0" w:line="240" w:lineRule="auto"/>
        <w:ind w:left="284" w:hanging="142"/>
        <w:jc w:val="both"/>
        <w:rPr>
          <w:b/>
          <w:bCs/>
        </w:rPr>
      </w:pPr>
      <w:r w:rsidRPr="00460E72">
        <w:rPr>
          <w:lang w:val="es-ES"/>
        </w:rPr>
        <w:t>Colombia debe fortalecer la inclusión y participación de los grupos étnicos dentro de los sistemas agroalimentarios</w:t>
      </w:r>
      <w:r w:rsidR="00FD5568">
        <w:rPr>
          <w:lang w:val="es-ES"/>
        </w:rPr>
        <w:t xml:space="preserve"> de manera concertada y tomando en cuenta </w:t>
      </w:r>
      <w:r w:rsidR="005F44C1">
        <w:rPr>
          <w:lang w:val="es-ES"/>
        </w:rPr>
        <w:t>los mecanismos de consulta previa</w:t>
      </w:r>
      <w:r w:rsidR="00FD5568">
        <w:rPr>
          <w:lang w:val="es-ES"/>
        </w:rPr>
        <w:t>.</w:t>
      </w:r>
    </w:p>
    <w:p w14:paraId="7C5D76CE" w14:textId="4C2EC5D1" w:rsidR="007963B0" w:rsidRDefault="004B0C7B" w:rsidP="007963B0">
      <w:pPr>
        <w:pStyle w:val="Prrafodelista"/>
        <w:numPr>
          <w:ilvl w:val="0"/>
          <w:numId w:val="10"/>
        </w:numPr>
        <w:spacing w:after="0" w:line="240" w:lineRule="auto"/>
        <w:ind w:left="284" w:hanging="142"/>
        <w:jc w:val="both"/>
      </w:pPr>
      <w:r w:rsidRPr="004B0C7B">
        <w:rPr>
          <w:lang w:val="es-ES"/>
        </w:rPr>
        <w:t xml:space="preserve">Colombia debe continuar avanzando en el reconocimiento y garantía de derechos de las mujeres, especialmente mujeres rurales, como actores clave en todos los sistemas alimentarios, por lo que dar continuidad a la Ley de Mujer </w:t>
      </w:r>
      <w:r w:rsidR="007963B0">
        <w:rPr>
          <w:lang w:val="es-ES"/>
        </w:rPr>
        <w:t>R</w:t>
      </w:r>
      <w:r w:rsidRPr="004B0C7B">
        <w:rPr>
          <w:lang w:val="es-ES"/>
        </w:rPr>
        <w:t xml:space="preserve">ural es un desafío que </w:t>
      </w:r>
      <w:r w:rsidR="00FD5568">
        <w:rPr>
          <w:lang w:val="es-ES"/>
        </w:rPr>
        <w:t>c</w:t>
      </w:r>
      <w:r w:rsidRPr="004B0C7B">
        <w:rPr>
          <w:lang w:val="es-ES"/>
        </w:rPr>
        <w:t>ontribuir</w:t>
      </w:r>
      <w:r w:rsidR="00FD5568">
        <w:rPr>
          <w:lang w:val="es-ES"/>
        </w:rPr>
        <w:t>ía</w:t>
      </w:r>
      <w:r w:rsidRPr="004B0C7B">
        <w:rPr>
          <w:lang w:val="es-ES"/>
        </w:rPr>
        <w:t xml:space="preserve"> a este respecto.</w:t>
      </w:r>
      <w:r w:rsidR="007963B0" w:rsidRPr="007963B0">
        <w:t xml:space="preserve"> </w:t>
      </w:r>
      <w:r w:rsidR="00364811">
        <w:t xml:space="preserve">Esta ley </w:t>
      </w:r>
      <w:r w:rsidR="007963B0" w:rsidRPr="00F240CE">
        <w:t xml:space="preserve">tiene como fin mejorar la calidad de vida de las mujeres rurales, priorizando las de bajos recursos y consagrar medidas específicas encaminadas a acelerar la equidad entre el hombre y la mujer rural </w:t>
      </w:r>
      <w:r w:rsidR="007963B0">
        <w:fldChar w:fldCharType="begin" w:fldLock="1"/>
      </w:r>
      <w:r w:rsidR="007963B0">
        <w:instrText>ADDIN CSL_CITATION {"citationItems":[{"id":"ITEM-1","itemData":{"author":[{"dropping-particle":"","family":"Congreso de Colombia","given":"","non-dropping-particle":"","parse-names":false,"suffix":""}],"id":"ITEM-1","issued":{"date-parts":[["2002"]]},"title":"Ley 731 de 2002. Normas para favorecer a las mujeres rurales","type":"article"},"uris":["http://www.mendeley.com/documents/?uuid=db8bcf5d-fa0e-3a18-8bb2-7ebcc0c822e0"]}],"mendeley":{"formattedCitation":"(Congreso de Colombia, 2002)","plainTextFormattedCitation":"(Congreso de Colombia, 2002)","previouslyFormattedCitation":"(Congreso de Colombia, 2002)"},"properties":{"noteIndex":0},"schema":"https://github.com/citation-style-language/schema/raw/master/csl-citation.json"}</w:instrText>
      </w:r>
      <w:r w:rsidR="007963B0">
        <w:fldChar w:fldCharType="separate"/>
      </w:r>
      <w:r w:rsidR="007963B0" w:rsidRPr="00B70E01">
        <w:rPr>
          <w:noProof/>
        </w:rPr>
        <w:t>(Congreso de Colombia, 2002)</w:t>
      </w:r>
      <w:r w:rsidR="007963B0">
        <w:fldChar w:fldCharType="end"/>
      </w:r>
      <w:r w:rsidR="007963B0">
        <w:t>.</w:t>
      </w:r>
    </w:p>
    <w:p w14:paraId="6957222F" w14:textId="3967BEF0" w:rsidR="00222BFE" w:rsidRPr="00CD334B" w:rsidRDefault="000E7E9E" w:rsidP="000928D3">
      <w:pPr>
        <w:pStyle w:val="Prrafodelista"/>
        <w:numPr>
          <w:ilvl w:val="0"/>
          <w:numId w:val="10"/>
        </w:numPr>
        <w:spacing w:after="0" w:line="240" w:lineRule="auto"/>
        <w:ind w:left="284" w:hanging="142"/>
        <w:jc w:val="both"/>
        <w:rPr>
          <w:b/>
          <w:bCs/>
        </w:rPr>
      </w:pPr>
      <w:r w:rsidRPr="00CD334B">
        <w:rPr>
          <w:lang w:val="es-ES"/>
        </w:rPr>
        <w:t xml:space="preserve">El país requiere fortalecer la participación </w:t>
      </w:r>
      <w:r w:rsidR="00460E72" w:rsidRPr="00CD334B">
        <w:rPr>
          <w:lang w:val="es-ES"/>
        </w:rPr>
        <w:t xml:space="preserve">social y </w:t>
      </w:r>
      <w:r w:rsidRPr="00CD334B">
        <w:rPr>
          <w:lang w:val="es-ES"/>
        </w:rPr>
        <w:t>comunitaria en</w:t>
      </w:r>
      <w:r w:rsidR="00945E4F" w:rsidRPr="00CD334B">
        <w:rPr>
          <w:lang w:val="es-ES"/>
        </w:rPr>
        <w:t xml:space="preserve"> espacios de toma</w:t>
      </w:r>
      <w:r w:rsidRPr="00CD334B">
        <w:rPr>
          <w:lang w:val="es-ES"/>
        </w:rPr>
        <w:t xml:space="preserve"> de decisiones </w:t>
      </w:r>
      <w:r w:rsidR="00460E72" w:rsidRPr="00CD334B">
        <w:rPr>
          <w:lang w:val="es-ES"/>
        </w:rPr>
        <w:t xml:space="preserve">que tengan influencia directa e indirecta en los aspectos alimentarios, nutricionales, ambientales y económicos, dada su relación con los sistemas alimentarios. </w:t>
      </w:r>
      <w:r w:rsidR="005268ED" w:rsidRPr="00CD334B">
        <w:rPr>
          <w:lang w:val="es-ES"/>
        </w:rPr>
        <w:t>Igualmente,</w:t>
      </w:r>
      <w:r w:rsidR="00A62961" w:rsidRPr="00CD334B">
        <w:rPr>
          <w:lang w:val="es-ES"/>
        </w:rPr>
        <w:t xml:space="preserve"> se requiere</w:t>
      </w:r>
      <w:r w:rsidR="005268ED" w:rsidRPr="00CD334B">
        <w:rPr>
          <w:lang w:val="es-ES"/>
        </w:rPr>
        <w:t xml:space="preserve"> asegurar la aplicación</w:t>
      </w:r>
      <w:r w:rsidR="005268ED">
        <w:t xml:space="preserve"> de los enfoques de género, territorial y diferencial en la implementación de instrumentos y políticas públicas.</w:t>
      </w:r>
      <w:r w:rsidR="00CD334B" w:rsidRPr="00CD334B">
        <w:rPr>
          <w:lang w:val="es-ES"/>
        </w:rPr>
        <w:t xml:space="preserve"> También se debe dar continuidad a los mecanismos orientados a la protección de la población migrante.</w:t>
      </w:r>
    </w:p>
    <w:p w14:paraId="5B0ED076" w14:textId="72D66ECC" w:rsidR="00D03D37" w:rsidRPr="00D03D37" w:rsidRDefault="00222BFE" w:rsidP="000928D3">
      <w:pPr>
        <w:pStyle w:val="Prrafodelista"/>
        <w:numPr>
          <w:ilvl w:val="0"/>
          <w:numId w:val="10"/>
        </w:numPr>
        <w:spacing w:after="0" w:line="240" w:lineRule="auto"/>
        <w:ind w:left="284" w:hanging="142"/>
        <w:jc w:val="both"/>
        <w:rPr>
          <w:b/>
          <w:bCs/>
        </w:rPr>
      </w:pPr>
      <w:r w:rsidRPr="00222BFE">
        <w:rPr>
          <w:lang w:val="es-ES"/>
        </w:rPr>
        <w:t>Colombia necesita avanzar en garantizar medios de vida adecuados</w:t>
      </w:r>
      <w:r>
        <w:rPr>
          <w:lang w:val="es-ES"/>
        </w:rPr>
        <w:t>, especialmente</w:t>
      </w:r>
      <w:r w:rsidRPr="00222BFE">
        <w:rPr>
          <w:lang w:val="es-ES"/>
        </w:rPr>
        <w:t xml:space="preserve"> en la ruralidad, a través de seguridad jurídica de la propiedad y desconcentración de la tierra, condiciones laborales dignas </w:t>
      </w:r>
      <w:r w:rsidR="002041F5">
        <w:rPr>
          <w:lang w:val="es-ES"/>
        </w:rPr>
        <w:t>(formalización del empleo)</w:t>
      </w:r>
      <w:r w:rsidRPr="00222BFE">
        <w:rPr>
          <w:lang w:val="es-ES"/>
        </w:rPr>
        <w:t>, asegurar protección social en la ruralidad</w:t>
      </w:r>
      <w:r w:rsidR="002041F5">
        <w:rPr>
          <w:lang w:val="es-ES"/>
        </w:rPr>
        <w:t>, especialmente salud y educación</w:t>
      </w:r>
      <w:r w:rsidR="00A62961">
        <w:rPr>
          <w:lang w:val="es-ES"/>
        </w:rPr>
        <w:t>; lo cual repercuta</w:t>
      </w:r>
      <w:r w:rsidR="00A62961" w:rsidRPr="00222BFE">
        <w:rPr>
          <w:lang w:val="es-ES"/>
        </w:rPr>
        <w:t xml:space="preserve"> en la mejora del acceso a los alimentos</w:t>
      </w:r>
      <w:r w:rsidR="00A62961">
        <w:rPr>
          <w:lang w:val="es-ES"/>
        </w:rPr>
        <w:t xml:space="preserve"> y la realización progresiva del Derecho Humano a la Alimentación Adecuada</w:t>
      </w:r>
      <w:r w:rsidR="00A62961" w:rsidRPr="00222BFE">
        <w:rPr>
          <w:lang w:val="es-ES"/>
        </w:rPr>
        <w:t>.</w:t>
      </w:r>
      <w:r w:rsidRPr="00222BFE">
        <w:rPr>
          <w:lang w:val="es-ES"/>
        </w:rPr>
        <w:t xml:space="preserve"> </w:t>
      </w:r>
      <w:r w:rsidR="00460E72" w:rsidRPr="00222BFE">
        <w:rPr>
          <w:lang w:val="es-ES"/>
        </w:rPr>
        <w:t xml:space="preserve">Dar continuidad a la implementación de la Ley de Primer </w:t>
      </w:r>
      <w:r w:rsidR="007963B0">
        <w:rPr>
          <w:lang w:val="es-ES"/>
        </w:rPr>
        <w:t>E</w:t>
      </w:r>
      <w:r w:rsidR="00460E72" w:rsidRPr="00222BFE">
        <w:rPr>
          <w:lang w:val="es-ES"/>
        </w:rPr>
        <w:t>mpleo contribuiría al mejor</w:t>
      </w:r>
      <w:r w:rsidR="002041F5">
        <w:rPr>
          <w:lang w:val="es-ES"/>
        </w:rPr>
        <w:t>amiento de los medios de vida</w:t>
      </w:r>
      <w:r w:rsidR="00A62961">
        <w:rPr>
          <w:lang w:val="es-ES"/>
        </w:rPr>
        <w:t xml:space="preserve"> para algunos sectores de la población. </w:t>
      </w:r>
    </w:p>
    <w:p w14:paraId="7CA0FE14" w14:textId="62378585" w:rsidR="00802635" w:rsidRPr="005F44C1" w:rsidRDefault="00802635" w:rsidP="000928D3">
      <w:pPr>
        <w:pStyle w:val="Prrafodelista"/>
        <w:numPr>
          <w:ilvl w:val="0"/>
          <w:numId w:val="10"/>
        </w:numPr>
        <w:spacing w:after="0" w:line="240" w:lineRule="auto"/>
        <w:ind w:left="284" w:hanging="142"/>
        <w:jc w:val="both"/>
        <w:rPr>
          <w:b/>
          <w:bCs/>
        </w:rPr>
      </w:pPr>
      <w:r w:rsidRPr="00D03D37">
        <w:rPr>
          <w:lang w:val="es-ES"/>
        </w:rPr>
        <w:t>Para cerrar las brechas,</w:t>
      </w:r>
      <w:r w:rsidR="00D03D37" w:rsidRPr="00D03D37">
        <w:rPr>
          <w:lang w:val="es-ES"/>
        </w:rPr>
        <w:t xml:space="preserve"> especialmente urbano-rurales,</w:t>
      </w:r>
      <w:r w:rsidRPr="00D03D37">
        <w:rPr>
          <w:lang w:val="es-ES"/>
        </w:rPr>
        <w:t xml:space="preserve"> el país requiere </w:t>
      </w:r>
      <w:r w:rsidR="004B0C7B">
        <w:rPr>
          <w:lang w:val="es-ES"/>
        </w:rPr>
        <w:t xml:space="preserve">la </w:t>
      </w:r>
      <w:r w:rsidRPr="00D03D37">
        <w:rPr>
          <w:lang w:val="es-ES"/>
        </w:rPr>
        <w:t xml:space="preserve">aplicación del enfoque de derechos en la implementación de políticas públicas </w:t>
      </w:r>
      <w:r w:rsidR="00F35314">
        <w:rPr>
          <w:lang w:val="es-ES"/>
        </w:rPr>
        <w:t xml:space="preserve">dirigidas a </w:t>
      </w:r>
      <w:r w:rsidRPr="00D03D37">
        <w:rPr>
          <w:lang w:val="es-ES"/>
        </w:rPr>
        <w:t>campesinos/as y pequeños</w:t>
      </w:r>
      <w:r w:rsidR="00D03D37" w:rsidRPr="00D03D37">
        <w:rPr>
          <w:lang w:val="es-ES"/>
        </w:rPr>
        <w:t>/as</w:t>
      </w:r>
      <w:r w:rsidRPr="00D03D37">
        <w:rPr>
          <w:lang w:val="es-ES"/>
        </w:rPr>
        <w:t xml:space="preserve"> productores. </w:t>
      </w:r>
    </w:p>
    <w:p w14:paraId="3056CBEF" w14:textId="77777777" w:rsidR="00DE12FC" w:rsidRPr="00DE12FC" w:rsidRDefault="005F44C1" w:rsidP="00DE12FC">
      <w:pPr>
        <w:pStyle w:val="Prrafodelista"/>
        <w:numPr>
          <w:ilvl w:val="0"/>
          <w:numId w:val="10"/>
        </w:numPr>
        <w:spacing w:after="0" w:line="240" w:lineRule="auto"/>
        <w:ind w:left="284" w:hanging="142"/>
        <w:jc w:val="both"/>
      </w:pPr>
      <w:r w:rsidRPr="005F44C1">
        <w:rPr>
          <w:lang w:val="es-ES"/>
        </w:rPr>
        <w:t>El país debe avanzar en visibilizar y reconocer los medios de reivindicación que los territorios y comunidades han desarrollado hacia la realización progresiva del Derecho Humano a la Alimentación Adecuada, como los enfoques de soberanía, autonomía/as y ciudadanía alimentaria, la protección del conocimiento asociado a recursos genéticos de los pueblos étnicos.</w:t>
      </w:r>
    </w:p>
    <w:p w14:paraId="617FA280" w14:textId="77777777" w:rsidR="00DE12FC" w:rsidRDefault="00DE12FC" w:rsidP="00DE12FC">
      <w:pPr>
        <w:pStyle w:val="Prrafodelista"/>
        <w:numPr>
          <w:ilvl w:val="0"/>
          <w:numId w:val="10"/>
        </w:numPr>
        <w:spacing w:after="0" w:line="240" w:lineRule="auto"/>
        <w:ind w:left="284" w:hanging="142"/>
        <w:jc w:val="both"/>
      </w:pPr>
      <w:r w:rsidRPr="00F240CE">
        <w:t>Colombia cuenta con una ley en materia de promoción y protección del derecho a la participación democrática, que busca promover, proteger y garantizar modalidades del derecho a participar en la vida política, administrativa, económica, social y cultural, y así mismo a controlar el poder político</w:t>
      </w:r>
      <w:r>
        <w:t xml:space="preserve"> </w:t>
      </w:r>
      <w:r>
        <w:fldChar w:fldCharType="begin" w:fldLock="1"/>
      </w:r>
      <w:r>
        <w:instrText>ADDIN CSL_CITATION {"citationItems":[{"id":"ITEM-1","itemData":{"author":[{"dropping-particle":"","family":"Congreso de Colombia","given":"","non-dropping-particle":"","parse-names":false,"suffix":""}],"id":"ITEM-1","issued":{"date-parts":[["2015"]]},"title":"Ley 1757 de 2015. Disposiciones en materia de promoción y protección del derecho a la participación democrática","type":"article"},"uris":["http://www.mendeley.com/documents/?uuid=6601ced1-3b53-3365-b209-e02ecc36baac"]}],"mendeley":{"formattedCitation":"(Congreso de Colombia, 2015)","plainTextFormattedCitation":"(Congreso de Colombia, 2015)","previouslyFormattedCitation":"(Congreso de Colombia, 2015)"},"properties":{"noteIndex":0},"schema":"https://github.com/citation-style-language/schema/raw/master/csl-citation.json"}</w:instrText>
      </w:r>
      <w:r>
        <w:fldChar w:fldCharType="separate"/>
      </w:r>
      <w:r w:rsidRPr="00B70E01">
        <w:rPr>
          <w:noProof/>
        </w:rPr>
        <w:t>(Congreso de Colombia, 2015)</w:t>
      </w:r>
      <w:r>
        <w:fldChar w:fldCharType="end"/>
      </w:r>
    </w:p>
    <w:p w14:paraId="17692F55" w14:textId="7A075FB2" w:rsidR="00DE12FC" w:rsidRPr="00F240CE" w:rsidRDefault="00DE12FC" w:rsidP="00DE12FC">
      <w:pPr>
        <w:pStyle w:val="Prrafodelista"/>
        <w:numPr>
          <w:ilvl w:val="0"/>
          <w:numId w:val="10"/>
        </w:numPr>
        <w:spacing w:after="0" w:line="240" w:lineRule="auto"/>
        <w:ind w:left="284" w:hanging="142"/>
        <w:jc w:val="both"/>
      </w:pPr>
      <w:r w:rsidRPr="00F240CE">
        <w:t>En el presente año, el país emitió el Estatuto Temporal de Protección para Migrantes Venezolanos Bajo Régimen de Protección Temporal, que busca generar el registro de información de esta población migrante y posteriormente otorgar un beneficio temporal de regularización a quienes cumplan con los requisitos establecidos</w:t>
      </w:r>
      <w:r>
        <w:t xml:space="preserve"> </w:t>
      </w:r>
      <w:r>
        <w:fldChar w:fldCharType="begin" w:fldLock="1"/>
      </w:r>
      <w:r>
        <w:instrText>ADDIN CSL_CITATION {"citationItems":[{"id":"ITEM-1","itemData":{"author":[{"dropping-particle":"","family":"Presidencia de la República","given":"","non-dropping-particle":"","parse-names":false,"suffix":""}],"id":"ITEM-1","issued":{"date-parts":[["2021"]]},"title":"Decreto 216 de 2021. Estatuto Temporal de Protección para Migrantes Venezolanos Bajo Régimen de Protección Temporal","type":"article"},"uris":["http://www.mendeley.com/documents/?uuid=4a769f9b-7816-3885-9b8f-287abd5cf43a"]}],"mendeley":{"formattedCitation":"(Presidencia de la República, 2021)","plainTextFormattedCitation":"(Presidencia de la República, 2021)","previouslyFormattedCitation":"(Presidencia de la República, 2021)"},"properties":{"noteIndex":0},"schema":"https://github.com/citation-style-language/schema/raw/master/csl-citation.json"}</w:instrText>
      </w:r>
      <w:r>
        <w:fldChar w:fldCharType="separate"/>
      </w:r>
      <w:r w:rsidRPr="00B70E01">
        <w:rPr>
          <w:noProof/>
        </w:rPr>
        <w:t>(Presidencia de la República, 2021)</w:t>
      </w:r>
      <w:r>
        <w:fldChar w:fldCharType="end"/>
      </w:r>
      <w:r w:rsidRPr="00F240CE">
        <w:t>. El estatuto complementa lo expuesto en la Estrategia para la atención de la migración desde Venezuela, orientada a atender a la población</w:t>
      </w:r>
      <w:r>
        <w:t xml:space="preserve"> migrante</w:t>
      </w:r>
      <w:r w:rsidRPr="00F240CE">
        <w:t xml:space="preserve"> desde Venezuela en el mediano plazo y fortalecer la institucionalidad para su atención</w:t>
      </w:r>
      <w:r>
        <w:t xml:space="preserve"> </w:t>
      </w:r>
      <w:r>
        <w:fldChar w:fldCharType="begin" w:fldLock="1"/>
      </w:r>
      <w:r>
        <w:instrText>ADDIN CSL_CITATION {"citationItems":[{"id":"ITEM-1","itemData":{"author":[{"dropping-particle":"","family":"Departamento Nacional de Planeación","given":"","non-dropping-particle":"","parse-names":false,"suffix":""}],"id":"ITEM-1","issued":{"date-parts":[["2018"]]},"title":"CONPES 3950. Estrategia para la Atención de la Migración desde Venezuela","type":"article"},"uris":["http://www.mendeley.com/documents/?uuid=1efae919-e4fb-35f9-9312-2317011957a0"]}],"mendeley":{"formattedCitation":"(Departamento Nacional de Planeación, 2018a)","plainTextFormattedCitation":"(Departamento Nacional de Planeación, 2018a)","previouslyFormattedCitation":"(Departamento Nacional de Planeación, 2018a)"},"properties":{"noteIndex":0},"schema":"https://github.com/citation-style-language/schema/raw/master/csl-citation.json"}</w:instrText>
      </w:r>
      <w:r>
        <w:fldChar w:fldCharType="separate"/>
      </w:r>
      <w:r w:rsidRPr="000E7E9E">
        <w:rPr>
          <w:noProof/>
        </w:rPr>
        <w:t>(Departamento Nacional de Planeación, 2018a)</w:t>
      </w:r>
      <w:r>
        <w:fldChar w:fldCharType="end"/>
      </w:r>
    </w:p>
    <w:p w14:paraId="21AD7B8A" w14:textId="77777777" w:rsidR="00DE12FC" w:rsidRPr="005F44C1" w:rsidRDefault="00DE12FC" w:rsidP="005C0B7E">
      <w:pPr>
        <w:spacing w:after="0" w:line="240" w:lineRule="auto"/>
        <w:jc w:val="both"/>
      </w:pPr>
    </w:p>
    <w:p w14:paraId="76321FCE" w14:textId="77777777" w:rsidR="005F44C1" w:rsidRDefault="005F44C1" w:rsidP="005F44C1">
      <w:pPr>
        <w:pStyle w:val="Prrafodelista"/>
        <w:spacing w:after="0" w:line="240" w:lineRule="auto"/>
        <w:ind w:left="284"/>
        <w:jc w:val="both"/>
      </w:pPr>
    </w:p>
    <w:p w14:paraId="59971833" w14:textId="14681E10" w:rsidR="00945E4F" w:rsidRDefault="00222BFE" w:rsidP="00945E4F">
      <w:pPr>
        <w:spacing w:after="0" w:line="240" w:lineRule="auto"/>
        <w:ind w:left="709"/>
        <w:jc w:val="both"/>
        <w:rPr>
          <w:b/>
          <w:bCs/>
        </w:rPr>
      </w:pPr>
      <w:r w:rsidRPr="00222BFE">
        <w:rPr>
          <w:b/>
          <w:bCs/>
        </w:rPr>
        <w:t>Retos para los próximos 10 años</w:t>
      </w:r>
    </w:p>
    <w:p w14:paraId="49601661" w14:textId="276582B2" w:rsidR="004B0C7B" w:rsidRPr="00DE3B71" w:rsidRDefault="004B0C7B" w:rsidP="000928D3">
      <w:pPr>
        <w:pStyle w:val="Prrafodelista"/>
        <w:numPr>
          <w:ilvl w:val="0"/>
          <w:numId w:val="10"/>
        </w:numPr>
        <w:spacing w:after="0" w:line="240" w:lineRule="auto"/>
        <w:ind w:left="284" w:hanging="142"/>
        <w:jc w:val="both"/>
        <w:rPr>
          <w:bCs/>
        </w:rPr>
      </w:pPr>
      <w:r w:rsidRPr="004B0C7B">
        <w:rPr>
          <w:bCs/>
        </w:rPr>
        <w:lastRenderedPageBreak/>
        <w:t>El país debe seguir trabajando por asegurar oportunidades a los y las jóvenes rurales, a fin de disminuir las brechas entre el campo y la ciudad.</w:t>
      </w:r>
      <w:r>
        <w:rPr>
          <w:bCs/>
        </w:rPr>
        <w:t xml:space="preserve"> </w:t>
      </w:r>
      <w:r w:rsidR="005F44C1">
        <w:rPr>
          <w:bCs/>
        </w:rPr>
        <w:t xml:space="preserve">Asimismo, </w:t>
      </w:r>
      <w:r w:rsidR="007963B0">
        <w:rPr>
          <w:bCs/>
        </w:rPr>
        <w:t>p</w:t>
      </w:r>
      <w:r w:rsidR="005F44C1" w:rsidRPr="004B0C7B">
        <w:rPr>
          <w:bCs/>
        </w:rPr>
        <w:t xml:space="preserve">ara atender el relevo generacional en el campo, se identificó como necesario el diseño e implementación de un plan de acción que permita enfrentar dicha problemática. </w:t>
      </w:r>
      <w:r w:rsidRPr="004B0C7B">
        <w:rPr>
          <w:bCs/>
        </w:rPr>
        <w:t xml:space="preserve"> Un avance a este respecto es el Pacto Colombia con las juventudes, por lo que su implementación contribuiría </w:t>
      </w:r>
      <w:r w:rsidRPr="00DE3B71">
        <w:rPr>
          <w:bCs/>
        </w:rPr>
        <w:t xml:space="preserve">a la realización de derechos para los y las jóvenes del país. </w:t>
      </w:r>
    </w:p>
    <w:p w14:paraId="6C4D97D3" w14:textId="3518FCFA" w:rsidR="00E3539F" w:rsidRPr="00DE3B71" w:rsidRDefault="00A1692D" w:rsidP="000928D3">
      <w:pPr>
        <w:pStyle w:val="Prrafodelista"/>
        <w:numPr>
          <w:ilvl w:val="0"/>
          <w:numId w:val="10"/>
        </w:numPr>
        <w:spacing w:after="0" w:line="240" w:lineRule="auto"/>
        <w:ind w:left="284" w:hanging="142"/>
        <w:jc w:val="both"/>
        <w:rPr>
          <w:bCs/>
        </w:rPr>
      </w:pPr>
      <w:r w:rsidRPr="00DE3B71">
        <w:rPr>
          <w:bCs/>
        </w:rPr>
        <w:t>E</w:t>
      </w:r>
      <w:r w:rsidR="00E3539F" w:rsidRPr="00DE3B71">
        <w:rPr>
          <w:bCs/>
        </w:rPr>
        <w:t>s necesario un ordenamiento territorial enclave alimentario, que garantice el acceso a</w:t>
      </w:r>
      <w:r w:rsidR="007963B0">
        <w:rPr>
          <w:bCs/>
        </w:rPr>
        <w:t>l</w:t>
      </w:r>
      <w:r w:rsidR="00E3539F" w:rsidRPr="00DE3B71">
        <w:rPr>
          <w:bCs/>
        </w:rPr>
        <w:t xml:space="preserve"> agua potable y a los medios de vida adecuados y suficientes con base en las características de cada territorio. </w:t>
      </w:r>
    </w:p>
    <w:p w14:paraId="458569D2" w14:textId="2247A41C" w:rsidR="00A709E7" w:rsidRPr="00DE12FC" w:rsidRDefault="00DE3B71" w:rsidP="00A709E7">
      <w:pPr>
        <w:pStyle w:val="Prrafodelista"/>
        <w:numPr>
          <w:ilvl w:val="0"/>
          <w:numId w:val="10"/>
        </w:numPr>
        <w:spacing w:after="0" w:line="240" w:lineRule="auto"/>
        <w:ind w:left="284" w:hanging="142"/>
        <w:jc w:val="both"/>
        <w:rPr>
          <w:b/>
          <w:bCs/>
        </w:rPr>
      </w:pPr>
      <w:r w:rsidRPr="00DE3B71">
        <w:t>Colombia debe c</w:t>
      </w:r>
      <w:r w:rsidR="005268ED" w:rsidRPr="00DE3B71">
        <w:t>ontinuar</w:t>
      </w:r>
      <w:r w:rsidRPr="00DE3B71">
        <w:t xml:space="preserve"> la</w:t>
      </w:r>
      <w:r w:rsidR="005268ED" w:rsidRPr="00DE3B71">
        <w:t xml:space="preserve"> implementación del </w:t>
      </w:r>
      <w:r w:rsidRPr="00DE3B71">
        <w:t xml:space="preserve">Programa Nacional para la Sustitución de Cultivos de Uso Ilícito – PNIS, como contribución a la mejora de los medios de vida para las familias campesinas. </w:t>
      </w:r>
      <w:r w:rsidR="00A709E7" w:rsidRPr="00F240CE">
        <w:t>E</w:t>
      </w:r>
      <w:r w:rsidR="00364811">
        <w:t>ste programa</w:t>
      </w:r>
      <w:r w:rsidR="00A709E7" w:rsidRPr="00F240CE">
        <w:t>tiene por objeto promover la sustitución voluntaria de cultivos de uso ilícito, a través del desarrollo de programas y proyectos para contribuir a la superación de condiciones de pobreza y marginalidad de las familias campesinas que derivan su subsistencia de los cultivos de uso ilícito</w:t>
      </w:r>
      <w:r w:rsidR="00A709E7">
        <w:t xml:space="preserve"> </w:t>
      </w:r>
      <w:r w:rsidR="00A709E7">
        <w:fldChar w:fldCharType="begin" w:fldLock="1"/>
      </w:r>
      <w:r w:rsidR="00A709E7">
        <w:instrText>ADDIN CSL_CITATION {"citationItems":[{"id":"ITEM-1","itemData":{"author":[{"dropping-particle":"","family":"Presidencia de la República","given":"","non-dropping-particle":"","parse-names":false,"suffix":""}],"id":"ITEM-1","issued":{"date-parts":[["2017"]]},"publisher-place":"Bogotá D.C","title":"Decreto Ley 896 de 2017.Programa Nacional integral de sustitución de cultivos de uso ilícito","type":"article"},"uris":["http://www.mendeley.com/documents/?uuid=a40928ac-1b97-31a1-9588-ae316ad3be4c"]}],"mendeley":{"formattedCitation":"(Presidencia de la República, 2017)","plainTextFormattedCitation":"(Presidencia de la República, 2017)","previouslyFormattedCitation":"(Presidencia de la República, 2017)"},"properties":{"noteIndex":0},"schema":"https://github.com/citation-style-language/schema/raw/master/csl-citation.json"}</w:instrText>
      </w:r>
      <w:r w:rsidR="00A709E7">
        <w:fldChar w:fldCharType="separate"/>
      </w:r>
      <w:r w:rsidR="00A709E7" w:rsidRPr="000E7E9E">
        <w:rPr>
          <w:noProof/>
        </w:rPr>
        <w:t>(Presidencia de la República, 2017)</w:t>
      </w:r>
      <w:r w:rsidR="00A709E7">
        <w:fldChar w:fldCharType="end"/>
      </w:r>
      <w:r w:rsidR="00A709E7">
        <w:t>.</w:t>
      </w:r>
      <w:r w:rsidR="00A709E7" w:rsidRPr="00F240CE">
        <w:t xml:space="preserve"> </w:t>
      </w:r>
    </w:p>
    <w:p w14:paraId="5FA7A038" w14:textId="1443743B" w:rsidR="00A709E7" w:rsidRDefault="00DE3B71" w:rsidP="00A709E7">
      <w:pPr>
        <w:pStyle w:val="Prrafodelista"/>
        <w:numPr>
          <w:ilvl w:val="0"/>
          <w:numId w:val="7"/>
        </w:numPr>
        <w:tabs>
          <w:tab w:val="num" w:pos="1440"/>
        </w:tabs>
        <w:spacing w:after="0" w:line="240" w:lineRule="auto"/>
        <w:ind w:left="284" w:hanging="142"/>
        <w:jc w:val="both"/>
      </w:pPr>
      <w:r w:rsidRPr="00DE3B71">
        <w:t>Se requiere el m</w:t>
      </w:r>
      <w:r w:rsidR="4E2715C6" w:rsidRPr="00DE3B71">
        <w:t xml:space="preserve">ejoramiento de </w:t>
      </w:r>
      <w:r w:rsidRPr="00DE3B71">
        <w:t xml:space="preserve">las </w:t>
      </w:r>
      <w:r w:rsidR="4E2715C6" w:rsidRPr="00DE3B71">
        <w:t>vías de acceso</w:t>
      </w:r>
      <w:r w:rsidRPr="00DE3B71">
        <w:t xml:space="preserve"> </w:t>
      </w:r>
      <w:r w:rsidR="00A709E7">
        <w:t>a</w:t>
      </w:r>
      <w:r w:rsidR="00A709E7" w:rsidRPr="00DE3B71">
        <w:t xml:space="preserve"> </w:t>
      </w:r>
      <w:r w:rsidRPr="00DE3B71">
        <w:t>zonas rurales</w:t>
      </w:r>
      <w:r w:rsidR="4E2715C6" w:rsidRPr="00DE3B71">
        <w:t>, especialmente terciarias,</w:t>
      </w:r>
      <w:r w:rsidRPr="00DE3B71">
        <w:t xml:space="preserve"> a través de la implementación del Plan Nacional de Vías para la Integración Regional, a fin de </w:t>
      </w:r>
      <w:r w:rsidR="001A368C">
        <w:t xml:space="preserve">favorecer las economías locales y la disponibilidad de alimentos. </w:t>
      </w:r>
      <w:r w:rsidR="00A709E7">
        <w:t>E</w:t>
      </w:r>
      <w:r w:rsidR="00364811">
        <w:t>ste plan</w:t>
      </w:r>
      <w:r w:rsidR="00A709E7">
        <w:t xml:space="preserve"> establece los “lineamientos para el mejoramiento y mantenimiento de la infraestructura de transporte que permitan el desarrollo e integración regional, priorizando los municipios más afectados por el conflicto armado en el marco de las políticas ambientales sostenibles”</w:t>
      </w:r>
      <w:r w:rsidR="00A709E7">
        <w:fldChar w:fldCharType="begin" w:fldLock="1"/>
      </w:r>
      <w:r w:rsidR="00A709E7">
        <w:instrText>ADDIN CSL_CITATION {"citationItems":[{"id":"ITEM-1","itemData":{"author":[{"dropping-particle":"","family":"Ministerio de Transporte","given":"","non-dropping-particle":"","parse-names":false,"suffix":""}],"id":"ITEM-1","issued":{"date-parts":[["2018"]]},"publisher-place":"Bogotá D.C","title":"Plan Nacional de Vías para la Integración Regional","type":"article"},"uris":["http://www.mendeley.com/documents/?uuid=d065c675-d87d-32a8-b2a5-72e00967fb2d"]}],"mendeley":{"formattedCitation":"(Ministerio de Transporte, 2018)","plainTextFormattedCitation":"(Ministerio de Transporte, 2018)","previouslyFormattedCitation":"(Ministerio de Transporte, 2018)"},"properties":{"noteIndex":0},"schema":"https://github.com/citation-style-language/schema/raw/master/csl-citation.json"}</w:instrText>
      </w:r>
      <w:r w:rsidR="00A709E7">
        <w:fldChar w:fldCharType="separate"/>
      </w:r>
      <w:r w:rsidR="00A709E7" w:rsidRPr="0018155B">
        <w:rPr>
          <w:noProof/>
        </w:rPr>
        <w:t>(Ministerio de Transporte, 2018)</w:t>
      </w:r>
      <w:r w:rsidR="00A709E7">
        <w:fldChar w:fldCharType="end"/>
      </w:r>
      <w:r w:rsidR="00A709E7">
        <w:t>.</w:t>
      </w:r>
    </w:p>
    <w:p w14:paraId="1D7BAFA9" w14:textId="5C14D920" w:rsidR="00DE12FC" w:rsidRPr="00DE12FC" w:rsidRDefault="00DE12FC" w:rsidP="00DE12FC">
      <w:pPr>
        <w:pStyle w:val="Prrafodelista"/>
        <w:numPr>
          <w:ilvl w:val="0"/>
          <w:numId w:val="10"/>
        </w:numPr>
        <w:spacing w:after="0" w:line="240" w:lineRule="auto"/>
        <w:ind w:left="284" w:hanging="142"/>
        <w:jc w:val="both"/>
        <w:rPr>
          <w:b/>
          <w:bCs/>
        </w:rPr>
      </w:pPr>
      <w:r w:rsidRPr="00F240CE">
        <w:t>El país adelantó el Pacto de Colombia con las Juventudes, un espacio de escucha activa entre los jóvenes, el Gobierno Nacional y territorial, la academia, el sector privado, fundaciones, organizaciones y demás actores de la sociedad para construir acuerdos para dar soluciones a los principales retos en el país</w:t>
      </w:r>
      <w:r>
        <w:t xml:space="preserve"> </w:t>
      </w:r>
      <w:r>
        <w:fldChar w:fldCharType="begin" w:fldLock="1"/>
      </w:r>
      <w:r>
        <w:instrText>ADDIN CSL_CITATION {"citationItems":[{"id":"ITEM-1","itemData":{"URL":"https://www.icbf.gov.co/pacto-colombia-con-las-juventudes","accessed":{"date-parts":[["2021","9","11"]]},"author":[{"dropping-particle":"","family":"ICBF","given":"","non-dropping-particle":"","parse-names":false,"suffix":""}],"id":"ITEM-1","issued":{"date-parts":[["2021"]]},"title":"Pacto Colombia con las Juventudes","type":"webpage"},"uris":["http://www.mendeley.com/documents/?uuid=cd33e01f-a338-3bea-ba32-f23d8aa3b0b0"]}],"mendeley":{"formattedCitation":"(ICBF, 2021)","plainTextFormattedCitation":"(ICBF, 2021)","previouslyFormattedCitation":"(ICBF, 2021)"},"properties":{"noteIndex":0},"schema":"https://github.com/citation-style-language/schema/raw/master/csl-citation.json"}</w:instrText>
      </w:r>
      <w:r>
        <w:fldChar w:fldCharType="separate"/>
      </w:r>
      <w:r w:rsidRPr="00B70E01">
        <w:rPr>
          <w:noProof/>
        </w:rPr>
        <w:t>(ICBF, 2021)</w:t>
      </w:r>
      <w:r>
        <w:fldChar w:fldCharType="end"/>
      </w:r>
      <w:r w:rsidRPr="00F240CE">
        <w:t>. Desde la diversidad, las y los jóvenes coincidieron en exponer sus inquietudes sobre la salud, el bienestar, el medio ambiente, la sostenibilidad, el cierre de brechas y la participación. Se identificaron un total de 1.272 propuestas y acciones, que incluyen temas como la cadena productiva en el campo, la economía basada en el agro, fortalecer los saberes ancestrales y formación juvenil en sistemas productivos tradicionales, formación y sensibilización sobre el medio ambiente, fortalecimiento de espacios de participación ambiental, proyectos productivos sostenibles, la profesionalización y tecnificación para jóvenes campesinos, agua potable</w:t>
      </w:r>
      <w:r w:rsidR="00A709E7">
        <w:t xml:space="preserve"> y</w:t>
      </w:r>
      <w:r w:rsidRPr="00F240CE">
        <w:t xml:space="preserve"> seguridad alimentaria.</w:t>
      </w:r>
    </w:p>
    <w:p w14:paraId="56F9F637" w14:textId="414BFC98" w:rsidR="009C61A8" w:rsidRDefault="009C61A8" w:rsidP="009C61A8">
      <w:pPr>
        <w:tabs>
          <w:tab w:val="num" w:pos="1440"/>
        </w:tabs>
        <w:spacing w:after="0" w:line="240" w:lineRule="auto"/>
        <w:jc w:val="both"/>
        <w:rPr>
          <w:highlight w:val="yellow"/>
        </w:rPr>
      </w:pPr>
    </w:p>
    <w:p w14:paraId="1B26306F" w14:textId="7A1FD0FB" w:rsidR="009C61A8" w:rsidRDefault="009C61A8" w:rsidP="009C61A8">
      <w:pPr>
        <w:tabs>
          <w:tab w:val="num" w:pos="1440"/>
        </w:tabs>
        <w:spacing w:after="0" w:line="240" w:lineRule="auto"/>
        <w:ind w:left="708"/>
        <w:jc w:val="both"/>
        <w:rPr>
          <w:b/>
        </w:rPr>
      </w:pPr>
      <w:r w:rsidRPr="009C61A8">
        <w:rPr>
          <w:b/>
        </w:rPr>
        <w:t>Responsables</w:t>
      </w:r>
    </w:p>
    <w:p w14:paraId="54E8D061" w14:textId="77777777" w:rsidR="005E6577" w:rsidRDefault="005E6577" w:rsidP="005E6577">
      <w:pPr>
        <w:tabs>
          <w:tab w:val="num" w:pos="1440"/>
        </w:tabs>
        <w:spacing w:after="0" w:line="240" w:lineRule="auto"/>
        <w:jc w:val="both"/>
        <w:rPr>
          <w:b/>
        </w:rPr>
      </w:pPr>
    </w:p>
    <w:p w14:paraId="7F2623B8" w14:textId="4051E38A" w:rsidR="009C61A8" w:rsidRPr="009C61A8" w:rsidRDefault="009C61A8"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Entidades de CISAN y Cancillería, A</w:t>
      </w:r>
      <w:r>
        <w:rPr>
          <w:bCs/>
          <w:color w:val="000000" w:themeColor="text1"/>
        </w:rPr>
        <w:t xml:space="preserve">gencia de </w:t>
      </w:r>
      <w:r w:rsidRPr="009C61A8">
        <w:rPr>
          <w:bCs/>
          <w:color w:val="000000" w:themeColor="text1"/>
        </w:rPr>
        <w:t>R</w:t>
      </w:r>
      <w:r>
        <w:rPr>
          <w:bCs/>
          <w:color w:val="000000" w:themeColor="text1"/>
        </w:rPr>
        <w:t xml:space="preserve">enovación del </w:t>
      </w:r>
      <w:r w:rsidRPr="009C61A8">
        <w:rPr>
          <w:bCs/>
          <w:color w:val="000000" w:themeColor="text1"/>
        </w:rPr>
        <w:t>T</w:t>
      </w:r>
      <w:r>
        <w:rPr>
          <w:bCs/>
          <w:color w:val="000000" w:themeColor="text1"/>
        </w:rPr>
        <w:t>erritorio</w:t>
      </w:r>
      <w:r w:rsidRPr="009C61A8">
        <w:rPr>
          <w:bCs/>
          <w:color w:val="000000" w:themeColor="text1"/>
        </w:rPr>
        <w:t>, C</w:t>
      </w:r>
      <w:r>
        <w:rPr>
          <w:bCs/>
          <w:color w:val="000000" w:themeColor="text1"/>
        </w:rPr>
        <w:t xml:space="preserve">onsejería </w:t>
      </w:r>
      <w:r w:rsidRPr="009C61A8">
        <w:rPr>
          <w:bCs/>
          <w:color w:val="000000" w:themeColor="text1"/>
        </w:rPr>
        <w:t>P</w:t>
      </w:r>
      <w:r>
        <w:rPr>
          <w:bCs/>
          <w:color w:val="000000" w:themeColor="text1"/>
        </w:rPr>
        <w:t xml:space="preserve">residencial para la </w:t>
      </w:r>
      <w:r w:rsidRPr="009C61A8">
        <w:rPr>
          <w:bCs/>
          <w:color w:val="000000" w:themeColor="text1"/>
        </w:rPr>
        <w:t>N</w:t>
      </w:r>
      <w:r>
        <w:rPr>
          <w:bCs/>
          <w:color w:val="000000" w:themeColor="text1"/>
        </w:rPr>
        <w:t xml:space="preserve">iñez y la </w:t>
      </w:r>
      <w:r w:rsidRPr="009C61A8">
        <w:rPr>
          <w:bCs/>
          <w:color w:val="000000" w:themeColor="text1"/>
        </w:rPr>
        <w:t>A</w:t>
      </w:r>
      <w:r>
        <w:rPr>
          <w:bCs/>
          <w:color w:val="000000" w:themeColor="text1"/>
        </w:rPr>
        <w:t>dolescencia</w:t>
      </w:r>
    </w:p>
    <w:p w14:paraId="7535398F" w14:textId="77777777" w:rsidR="009C61A8" w:rsidRPr="009C61A8" w:rsidRDefault="009C61A8"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Ministerio de Trabajo</w:t>
      </w:r>
    </w:p>
    <w:p w14:paraId="15EE1C90" w14:textId="77777777" w:rsidR="009C61A8" w:rsidRPr="009C61A8" w:rsidRDefault="009C61A8"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Ministerio de Cultura</w:t>
      </w:r>
    </w:p>
    <w:p w14:paraId="6ACA6C4B" w14:textId="77777777" w:rsidR="009C61A8" w:rsidRDefault="009C61A8"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Ministerio del Deporte</w:t>
      </w:r>
    </w:p>
    <w:p w14:paraId="0D0F32BB" w14:textId="3FD42078" w:rsidR="00A709E7" w:rsidRPr="009C61A8" w:rsidRDefault="00A709E7" w:rsidP="000928D3">
      <w:pPr>
        <w:numPr>
          <w:ilvl w:val="0"/>
          <w:numId w:val="12"/>
        </w:numPr>
        <w:tabs>
          <w:tab w:val="clear" w:pos="360"/>
          <w:tab w:val="num" w:pos="284"/>
        </w:tabs>
        <w:spacing w:after="0" w:line="240" w:lineRule="auto"/>
        <w:ind w:left="284" w:hanging="142"/>
        <w:jc w:val="both"/>
        <w:rPr>
          <w:bCs/>
          <w:color w:val="000000" w:themeColor="text1"/>
        </w:rPr>
      </w:pPr>
      <w:r>
        <w:rPr>
          <w:bCs/>
          <w:color w:val="000000" w:themeColor="text1"/>
        </w:rPr>
        <w:t xml:space="preserve">Ministerio del Interior </w:t>
      </w:r>
    </w:p>
    <w:p w14:paraId="72A96AFC" w14:textId="77777777" w:rsidR="009C61A8" w:rsidRPr="009C61A8" w:rsidRDefault="009C61A8"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Defensoría del Pueblo</w:t>
      </w:r>
    </w:p>
    <w:p w14:paraId="687A3B8F" w14:textId="77777777" w:rsidR="009C61A8" w:rsidRPr="009C61A8" w:rsidRDefault="009C61A8"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Entidades territoriales</w:t>
      </w:r>
    </w:p>
    <w:p w14:paraId="344BBA16" w14:textId="77777777" w:rsidR="009C61A8" w:rsidRPr="009C61A8" w:rsidRDefault="009C61A8"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Consejería para la equidad de la mujer</w:t>
      </w:r>
    </w:p>
    <w:p w14:paraId="582EAF5D" w14:textId="77777777" w:rsidR="009C61A8" w:rsidRPr="009C61A8" w:rsidRDefault="009C61A8"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Consejería para las regiones</w:t>
      </w:r>
    </w:p>
    <w:p w14:paraId="120A66AB" w14:textId="78F3A44F" w:rsidR="009C61A8" w:rsidRPr="009C61A8" w:rsidRDefault="009C61A8"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A</w:t>
      </w:r>
      <w:r>
        <w:rPr>
          <w:bCs/>
          <w:color w:val="000000" w:themeColor="text1"/>
        </w:rPr>
        <w:t xml:space="preserve">gencia </w:t>
      </w:r>
      <w:r w:rsidRPr="009C61A8">
        <w:rPr>
          <w:bCs/>
          <w:color w:val="000000" w:themeColor="text1"/>
        </w:rPr>
        <w:t>N</w:t>
      </w:r>
      <w:r>
        <w:rPr>
          <w:bCs/>
          <w:color w:val="000000" w:themeColor="text1"/>
        </w:rPr>
        <w:t xml:space="preserve">acional de </w:t>
      </w:r>
      <w:r w:rsidRPr="009C61A8">
        <w:rPr>
          <w:bCs/>
          <w:color w:val="000000" w:themeColor="text1"/>
        </w:rPr>
        <w:t>T</w:t>
      </w:r>
      <w:r>
        <w:rPr>
          <w:bCs/>
          <w:color w:val="000000" w:themeColor="text1"/>
        </w:rPr>
        <w:t>ierras - ANR</w:t>
      </w:r>
    </w:p>
    <w:p w14:paraId="6B626150" w14:textId="77777777" w:rsidR="009C61A8" w:rsidRDefault="009C61A8"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Ministerio de Hacienda y Crédito Público</w:t>
      </w:r>
    </w:p>
    <w:p w14:paraId="1A94D3DA" w14:textId="555AD219" w:rsidR="009C61A8" w:rsidRPr="009C61A8" w:rsidRDefault="009C61A8"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Unidad para la Atención y Reparación Integral a las Víctimas</w:t>
      </w:r>
      <w:r>
        <w:rPr>
          <w:bCs/>
          <w:color w:val="000000" w:themeColor="text1"/>
        </w:rPr>
        <w:t xml:space="preserve"> - </w:t>
      </w:r>
      <w:r w:rsidRPr="009C61A8">
        <w:rPr>
          <w:bCs/>
          <w:color w:val="000000" w:themeColor="text1"/>
        </w:rPr>
        <w:t>UARIV</w:t>
      </w:r>
    </w:p>
    <w:p w14:paraId="5A9005E5" w14:textId="77777777" w:rsidR="009C61A8" w:rsidRPr="009C61A8" w:rsidRDefault="009C61A8"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Unidad de Restitución de Tierras</w:t>
      </w:r>
    </w:p>
    <w:p w14:paraId="2445B610" w14:textId="4BAC349D" w:rsidR="009C61A8" w:rsidRDefault="009C61A8" w:rsidP="000928D3">
      <w:pPr>
        <w:numPr>
          <w:ilvl w:val="0"/>
          <w:numId w:val="12"/>
        </w:numPr>
        <w:tabs>
          <w:tab w:val="clear" w:pos="360"/>
          <w:tab w:val="num" w:pos="284"/>
        </w:tabs>
        <w:spacing w:after="0" w:line="240" w:lineRule="auto"/>
        <w:ind w:left="284" w:hanging="142"/>
        <w:jc w:val="both"/>
        <w:rPr>
          <w:bCs/>
          <w:color w:val="000000" w:themeColor="text1"/>
        </w:rPr>
      </w:pPr>
      <w:r w:rsidRPr="009C61A8">
        <w:rPr>
          <w:bCs/>
          <w:color w:val="000000" w:themeColor="text1"/>
        </w:rPr>
        <w:t>Consejería de Estabilización y Consolidación</w:t>
      </w:r>
    </w:p>
    <w:p w14:paraId="286B433A" w14:textId="6003B27C" w:rsidR="007A0725" w:rsidRPr="009C61A8" w:rsidRDefault="007A0725" w:rsidP="000928D3">
      <w:pPr>
        <w:numPr>
          <w:ilvl w:val="0"/>
          <w:numId w:val="12"/>
        </w:numPr>
        <w:tabs>
          <w:tab w:val="clear" w:pos="360"/>
          <w:tab w:val="num" w:pos="284"/>
        </w:tabs>
        <w:spacing w:after="0" w:line="240" w:lineRule="auto"/>
        <w:ind w:left="284" w:hanging="142"/>
        <w:jc w:val="both"/>
        <w:rPr>
          <w:bCs/>
          <w:color w:val="000000" w:themeColor="text1"/>
        </w:rPr>
      </w:pPr>
      <w:r>
        <w:rPr>
          <w:bCs/>
          <w:color w:val="000000" w:themeColor="text1"/>
        </w:rPr>
        <w:t>Prosperidad Social</w:t>
      </w:r>
    </w:p>
    <w:p w14:paraId="1AB407E5" w14:textId="77777777" w:rsidR="005F44C1" w:rsidRPr="00F240CE" w:rsidRDefault="005F44C1" w:rsidP="005F44C1">
      <w:pPr>
        <w:tabs>
          <w:tab w:val="num" w:pos="1440"/>
        </w:tabs>
        <w:spacing w:after="0" w:line="240" w:lineRule="auto"/>
        <w:jc w:val="both"/>
      </w:pPr>
    </w:p>
    <w:p w14:paraId="4A801E4B" w14:textId="762E934B" w:rsidR="00BA1094" w:rsidRPr="000C6F9F" w:rsidRDefault="00BA1094" w:rsidP="000C6F9F">
      <w:pPr>
        <w:pStyle w:val="Ttulo3"/>
        <w:rPr>
          <w:rFonts w:asciiTheme="minorHAnsi" w:eastAsia="Calibri" w:hAnsiTheme="minorHAnsi" w:cstheme="minorHAnsi"/>
          <w:b/>
          <w:color w:val="4472C4" w:themeColor="accent5"/>
          <w:sz w:val="22"/>
          <w:szCs w:val="22"/>
        </w:rPr>
      </w:pPr>
      <w:bookmarkStart w:id="11" w:name="_Toc82362323"/>
      <w:r w:rsidRPr="000C6F9F">
        <w:rPr>
          <w:rFonts w:asciiTheme="minorHAnsi" w:eastAsia="Calibri" w:hAnsiTheme="minorHAnsi" w:cstheme="minorHAnsi"/>
          <w:b/>
          <w:color w:val="4472C4" w:themeColor="accent5"/>
          <w:sz w:val="22"/>
          <w:szCs w:val="22"/>
        </w:rPr>
        <w:lastRenderedPageBreak/>
        <w:t>Vía de acción 5. Crear resiliencia ante las vulnerabilidades, las conmociones y las tensiones</w:t>
      </w:r>
      <w:bookmarkEnd w:id="11"/>
    </w:p>
    <w:p w14:paraId="52D3E080" w14:textId="58ADDCAC" w:rsidR="00B00E79" w:rsidRDefault="00B00E79" w:rsidP="00B00E79">
      <w:pPr>
        <w:spacing w:after="0" w:line="240" w:lineRule="auto"/>
        <w:jc w:val="both"/>
      </w:pPr>
    </w:p>
    <w:p w14:paraId="20F79A30" w14:textId="55E2E5E6" w:rsidR="00DA4136" w:rsidRDefault="00DA4136" w:rsidP="00B00E79">
      <w:pPr>
        <w:spacing w:after="0" w:line="240" w:lineRule="auto"/>
        <w:jc w:val="both"/>
      </w:pPr>
    </w:p>
    <w:p w14:paraId="4F32C6BC" w14:textId="46C8B791" w:rsidR="00DA4136" w:rsidRPr="00AF59B3" w:rsidRDefault="00DA4136" w:rsidP="00AF59B3">
      <w:pPr>
        <w:pStyle w:val="Prrafodelista"/>
        <w:numPr>
          <w:ilvl w:val="0"/>
          <w:numId w:val="7"/>
        </w:numPr>
        <w:tabs>
          <w:tab w:val="num" w:pos="1440"/>
        </w:tabs>
        <w:spacing w:after="0" w:line="240" w:lineRule="auto"/>
        <w:ind w:left="284" w:hanging="142"/>
        <w:jc w:val="both"/>
        <w:rPr>
          <w:lang w:val="es-ES"/>
        </w:rPr>
      </w:pPr>
      <w:r w:rsidRPr="00B00E79">
        <w:rPr>
          <w:lang w:val="es-ES"/>
        </w:rPr>
        <w:t xml:space="preserve">En el marco de la </w:t>
      </w:r>
      <w:r w:rsidR="00AF59B3" w:rsidRPr="00B00E79">
        <w:rPr>
          <w:lang w:val="es-ES"/>
        </w:rPr>
        <w:t xml:space="preserve">emergencia </w:t>
      </w:r>
      <w:r w:rsidR="00AF59B3" w:rsidRPr="00E511C4">
        <w:rPr>
          <w:color w:val="FF0000"/>
          <w:lang w:val="es-ES"/>
        </w:rPr>
        <w:t xml:space="preserve">originada por </w:t>
      </w:r>
      <w:r w:rsidR="00AF59B3" w:rsidRPr="00B00E79">
        <w:rPr>
          <w:lang w:val="es-ES"/>
        </w:rPr>
        <w:t>la pandemia, Colombia</w:t>
      </w:r>
      <w:r w:rsidR="00AF59B3">
        <w:rPr>
          <w:lang w:val="es-ES"/>
        </w:rPr>
        <w:t xml:space="preserve"> </w:t>
      </w:r>
      <w:r w:rsidR="00AF59B3" w:rsidRPr="00107D38">
        <w:rPr>
          <w:color w:val="FF0000"/>
          <w:lang w:val="es-ES"/>
        </w:rPr>
        <w:t>d</w:t>
      </w:r>
      <w:r w:rsidR="00AF59B3">
        <w:rPr>
          <w:color w:val="FF0000"/>
          <w:lang w:val="es-ES"/>
        </w:rPr>
        <w:t xml:space="preserve">iseñó </w:t>
      </w:r>
      <w:r w:rsidR="00AF59B3" w:rsidRPr="00107D38">
        <w:rPr>
          <w:color w:val="FF0000"/>
          <w:lang w:val="es-ES"/>
        </w:rPr>
        <w:t xml:space="preserve">e implementó </w:t>
      </w:r>
      <w:r w:rsidR="00AF59B3" w:rsidRPr="00E511C4">
        <w:rPr>
          <w:color w:val="FF0000"/>
          <w:lang w:val="es-ES"/>
        </w:rPr>
        <w:t xml:space="preserve">una serie de medidas y acciones para superar </w:t>
      </w:r>
      <w:r w:rsidR="00AF59B3">
        <w:rPr>
          <w:color w:val="FF0000"/>
          <w:lang w:val="es-ES"/>
        </w:rPr>
        <w:t>sus</w:t>
      </w:r>
      <w:r w:rsidR="00AF59B3" w:rsidRPr="00E511C4">
        <w:rPr>
          <w:color w:val="FF0000"/>
          <w:lang w:val="es-ES"/>
        </w:rPr>
        <w:t xml:space="preserve"> efectos.</w:t>
      </w:r>
      <w:r w:rsidR="00AF59B3">
        <w:rPr>
          <w:color w:val="FF0000"/>
          <w:lang w:val="es-ES"/>
        </w:rPr>
        <w:t xml:space="preserve"> Una de estas medidas fue la aprobación de </w:t>
      </w:r>
      <w:r w:rsidR="00AF59B3" w:rsidRPr="00B00E79">
        <w:rPr>
          <w:lang w:val="es-ES"/>
        </w:rPr>
        <w:t xml:space="preserve">la </w:t>
      </w:r>
      <w:r w:rsidR="00AF59B3">
        <w:rPr>
          <w:lang w:val="es-ES"/>
        </w:rPr>
        <w:t>“</w:t>
      </w:r>
      <w:r w:rsidRPr="00AF59B3">
        <w:rPr>
          <w:lang w:val="es-ES"/>
        </w:rPr>
        <w:t>Estrategia de Respuesta Inicial ante los Efectos de la Pandemia del COVID 19 sobre la salud pública, los hogares, el aparato productivo y las finanzas públicas</w:t>
      </w:r>
      <w:r w:rsidR="00AF59B3">
        <w:rPr>
          <w:lang w:val="es-ES"/>
        </w:rPr>
        <w:t>” Conpes 3999 de 2020</w:t>
      </w:r>
      <w:r w:rsidRPr="00AF59B3">
        <w:rPr>
          <w:lang w:val="es-ES"/>
        </w:rPr>
        <w:t xml:space="preserve"> </w:t>
      </w:r>
      <w:r w:rsidRPr="00AF59B3">
        <w:rPr>
          <w:lang w:val="es-ES"/>
        </w:rPr>
        <w:fldChar w:fldCharType="begin" w:fldLock="1"/>
      </w:r>
      <w:r w:rsidRPr="00AF59B3">
        <w:rPr>
          <w:lang w:val="es-ES"/>
        </w:rPr>
        <w:instrText>ADDIN CSL_CITATION {"citationItems":[{"id":"ITEM-1","itemData":{"author":[{"dropping-particle":"","family":"Departamento Nacional de Planeación","given":"","non-dropping-particle":"","parse-names":false,"suffix":""}],"id":"ITEM-1","issued":{"date-parts":[["2020"]]},"publisher-place":"Bogotá D.C","title":"CONPES 3999. Estrategia de respuesta inicial ante los efectos de la pandemia del COVID-19 sobre la salud pública, los hogares, el aparato productivo y las finanzas públicas","type":"article"},"uris":["http://www.mendeley.com/documents/?uuid=7241de78-ae8b-3f47-8cb7-ff10c66e5dea"]}],"mendeley":{"formattedCitation":"(Departamento Nacional de Planeación, 2020a)","plainTextFormattedCitation":"(Departamento Nacional de Planeación, 2020a)","previouslyFormattedCitation":"(Departamento Nacional de Planeación, 2020a)"},"properties":{"noteIndex":0},"schema":"https://github.com/citation-style-language/schema/raw/master/csl-citation.json"}</w:instrText>
      </w:r>
      <w:r w:rsidRPr="00AF59B3">
        <w:rPr>
          <w:lang w:val="es-ES"/>
        </w:rPr>
        <w:fldChar w:fldCharType="separate"/>
      </w:r>
      <w:r w:rsidRPr="00AF59B3">
        <w:rPr>
          <w:noProof/>
          <w:lang w:val="es-ES"/>
        </w:rPr>
        <w:t>(Departamento Nacional de Planeación, 2020a)</w:t>
      </w:r>
      <w:r w:rsidRPr="00AF59B3">
        <w:rPr>
          <w:lang w:val="es-ES"/>
        </w:rPr>
        <w:fldChar w:fldCharType="end"/>
      </w:r>
      <w:r w:rsidRPr="00AF59B3">
        <w:rPr>
          <w:lang w:val="es-ES"/>
        </w:rPr>
        <w:t>. Dentro de esta estrategia se contempla una Mesa de Coordinación para el Abastecimiento y la Seguridad Alimentaria, que realiza seguimiento diario a la disponibilidad y abastecimiento de agro insumos y alimentos en todos los departamentos del territorio nacional, así como un monitoreo a los precios de estos; también menciona la habilitación de la entrega de alimentación escolar para el aprendizaje en casa durante la vigencia del estado de emergencia, proyectándose beneficiar a cerca de 5 millones de estudiantes; además de la focalización y entrega de complementos nutricionales reforzados a cerca de 1,7 millones de niñas y niños de primera infancia por parte del Instituto Colombiano de Bienestar Familiar - ICBF.</w:t>
      </w:r>
    </w:p>
    <w:p w14:paraId="7FC0D488" w14:textId="77777777" w:rsidR="00DA4136" w:rsidRDefault="00DA4136" w:rsidP="00DA4136">
      <w:pPr>
        <w:pStyle w:val="Prrafodelista"/>
        <w:spacing w:after="0" w:line="240" w:lineRule="auto"/>
        <w:ind w:left="284"/>
        <w:jc w:val="both"/>
        <w:rPr>
          <w:lang w:val="es-ES"/>
        </w:rPr>
      </w:pPr>
    </w:p>
    <w:p w14:paraId="7C9A86D0" w14:textId="77777777" w:rsidR="00DA4136" w:rsidRPr="00DA4136" w:rsidRDefault="00DA4136" w:rsidP="00B00E79">
      <w:pPr>
        <w:spacing w:after="0" w:line="240" w:lineRule="auto"/>
        <w:jc w:val="both"/>
        <w:rPr>
          <w:lang w:val="es-ES"/>
        </w:rPr>
      </w:pPr>
    </w:p>
    <w:p w14:paraId="06A53B02" w14:textId="11ED2EA3" w:rsidR="00B00E79" w:rsidRDefault="00B00E79" w:rsidP="009757B7">
      <w:pPr>
        <w:spacing w:after="0" w:line="240" w:lineRule="auto"/>
        <w:ind w:firstLine="708"/>
        <w:rPr>
          <w:b/>
        </w:rPr>
      </w:pPr>
      <w:r>
        <w:rPr>
          <w:b/>
        </w:rPr>
        <w:t>Retos para los próximos 3</w:t>
      </w:r>
      <w:r w:rsidRPr="004D19A0">
        <w:rPr>
          <w:b/>
        </w:rPr>
        <w:t xml:space="preserve"> años</w:t>
      </w:r>
    </w:p>
    <w:p w14:paraId="5FBD0EBE" w14:textId="37877AD2" w:rsidR="00DA4136" w:rsidRPr="005216F8" w:rsidRDefault="00C33DAD" w:rsidP="00DA4136">
      <w:pPr>
        <w:numPr>
          <w:ilvl w:val="0"/>
          <w:numId w:val="9"/>
        </w:numPr>
        <w:spacing w:after="0" w:line="240" w:lineRule="auto"/>
        <w:ind w:left="284" w:hanging="142"/>
        <w:contextualSpacing/>
        <w:jc w:val="both"/>
        <w:rPr>
          <w:lang w:val="es-ES"/>
        </w:rPr>
      </w:pPr>
      <w:r w:rsidRPr="00B00E79">
        <w:rPr>
          <w:lang w:val="es-ES"/>
        </w:rPr>
        <w:t xml:space="preserve">Reconocidos los efectos del cambio climático, </w:t>
      </w:r>
      <w:r w:rsidRPr="005216F8">
        <w:rPr>
          <w:lang w:val="es-ES"/>
        </w:rPr>
        <w:t>las enfermedades zoonóticas y otros posibles eventos</w:t>
      </w:r>
      <w:r w:rsidR="00AF59B3" w:rsidRPr="005216F8">
        <w:rPr>
          <w:lang w:val="es-ES"/>
        </w:rPr>
        <w:t>, es importante que la transformación de los sistemas alimentarios tenga en cuenta el enfoque one health o una salud y de esa forma fomentar una producción y consumo que no solo tenga en cuenta la salud humana sino el bienestar animal y de los ecosistemas. Fomentar el trabajo interinstitucional de las autoridades competentes en dichas áreas bajo dicho enfoque permitirá prevenir y reducir el riesgo de nuevas pandemias al disminuir las interacciones entre la interfaz de la salud humana, animal y de los ecosistemas que se generan, entre otras cosas, por la agricultura y producción animal intensiva.</w:t>
      </w:r>
      <w:r w:rsidRPr="005216F8">
        <w:rPr>
          <w:lang w:val="es-ES"/>
        </w:rPr>
        <w:t xml:space="preserve"> </w:t>
      </w:r>
    </w:p>
    <w:p w14:paraId="4D16BFF1" w14:textId="58C4450E" w:rsidR="00DA4136" w:rsidRPr="005216F8" w:rsidRDefault="00AF59B3" w:rsidP="005216F8">
      <w:pPr>
        <w:numPr>
          <w:ilvl w:val="0"/>
          <w:numId w:val="9"/>
        </w:numPr>
        <w:spacing w:after="0" w:line="240" w:lineRule="auto"/>
        <w:ind w:left="284" w:hanging="142"/>
        <w:contextualSpacing/>
        <w:jc w:val="both"/>
        <w:rPr>
          <w:lang w:val="es-ES"/>
        </w:rPr>
      </w:pPr>
      <w:r w:rsidRPr="005216F8">
        <w:rPr>
          <w:lang w:val="es-ES"/>
        </w:rPr>
        <w:t>Para impulsar la reactivación, tras los efectos de la pandemia, se aprobó la “</w:t>
      </w:r>
      <w:r w:rsidR="00DA4136" w:rsidRPr="005216F8">
        <w:rPr>
          <w:lang w:val="es-ES"/>
        </w:rPr>
        <w:t xml:space="preserve">Política para la reactivación, la repotenciación y el crecimiento sostenible e incluyente: nuevo compromiso por </w:t>
      </w:r>
      <w:r w:rsidR="00DA4136" w:rsidRPr="00AF59B3">
        <w:rPr>
          <w:lang w:val="es-ES"/>
        </w:rPr>
        <w:t>el futuro de Colombia</w:t>
      </w:r>
      <w:r w:rsidRPr="00AF59B3">
        <w:rPr>
          <w:lang w:val="es-ES"/>
        </w:rPr>
        <w:t>”</w:t>
      </w:r>
      <w:r w:rsidR="00DA4136" w:rsidRPr="00AF59B3">
        <w:rPr>
          <w:lang w:val="es-ES"/>
        </w:rPr>
        <w:t xml:space="preserve"> </w:t>
      </w:r>
      <w:r w:rsidRPr="00AF59B3">
        <w:rPr>
          <w:lang w:val="es-ES"/>
        </w:rPr>
        <w:t>que propone acciones integrales, complementarias y sostenibles en el tiempo, a partir de tres principios rectores: la sostenibilidad, la intersectorialidad y la resiliencia (CONPES 4023/2021). La política tiene como objetivo, desarrollar capacidade</w:t>
      </w:r>
      <w:r w:rsidR="005216F8">
        <w:rPr>
          <w:lang w:val="es-ES"/>
        </w:rPr>
        <w:t xml:space="preserve">s </w:t>
      </w:r>
      <w:r w:rsidR="00DA4136" w:rsidRPr="005216F8">
        <w:rPr>
          <w:lang w:val="es-ES"/>
        </w:rPr>
        <w:t xml:space="preserve">en los hogares, el sector productivo, el marco institucional y de los habilitadores digitales en el corto y largo plazo, para transitar hacia un crecimiento más sostenible que además tenga la habilidad para responder adecuadamente a choques futuros de gran impacto </w:t>
      </w:r>
      <w:r w:rsidR="00DA4136" w:rsidRPr="005216F8">
        <w:rPr>
          <w:lang w:val="es-ES"/>
        </w:rPr>
        <w:fldChar w:fldCharType="begin" w:fldLock="1"/>
      </w:r>
      <w:r w:rsidR="00DA4136" w:rsidRPr="005216F8">
        <w:rPr>
          <w:lang w:val="es-ES"/>
        </w:rPr>
        <w:instrText>ADDIN CSL_CITATION {"citationItems":[{"id":"ITEM-1","itemData":{"author":[{"dropping-particle":"","family":"Departamento Nacional de Planeación","given":"","non-dropping-particle":"","parse-names":false,"suffix":""}],"id":"ITEM-1","issued":{"date-parts":[["2021"]]},"publisher-place":"Bogotá D.C","title":"CONPES 4023. Política para la reactivación, la repotenciación y el crecimiento sostenible e incluyente: Nuevo compromiso por el futuro de Colombia","type":"article"},"uris":["http://www.mendeley.com/documents/?uuid=d2ecbf6a-80f5-300a-854c-cd897ebea1cc"]}],"mendeley":{"formattedCitation":"(Departamento Nacional de Planeación, 2021)","plainTextFormattedCitation":"(Departamento Nacional de Planeación, 2021)","previouslyFormattedCitation":"(Departamento Nacional de Planeación, 2021)"},"properties":{"noteIndex":0},"schema":"https://github.com/citation-style-language/schema/raw/master/csl-citation.json"}</w:instrText>
      </w:r>
      <w:r w:rsidR="00DA4136" w:rsidRPr="005216F8">
        <w:rPr>
          <w:lang w:val="es-ES"/>
        </w:rPr>
        <w:fldChar w:fldCharType="separate"/>
      </w:r>
      <w:r w:rsidR="00DA4136" w:rsidRPr="005216F8">
        <w:rPr>
          <w:noProof/>
          <w:lang w:val="es-ES"/>
        </w:rPr>
        <w:t>(Departamento Nacional de Planeación, 2021)</w:t>
      </w:r>
      <w:r w:rsidR="00DA4136" w:rsidRPr="005216F8">
        <w:rPr>
          <w:lang w:val="es-ES"/>
        </w:rPr>
        <w:fldChar w:fldCharType="end"/>
      </w:r>
      <w:r w:rsidR="00DA4136" w:rsidRPr="005216F8">
        <w:rPr>
          <w:lang w:val="es-ES"/>
        </w:rPr>
        <w:t xml:space="preserve">. La política contempla en su plan de acción la Mitigación del incremento de la pobreza y vulnerabilidad económica, así como la desacumulación de capital humano en los hogares; un crecimiento mayor y más sostenible del aparato productivo; fortalecimiento de capacidades institucionales y confianza ciudadana y transformación digital </w:t>
      </w:r>
      <w:r w:rsidR="00DA4136" w:rsidRPr="005216F8">
        <w:rPr>
          <w:lang w:val="es-ES"/>
        </w:rPr>
        <w:fldChar w:fldCharType="begin" w:fldLock="1"/>
      </w:r>
      <w:r w:rsidR="00DA4136" w:rsidRPr="005216F8">
        <w:rPr>
          <w:lang w:val="es-ES"/>
        </w:rPr>
        <w:instrText>ADDIN CSL_CITATION {"citationItems":[{"id":"ITEM-1","itemData":{"author":[{"dropping-particle":"","family":"Departamento Nacional de Planeación","given":"","non-dropping-particle":"","parse-names":false,"suffix":""}],"id":"ITEM-1","issued":{"date-parts":[["2021"]]},"publisher-place":"Bogotá D.C","title":"CONPES 4023. Política para la reactivación, la repotenciación y el crecimiento sostenible e incluyente: Nuevo compromiso por el futuro de Colombia","type":"article"},"uris":["http://www.mendeley.com/documents/?uuid=d2ecbf6a-80f5-300a-854c-cd897ebea1cc"]}],"mendeley":{"formattedCitation":"(Departamento Nacional de Planeación, 2021)","plainTextFormattedCitation":"(Departamento Nacional de Planeación, 2021)","previouslyFormattedCitation":"(Departamento Nacional de Planeación, 2021)"},"properties":{"noteIndex":0},"schema":"https://github.com/citation-style-language/schema/raw/master/csl-citation.json"}</w:instrText>
      </w:r>
      <w:r w:rsidR="00DA4136" w:rsidRPr="005216F8">
        <w:rPr>
          <w:lang w:val="es-ES"/>
        </w:rPr>
        <w:fldChar w:fldCharType="separate"/>
      </w:r>
      <w:r w:rsidR="00DA4136" w:rsidRPr="005216F8">
        <w:rPr>
          <w:noProof/>
          <w:lang w:val="es-ES"/>
        </w:rPr>
        <w:t>(Departamento Nacional de Planeación, 2021)</w:t>
      </w:r>
      <w:r w:rsidR="00DA4136" w:rsidRPr="005216F8">
        <w:rPr>
          <w:lang w:val="es-ES"/>
        </w:rPr>
        <w:fldChar w:fldCharType="end"/>
      </w:r>
      <w:r w:rsidR="00DA4136" w:rsidRPr="005216F8">
        <w:rPr>
          <w:lang w:val="es-ES"/>
        </w:rPr>
        <w:t xml:space="preserve">. </w:t>
      </w:r>
    </w:p>
    <w:p w14:paraId="17B480B7" w14:textId="77777777" w:rsidR="00DA4136" w:rsidRDefault="00C33DAD" w:rsidP="00DA4136">
      <w:pPr>
        <w:numPr>
          <w:ilvl w:val="0"/>
          <w:numId w:val="9"/>
        </w:numPr>
        <w:spacing w:after="0" w:line="240" w:lineRule="auto"/>
        <w:ind w:left="284" w:hanging="142"/>
        <w:contextualSpacing/>
        <w:jc w:val="both"/>
        <w:rPr>
          <w:lang w:val="es-ES"/>
        </w:rPr>
      </w:pPr>
      <w:r w:rsidRPr="00C33DAD">
        <w:rPr>
          <w:lang w:val="es-ES"/>
        </w:rPr>
        <w:t>La pandemia ha representado un reto para la seguridad alimentaria y nutricional de la población colombiana y la garantía del Derecho Humano a la Alimentación Adecuada</w:t>
      </w:r>
      <w:r>
        <w:rPr>
          <w:lang w:val="es-ES"/>
        </w:rPr>
        <w:t>. E</w:t>
      </w:r>
      <w:r w:rsidRPr="00C33DAD">
        <w:rPr>
          <w:lang w:val="es-ES"/>
        </w:rPr>
        <w:t>l país debe prestar especial atención</w:t>
      </w:r>
      <w:r w:rsidR="00CC2C87">
        <w:rPr>
          <w:lang w:val="es-ES"/>
        </w:rPr>
        <w:t xml:space="preserve"> a este fenómeno</w:t>
      </w:r>
      <w:r>
        <w:rPr>
          <w:lang w:val="es-ES"/>
        </w:rPr>
        <w:t xml:space="preserve">, por lo que continuar la implementación de la </w:t>
      </w:r>
      <w:r w:rsidRPr="00B00E79">
        <w:rPr>
          <w:lang w:val="es-ES"/>
        </w:rPr>
        <w:t>Estrategia de Respuesta Inicial ante los Efectos de la Pandemia del COVID 19 sobre la salud pública, los hogares, el aparato productivo y las finanzas públicas</w:t>
      </w:r>
      <w:r>
        <w:rPr>
          <w:lang w:val="es-ES"/>
        </w:rPr>
        <w:t xml:space="preserve">, es un desafío prioritario. </w:t>
      </w:r>
    </w:p>
    <w:p w14:paraId="6E495F3E" w14:textId="251829F1" w:rsidR="00DA4136" w:rsidRPr="005216F8" w:rsidRDefault="00DA4136" w:rsidP="005216F8">
      <w:pPr>
        <w:numPr>
          <w:ilvl w:val="0"/>
          <w:numId w:val="9"/>
        </w:numPr>
        <w:spacing w:after="0" w:line="240" w:lineRule="auto"/>
        <w:ind w:left="284" w:hanging="142"/>
        <w:contextualSpacing/>
        <w:jc w:val="both"/>
        <w:rPr>
          <w:lang w:val="es-ES"/>
        </w:rPr>
      </w:pPr>
      <w:r w:rsidRPr="00DA4136">
        <w:rPr>
          <w:lang w:val="es-ES"/>
        </w:rPr>
        <w:t>Otra de las acciones adelantadas por el país en el marco de la pandemia fue la Estrategia</w:t>
      </w:r>
      <w:r w:rsidR="005216F8">
        <w:rPr>
          <w:lang w:val="es-ES"/>
        </w:rPr>
        <w:t xml:space="preserve"> nacional “</w:t>
      </w:r>
      <w:r w:rsidRPr="005216F8">
        <w:rPr>
          <w:lang w:val="es-ES"/>
        </w:rPr>
        <w:t xml:space="preserve">Ayudar nos </w:t>
      </w:r>
      <w:r w:rsidR="00D03676" w:rsidRPr="005216F8">
        <w:rPr>
          <w:lang w:val="es-ES"/>
        </w:rPr>
        <w:t>Hace Bien</w:t>
      </w:r>
      <w:r w:rsidR="005216F8">
        <w:rPr>
          <w:lang w:val="es-ES"/>
        </w:rPr>
        <w:t>”</w:t>
      </w:r>
      <w:r w:rsidRPr="005216F8">
        <w:rPr>
          <w:lang w:val="es-ES"/>
        </w:rPr>
        <w:t>,</w:t>
      </w:r>
      <w:r w:rsidR="005216F8">
        <w:rPr>
          <w:lang w:val="es-ES"/>
        </w:rPr>
        <w:t xml:space="preserve"> </w:t>
      </w:r>
      <w:r w:rsidR="005216F8" w:rsidRPr="005216F8">
        <w:rPr>
          <w:lang w:val="es-ES"/>
        </w:rPr>
        <w:t>de carácter público- privada, que tiene como propósito recaudar fondos para contribuir a la seguridad alimentaria de familias y personas en condición de vulnerabilidad. En</w:t>
      </w:r>
      <w:r w:rsidR="00D03676" w:rsidRPr="005216F8">
        <w:rPr>
          <w:lang w:val="es-ES"/>
        </w:rPr>
        <w:t xml:space="preserve"> su primera fase </w:t>
      </w:r>
      <w:r w:rsidRPr="005216F8">
        <w:rPr>
          <w:lang w:val="es-ES"/>
        </w:rPr>
        <w:t xml:space="preserve">entregó un millón de mercados a familias en 1.103 municipios de los 32 departamentos de Colombia </w:t>
      </w:r>
      <w:r w:rsidRPr="005216F8">
        <w:rPr>
          <w:lang w:val="es-ES"/>
        </w:rPr>
        <w:fldChar w:fldCharType="begin" w:fldLock="1"/>
      </w:r>
      <w:r w:rsidR="00E25A9B" w:rsidRPr="005216F8">
        <w:rPr>
          <w:lang w:val="es-ES"/>
        </w:rPr>
        <w:instrText>ADDIN CSL_CITATION {"citationItems":[{"id":"ITEM-1","itemData":{"URL":"https://www.icbf.gov.co/noticias/icbf-celebra-que-mas-de-un-millon-de-familias-colombianas-se-han-beneficiado-con-ayudar-nos","accessed":{"date-parts":[["2021","9","12"]]},"author":[{"dropping-particle":"","family":"Instituto Colombiano de Bienestar Familiar ICBF","given":"","non-dropping-particle":"","parse-names":false,"suffix":""}],"id":"ITEM-1","issued":{"date-parts":[["2020"]]},"title":"Ayudar Nos Hace Bien","type":"webpage"},"uris":["http://www.mendeley.com/documents/?uuid=c2cf4e2d-0316-39c1-9d7d-8889e9a88efc"]}],"mendeley":{"formattedCitation":"(Instituto Colombiano de Bienestar Familiar ICBF, 2020)","plainTextFormattedCitation":"(Instituto Colombiano de Bienestar Familiar ICBF, 2020)","previouslyFormattedCitation":"(Instituto Colombiano de Bienestar Familiar ICBF, 2020)"},"properties":{"noteIndex":0},"schema":"https://github.com/citation-style-language/schema/raw/master/csl-citation.json"}</w:instrText>
      </w:r>
      <w:r w:rsidRPr="005216F8">
        <w:rPr>
          <w:lang w:val="es-ES"/>
        </w:rPr>
        <w:fldChar w:fldCharType="separate"/>
      </w:r>
      <w:r w:rsidR="00E25A9B" w:rsidRPr="005216F8">
        <w:rPr>
          <w:noProof/>
          <w:lang w:val="es-ES"/>
        </w:rPr>
        <w:t>(Instituto Colombiano de Bienestar Familiar ICBF, 2020)</w:t>
      </w:r>
      <w:r w:rsidRPr="005216F8">
        <w:rPr>
          <w:lang w:val="es-ES"/>
        </w:rPr>
        <w:fldChar w:fldCharType="end"/>
      </w:r>
      <w:r w:rsidRPr="005216F8">
        <w:rPr>
          <w:lang w:val="es-ES"/>
        </w:rPr>
        <w:t>.  Se recomienda dar paso a una siguiente fase de esta estrategia.</w:t>
      </w:r>
    </w:p>
    <w:p w14:paraId="20B8E21A" w14:textId="1D22D46D" w:rsidR="00DA4136" w:rsidRDefault="00401FBD" w:rsidP="00DA4136">
      <w:pPr>
        <w:numPr>
          <w:ilvl w:val="0"/>
          <w:numId w:val="9"/>
        </w:numPr>
        <w:spacing w:after="0" w:line="240" w:lineRule="auto"/>
        <w:ind w:left="284" w:hanging="142"/>
        <w:contextualSpacing/>
        <w:jc w:val="both"/>
        <w:rPr>
          <w:lang w:val="es-ES"/>
        </w:rPr>
      </w:pPr>
      <w:r w:rsidRPr="73E58EED">
        <w:rPr>
          <w:lang w:val="es-ES"/>
        </w:rPr>
        <w:t>Pa</w:t>
      </w:r>
      <w:r w:rsidR="00DA4136">
        <w:rPr>
          <w:lang w:val="es-ES"/>
        </w:rPr>
        <w:t>r</w:t>
      </w:r>
      <w:r w:rsidRPr="73E58EED">
        <w:rPr>
          <w:lang w:val="es-ES"/>
        </w:rPr>
        <w:t xml:space="preserve">a mantener el abastecimiento de alimentos durante situaciones de crisis, contextos de riesgo y humanitarios, el país precisa </w:t>
      </w:r>
      <w:r>
        <w:rPr>
          <w:lang w:val="es-ES"/>
        </w:rPr>
        <w:t>estrategias</w:t>
      </w:r>
      <w:r w:rsidRPr="73E58EED">
        <w:rPr>
          <w:lang w:val="es-ES"/>
        </w:rPr>
        <w:t xml:space="preserve"> de recuperación rápida de la producción agropecuaria diversificada, así como la mejora en la calidad de la asistencia alimentaria y nutricional en emergencias, la cual se adapte a los contextos y características específicas de las poblaciones.</w:t>
      </w:r>
    </w:p>
    <w:p w14:paraId="62B09378" w14:textId="06FEECCB" w:rsidR="00DA4136" w:rsidRPr="00DA4136" w:rsidRDefault="00DA4136" w:rsidP="00DA4136">
      <w:pPr>
        <w:numPr>
          <w:ilvl w:val="0"/>
          <w:numId w:val="9"/>
        </w:numPr>
        <w:spacing w:after="0" w:line="240" w:lineRule="auto"/>
        <w:ind w:left="284" w:hanging="142"/>
        <w:contextualSpacing/>
        <w:jc w:val="both"/>
        <w:rPr>
          <w:lang w:val="es-ES"/>
        </w:rPr>
      </w:pPr>
      <w:r>
        <w:rPr>
          <w:lang w:val="es-ES"/>
        </w:rPr>
        <w:lastRenderedPageBreak/>
        <w:t xml:space="preserve">Continuar con la </w:t>
      </w:r>
      <w:r w:rsidRPr="00DA4136">
        <w:rPr>
          <w:lang w:val="es-ES"/>
        </w:rPr>
        <w:t xml:space="preserve">Ley de Atención, asistencia y reparación integral a víctimas del conflicto armado (Ley 1448/2011) </w:t>
      </w:r>
      <w:r w:rsidR="00D03676">
        <w:rPr>
          <w:lang w:val="es-ES"/>
        </w:rPr>
        <w:t xml:space="preserve">que </w:t>
      </w:r>
      <w:r w:rsidRPr="00DA4136">
        <w:rPr>
          <w:lang w:val="es-ES"/>
        </w:rPr>
        <w:t xml:space="preserve">contempla asistencia alimentaria a personas que manifiestan haber sido desplazadas y que se encuentran en situación de vulnerabilidad acentuada y requieren de albergue temporal y asistencia alimentaria </w:t>
      </w:r>
      <w:r w:rsidRPr="00DA4136">
        <w:rPr>
          <w:lang w:val="es-ES"/>
        </w:rPr>
        <w:fldChar w:fldCharType="begin" w:fldLock="1"/>
      </w:r>
      <w:r w:rsidRPr="00DA4136">
        <w:rPr>
          <w:lang w:val="es-ES"/>
        </w:rPr>
        <w:instrText>ADDIN CSL_CITATION {"citationItems":[{"id":"ITEM-1","itemData":{"author":[{"dropping-particle":"","family":"Congreso de la República","given":"","non-dropping-particle":"","parse-names":false,"suffix":""}],"id":"ITEM-1","issued":{"date-parts":[["2011"]]},"publisher-place":"Bogotá D.C","title":"Ley 1448 de 2011. Medidas de atención, asistencia y reparación integral a las víctimas del conflicto armado interno","type":"article"},"uris":["http://www.mendeley.com/documents/?uuid=0367b16c-cc41-3c08-885e-bc21398b2f39"]}],"mendeley":{"formattedCitation":"(Congreso de la República, 2011)","plainTextFormattedCitation":"(Congreso de la República, 2011)","previouslyFormattedCitation":"(Congreso de la República, 2011)"},"properties":{"noteIndex":0},"schema":"https://github.com/citation-style-language/schema/raw/master/csl-citation.json"}</w:instrText>
      </w:r>
      <w:r w:rsidRPr="00DA4136">
        <w:rPr>
          <w:lang w:val="es-ES"/>
        </w:rPr>
        <w:fldChar w:fldCharType="separate"/>
      </w:r>
      <w:r w:rsidRPr="00DA4136">
        <w:rPr>
          <w:noProof/>
          <w:lang w:val="es-ES"/>
        </w:rPr>
        <w:t>(Congreso de la República, 2011)</w:t>
      </w:r>
      <w:r w:rsidRPr="00DA4136">
        <w:rPr>
          <w:lang w:val="es-ES"/>
        </w:rPr>
        <w:fldChar w:fldCharType="end"/>
      </w:r>
      <w:r w:rsidRPr="00DA4136">
        <w:rPr>
          <w:lang w:val="es-ES"/>
        </w:rPr>
        <w:t>.</w:t>
      </w:r>
    </w:p>
    <w:p w14:paraId="636CDEEA" w14:textId="77777777" w:rsidR="00DA4136" w:rsidRPr="00C33DAD" w:rsidRDefault="00DA4136" w:rsidP="00DA4136">
      <w:pPr>
        <w:spacing w:after="0" w:line="240" w:lineRule="auto"/>
        <w:ind w:left="284"/>
        <w:contextualSpacing/>
        <w:jc w:val="both"/>
        <w:rPr>
          <w:lang w:val="es-ES"/>
        </w:rPr>
      </w:pPr>
    </w:p>
    <w:p w14:paraId="406CEA3E" w14:textId="77777777" w:rsidR="00C33DAD" w:rsidRPr="00C33DAD" w:rsidRDefault="00C33DAD" w:rsidP="00B00E79">
      <w:pPr>
        <w:spacing w:after="0" w:line="240" w:lineRule="auto"/>
        <w:rPr>
          <w:b/>
          <w:lang w:val="es-ES"/>
        </w:rPr>
      </w:pPr>
    </w:p>
    <w:p w14:paraId="6BBB2829" w14:textId="016724DF" w:rsidR="00401FBD" w:rsidRPr="009757B7" w:rsidRDefault="00401FBD" w:rsidP="009757B7">
      <w:pPr>
        <w:spacing w:after="0" w:line="240" w:lineRule="auto"/>
        <w:ind w:firstLine="708"/>
        <w:rPr>
          <w:b/>
        </w:rPr>
      </w:pPr>
      <w:r w:rsidRPr="009757B7">
        <w:rPr>
          <w:b/>
        </w:rPr>
        <w:t>Retos para los próximos 10 años</w:t>
      </w:r>
    </w:p>
    <w:p w14:paraId="74279FB2" w14:textId="739FF479" w:rsidR="00322AC0" w:rsidRPr="006052FB" w:rsidRDefault="00CC2C87" w:rsidP="000928D3">
      <w:pPr>
        <w:pStyle w:val="Prrafodelista"/>
        <w:numPr>
          <w:ilvl w:val="0"/>
          <w:numId w:val="7"/>
        </w:numPr>
        <w:tabs>
          <w:tab w:val="num" w:pos="1440"/>
        </w:tabs>
        <w:spacing w:after="0" w:line="240" w:lineRule="auto"/>
        <w:ind w:left="284" w:hanging="142"/>
        <w:jc w:val="both"/>
        <w:rPr>
          <w:lang w:val="es-ES"/>
        </w:rPr>
      </w:pPr>
      <w:r w:rsidRPr="006052FB">
        <w:rPr>
          <w:lang w:val="es-ES"/>
        </w:rPr>
        <w:t>E</w:t>
      </w:r>
      <w:r w:rsidR="00322AC0" w:rsidRPr="006052FB">
        <w:rPr>
          <w:lang w:val="es-ES"/>
        </w:rPr>
        <w:t xml:space="preserve">l país debe prestar especial atención a la superación de los efectos de la pandemia y </w:t>
      </w:r>
      <w:r w:rsidR="00B00E79" w:rsidRPr="006052FB">
        <w:rPr>
          <w:lang w:val="es-ES"/>
        </w:rPr>
        <w:t>particularmente</w:t>
      </w:r>
      <w:r w:rsidR="00322AC0" w:rsidRPr="006052FB">
        <w:rPr>
          <w:lang w:val="es-ES"/>
        </w:rPr>
        <w:t xml:space="preserve">, a la reactivación económica, a través de soluciones estructurales como la formalización del empleo. </w:t>
      </w:r>
      <w:r w:rsidR="00B00E79" w:rsidRPr="006052FB">
        <w:rPr>
          <w:lang w:val="es-ES"/>
        </w:rPr>
        <w:t>Por lo anterior, continuar con la implementación de</w:t>
      </w:r>
      <w:r w:rsidR="00484527" w:rsidRPr="006052FB">
        <w:rPr>
          <w:lang w:val="es-ES"/>
        </w:rPr>
        <w:t xml:space="preserve"> la Política para la reactivación, la repotenciación y el crecimiento sostenible e incluyente: nuevo compromiso por el futuro de Colombia (CONPES 4023/2021), </w:t>
      </w:r>
      <w:r w:rsidR="00B00E79" w:rsidRPr="006052FB">
        <w:rPr>
          <w:lang w:val="es-ES"/>
        </w:rPr>
        <w:t>contribuiría a enfrentar los efectos de la pandemia en el país.</w:t>
      </w:r>
    </w:p>
    <w:p w14:paraId="7590E616" w14:textId="5D59546C" w:rsidR="00401FBD" w:rsidRPr="006052FB" w:rsidRDefault="00322AC0" w:rsidP="000928D3">
      <w:pPr>
        <w:pStyle w:val="Prrafodelista"/>
        <w:numPr>
          <w:ilvl w:val="0"/>
          <w:numId w:val="7"/>
        </w:numPr>
        <w:tabs>
          <w:tab w:val="num" w:pos="1440"/>
        </w:tabs>
        <w:spacing w:after="0" w:line="240" w:lineRule="auto"/>
        <w:ind w:left="284" w:hanging="142"/>
        <w:jc w:val="both"/>
        <w:rPr>
          <w:lang w:val="es-ES"/>
        </w:rPr>
      </w:pPr>
      <w:r w:rsidRPr="006052FB">
        <w:rPr>
          <w:lang w:val="es-ES"/>
        </w:rPr>
        <w:t xml:space="preserve">También es necesario trabajar en fortalecer la resiliencia de los sistemas alimentarios </w:t>
      </w:r>
      <w:r w:rsidR="006052FB" w:rsidRPr="006052FB">
        <w:rPr>
          <w:lang w:val="es-ES"/>
        </w:rPr>
        <w:t xml:space="preserve">para que estén preparados ante nuevos eventos, cuenten con capacidad para enfrentarlos y mitigar sus impactos, y se recuperen rápidamente de sus efectos. </w:t>
      </w:r>
      <w:r w:rsidRPr="006052FB">
        <w:rPr>
          <w:lang w:val="es-ES"/>
        </w:rPr>
        <w:t xml:space="preserve"> </w:t>
      </w:r>
    </w:p>
    <w:p w14:paraId="5AD60C9C" w14:textId="41EE7F28" w:rsidR="00401FBD" w:rsidRPr="009206D5" w:rsidRDefault="00401FBD" w:rsidP="000928D3">
      <w:pPr>
        <w:pStyle w:val="Prrafodelista"/>
        <w:numPr>
          <w:ilvl w:val="0"/>
          <w:numId w:val="7"/>
        </w:numPr>
        <w:tabs>
          <w:tab w:val="num" w:pos="1440"/>
        </w:tabs>
        <w:spacing w:after="0" w:line="240" w:lineRule="auto"/>
        <w:ind w:left="284" w:hanging="142"/>
        <w:jc w:val="both"/>
        <w:rPr>
          <w:lang w:val="es-ES"/>
        </w:rPr>
      </w:pPr>
      <w:r w:rsidRPr="009206D5">
        <w:t xml:space="preserve">Continuar implementación de la Ley de Atención, asistencia y reparación integral a víctimas del conflicto armado (Ley 1448/2021) como mecanismo de garantía de derechos a esta población, especialmente en lo concerniente a asistencia alimentaria. </w:t>
      </w:r>
    </w:p>
    <w:p w14:paraId="2577CB21" w14:textId="7FB864AF" w:rsidR="00322AC0" w:rsidRPr="00322AC0" w:rsidRDefault="00322AC0" w:rsidP="00322AC0">
      <w:pPr>
        <w:spacing w:after="0" w:line="240" w:lineRule="auto"/>
        <w:ind w:left="709"/>
        <w:jc w:val="both"/>
        <w:rPr>
          <w:rFonts w:ascii="Calibri" w:eastAsia="Calibri" w:hAnsi="Calibri" w:cs="Calibri"/>
          <w:lang w:val="es-ES"/>
        </w:rPr>
      </w:pPr>
    </w:p>
    <w:p w14:paraId="54B83587" w14:textId="2D33957E" w:rsidR="009C61A8" w:rsidRDefault="009C61A8" w:rsidP="009C61A8">
      <w:pPr>
        <w:tabs>
          <w:tab w:val="num" w:pos="1440"/>
        </w:tabs>
        <w:spacing w:after="0" w:line="240" w:lineRule="auto"/>
        <w:jc w:val="both"/>
        <w:rPr>
          <w:lang w:val="es-ES"/>
        </w:rPr>
      </w:pPr>
    </w:p>
    <w:p w14:paraId="4B65CCCC" w14:textId="416C13CD" w:rsidR="009C61A8" w:rsidRDefault="009C61A8" w:rsidP="009C61A8">
      <w:pPr>
        <w:tabs>
          <w:tab w:val="num" w:pos="1440"/>
        </w:tabs>
        <w:spacing w:after="0" w:line="240" w:lineRule="auto"/>
        <w:ind w:left="644"/>
        <w:jc w:val="both"/>
        <w:rPr>
          <w:b/>
          <w:lang w:val="es-ES"/>
        </w:rPr>
      </w:pPr>
      <w:r w:rsidRPr="009C61A8">
        <w:rPr>
          <w:b/>
          <w:lang w:val="es-ES"/>
        </w:rPr>
        <w:t>Responsables</w:t>
      </w:r>
    </w:p>
    <w:p w14:paraId="6A406814" w14:textId="43E5B87B" w:rsidR="005E6577" w:rsidRDefault="005E6577" w:rsidP="009C61A8">
      <w:pPr>
        <w:tabs>
          <w:tab w:val="num" w:pos="1440"/>
        </w:tabs>
        <w:spacing w:after="0" w:line="240" w:lineRule="auto"/>
        <w:ind w:left="644"/>
        <w:jc w:val="both"/>
        <w:rPr>
          <w:b/>
          <w:lang w:val="es-ES"/>
        </w:rPr>
      </w:pPr>
    </w:p>
    <w:p w14:paraId="5EE33221" w14:textId="77777777" w:rsidR="005E6577" w:rsidRDefault="005E6577" w:rsidP="009C61A8">
      <w:pPr>
        <w:tabs>
          <w:tab w:val="num" w:pos="1440"/>
        </w:tabs>
        <w:spacing w:after="0" w:line="240" w:lineRule="auto"/>
        <w:ind w:left="644"/>
        <w:jc w:val="both"/>
        <w:rPr>
          <w:b/>
          <w:lang w:val="es-ES"/>
        </w:rPr>
      </w:pPr>
    </w:p>
    <w:p w14:paraId="0E15CD6C" w14:textId="24DC0BF7" w:rsidR="007A0725" w:rsidRPr="007A0725" w:rsidRDefault="007A0725" w:rsidP="000928D3">
      <w:pPr>
        <w:numPr>
          <w:ilvl w:val="0"/>
          <w:numId w:val="13"/>
        </w:numPr>
        <w:tabs>
          <w:tab w:val="clear" w:pos="360"/>
          <w:tab w:val="num" w:pos="284"/>
        </w:tabs>
        <w:spacing w:after="0" w:line="240" w:lineRule="auto"/>
        <w:ind w:hanging="218"/>
        <w:jc w:val="both"/>
      </w:pPr>
      <w:r>
        <w:t>Consejeria Presidencial para la Niñez y la Adolesencia</w:t>
      </w:r>
    </w:p>
    <w:p w14:paraId="14B2A721" w14:textId="08E32BD9" w:rsidR="00073BB4" w:rsidRPr="009C61A8" w:rsidRDefault="00073BB4" w:rsidP="000928D3">
      <w:pPr>
        <w:numPr>
          <w:ilvl w:val="0"/>
          <w:numId w:val="13"/>
        </w:numPr>
        <w:tabs>
          <w:tab w:val="clear" w:pos="360"/>
          <w:tab w:val="num" w:pos="284"/>
        </w:tabs>
        <w:spacing w:after="0" w:line="240" w:lineRule="auto"/>
        <w:ind w:hanging="218"/>
        <w:jc w:val="both"/>
      </w:pPr>
      <w:r w:rsidRPr="009C61A8">
        <w:rPr>
          <w:lang w:val="es-ES"/>
        </w:rPr>
        <w:t>Ministerio de Ambiente y Desarrollo Sostenible</w:t>
      </w:r>
    </w:p>
    <w:p w14:paraId="24C26BBD" w14:textId="77777777" w:rsidR="00073BB4" w:rsidRPr="009C61A8" w:rsidRDefault="00073BB4" w:rsidP="000928D3">
      <w:pPr>
        <w:numPr>
          <w:ilvl w:val="0"/>
          <w:numId w:val="13"/>
        </w:numPr>
        <w:tabs>
          <w:tab w:val="clear" w:pos="360"/>
          <w:tab w:val="num" w:pos="284"/>
        </w:tabs>
        <w:spacing w:after="0" w:line="240" w:lineRule="auto"/>
        <w:ind w:hanging="218"/>
        <w:jc w:val="both"/>
      </w:pPr>
      <w:r w:rsidRPr="009C61A8">
        <w:rPr>
          <w:lang w:val="es-ES"/>
        </w:rPr>
        <w:t xml:space="preserve">Unidad Nacional para la Gestión del Riesgo de Desastres – UNGRD  </w:t>
      </w:r>
    </w:p>
    <w:p w14:paraId="51AC07D4" w14:textId="77777777" w:rsidR="00073BB4" w:rsidRPr="009C61A8" w:rsidRDefault="00073BB4" w:rsidP="000928D3">
      <w:pPr>
        <w:numPr>
          <w:ilvl w:val="0"/>
          <w:numId w:val="13"/>
        </w:numPr>
        <w:tabs>
          <w:tab w:val="clear" w:pos="360"/>
          <w:tab w:val="num" w:pos="284"/>
        </w:tabs>
        <w:spacing w:after="0" w:line="240" w:lineRule="auto"/>
        <w:ind w:hanging="218"/>
        <w:jc w:val="both"/>
      </w:pPr>
      <w:r w:rsidRPr="009C61A8">
        <w:rPr>
          <w:lang w:val="es-ES"/>
        </w:rPr>
        <w:t>Ministerio de Vivienda, Ciudad y Territorio</w:t>
      </w:r>
    </w:p>
    <w:p w14:paraId="4FB52582" w14:textId="72D90336" w:rsidR="00073BB4" w:rsidRPr="00DA4136" w:rsidRDefault="00073BB4" w:rsidP="000928D3">
      <w:pPr>
        <w:numPr>
          <w:ilvl w:val="0"/>
          <w:numId w:val="13"/>
        </w:numPr>
        <w:tabs>
          <w:tab w:val="clear" w:pos="360"/>
          <w:tab w:val="num" w:pos="284"/>
        </w:tabs>
        <w:spacing w:after="0" w:line="240" w:lineRule="auto"/>
        <w:ind w:hanging="218"/>
        <w:jc w:val="both"/>
      </w:pPr>
      <w:r w:rsidRPr="009C61A8">
        <w:rPr>
          <w:lang w:val="es-ES"/>
        </w:rPr>
        <w:t>Departamento Nacional de Planeación</w:t>
      </w:r>
    </w:p>
    <w:p w14:paraId="0A5D12E0" w14:textId="4DF69249" w:rsidR="00DA4136" w:rsidRPr="009C61A8" w:rsidRDefault="00DA4136" w:rsidP="000928D3">
      <w:pPr>
        <w:numPr>
          <w:ilvl w:val="0"/>
          <w:numId w:val="13"/>
        </w:numPr>
        <w:tabs>
          <w:tab w:val="clear" w:pos="360"/>
          <w:tab w:val="num" w:pos="284"/>
        </w:tabs>
        <w:spacing w:after="0" w:line="240" w:lineRule="auto"/>
        <w:ind w:hanging="218"/>
        <w:jc w:val="both"/>
      </w:pPr>
      <w:r>
        <w:rPr>
          <w:lang w:val="es-ES"/>
        </w:rPr>
        <w:t xml:space="preserve">Entidades del Orden Nacional </w:t>
      </w:r>
    </w:p>
    <w:p w14:paraId="6B93E83C" w14:textId="77777777" w:rsidR="009C61A8" w:rsidRPr="009C61A8" w:rsidRDefault="009C61A8" w:rsidP="009C61A8">
      <w:pPr>
        <w:tabs>
          <w:tab w:val="num" w:pos="1440"/>
        </w:tabs>
        <w:spacing w:after="0" w:line="240" w:lineRule="auto"/>
        <w:jc w:val="both"/>
        <w:rPr>
          <w:b/>
          <w:lang w:val="es-ES"/>
        </w:rPr>
      </w:pPr>
    </w:p>
    <w:p w14:paraId="79464420" w14:textId="20AAE163" w:rsidR="007A116A" w:rsidRPr="000C6F9F" w:rsidRDefault="007A116A" w:rsidP="000C6F9F">
      <w:pPr>
        <w:pStyle w:val="Ttulo3"/>
        <w:rPr>
          <w:rFonts w:asciiTheme="minorHAnsi" w:hAnsiTheme="minorHAnsi" w:cstheme="minorHAnsi"/>
          <w:b/>
          <w:color w:val="4472C4" w:themeColor="accent5"/>
          <w:sz w:val="22"/>
          <w:szCs w:val="22"/>
          <w:lang w:val="es-ES"/>
        </w:rPr>
      </w:pPr>
      <w:bookmarkStart w:id="12" w:name="_Toc82362324"/>
      <w:r w:rsidRPr="000C6F9F">
        <w:rPr>
          <w:rFonts w:asciiTheme="minorHAnsi" w:hAnsiTheme="minorHAnsi" w:cstheme="minorHAnsi"/>
          <w:b/>
          <w:color w:val="4472C4" w:themeColor="accent5"/>
          <w:sz w:val="22"/>
          <w:szCs w:val="22"/>
          <w:lang w:val="es-ES"/>
        </w:rPr>
        <w:t>Retos transversales</w:t>
      </w:r>
      <w:bookmarkEnd w:id="12"/>
    </w:p>
    <w:p w14:paraId="01E5E561" w14:textId="205999EC" w:rsidR="73E58EED" w:rsidRDefault="73E58EED" w:rsidP="007A116A">
      <w:pPr>
        <w:tabs>
          <w:tab w:val="num" w:pos="1440"/>
        </w:tabs>
        <w:spacing w:after="0" w:line="240" w:lineRule="auto"/>
        <w:jc w:val="both"/>
        <w:rPr>
          <w:lang w:val="es-ES"/>
        </w:rPr>
      </w:pPr>
    </w:p>
    <w:p w14:paraId="1A37BB8E" w14:textId="4345ADA7" w:rsidR="00CF3183" w:rsidRPr="00DA4136" w:rsidRDefault="008E61BF" w:rsidP="008E61BF">
      <w:pPr>
        <w:spacing w:after="0" w:line="240" w:lineRule="auto"/>
        <w:jc w:val="both"/>
        <w:rPr>
          <w:b/>
          <w:u w:val="single"/>
          <w:lang w:val="es-ES"/>
        </w:rPr>
      </w:pPr>
      <w:r>
        <w:rPr>
          <w:b/>
          <w:lang w:val="es-ES"/>
        </w:rPr>
        <w:tab/>
      </w:r>
      <w:r w:rsidR="007A116A" w:rsidRPr="00DA4136">
        <w:rPr>
          <w:b/>
          <w:u w:val="single"/>
          <w:lang w:val="es-ES"/>
        </w:rPr>
        <w:t>Retos para los próximos 3 años</w:t>
      </w:r>
    </w:p>
    <w:p w14:paraId="219BFD03" w14:textId="6B48B9C8" w:rsidR="007B14B7" w:rsidRDefault="00DA4136" w:rsidP="000928D3">
      <w:pPr>
        <w:pStyle w:val="Prrafodelista"/>
        <w:numPr>
          <w:ilvl w:val="0"/>
          <w:numId w:val="7"/>
        </w:numPr>
        <w:tabs>
          <w:tab w:val="num" w:pos="1440"/>
        </w:tabs>
        <w:spacing w:after="0" w:line="240" w:lineRule="auto"/>
        <w:ind w:left="284" w:hanging="142"/>
        <w:jc w:val="both"/>
        <w:rPr>
          <w:lang w:val="es-ES"/>
        </w:rPr>
      </w:pPr>
      <w:r>
        <w:rPr>
          <w:lang w:val="es-ES"/>
        </w:rPr>
        <w:t xml:space="preserve"> E</w:t>
      </w:r>
      <w:r w:rsidR="00CF3183" w:rsidRPr="00382D44">
        <w:rPr>
          <w:lang w:val="es-ES"/>
        </w:rPr>
        <w:t>s necesario continuar la implementación de la Reforma Rural Integral, a fin de lograr cambios en la ruralidad colombiana y la realización progresiva del Derecho Humano a la Alimentación</w:t>
      </w:r>
      <w:r w:rsidR="00CF3183">
        <w:rPr>
          <w:lang w:val="es-ES"/>
        </w:rPr>
        <w:t xml:space="preserve"> Adecuada</w:t>
      </w:r>
      <w:r w:rsidR="00CF3183" w:rsidRPr="00382D44">
        <w:rPr>
          <w:lang w:val="es-ES"/>
        </w:rPr>
        <w:t>.</w:t>
      </w:r>
    </w:p>
    <w:p w14:paraId="36071DB5" w14:textId="036D20DF" w:rsidR="007B14B7" w:rsidRPr="007B14B7" w:rsidRDefault="006351D1" w:rsidP="000928D3">
      <w:pPr>
        <w:pStyle w:val="Prrafodelista"/>
        <w:numPr>
          <w:ilvl w:val="0"/>
          <w:numId w:val="7"/>
        </w:numPr>
        <w:tabs>
          <w:tab w:val="num" w:pos="1440"/>
        </w:tabs>
        <w:spacing w:after="0" w:line="240" w:lineRule="auto"/>
        <w:ind w:left="284" w:hanging="142"/>
        <w:jc w:val="both"/>
        <w:rPr>
          <w:lang w:val="es-ES"/>
        </w:rPr>
      </w:pPr>
      <w:r w:rsidRPr="007B14B7">
        <w:rPr>
          <w:lang w:val="es-ES"/>
        </w:rPr>
        <w:t>En línea con el reto anterior, se identificó como prioridad la transversalización del D</w:t>
      </w:r>
      <w:r w:rsidR="007B14B7">
        <w:rPr>
          <w:lang w:val="es-ES"/>
        </w:rPr>
        <w:t>erecho</w:t>
      </w:r>
      <w:r w:rsidRPr="007B14B7">
        <w:t xml:space="preserve"> Humano a </w:t>
      </w:r>
      <w:r w:rsidR="007B14B7" w:rsidRPr="007B14B7">
        <w:t xml:space="preserve">la Alimentación Adecuada en los instrumentos de política pública. </w:t>
      </w:r>
      <w:r w:rsidR="007B14B7" w:rsidRPr="007B14B7">
        <w:rPr>
          <w:lang w:val="es-ES"/>
        </w:rPr>
        <w:t xml:space="preserve">Para ello, </w:t>
      </w:r>
      <w:r w:rsidR="00C23A5A">
        <w:rPr>
          <w:lang w:val="es-ES"/>
        </w:rPr>
        <w:t xml:space="preserve">es </w:t>
      </w:r>
      <w:r w:rsidR="007B14B7" w:rsidRPr="007B14B7">
        <w:rPr>
          <w:lang w:val="es-ES"/>
        </w:rPr>
        <w:t xml:space="preserve">necesaria una adecuación institucional que permita la aplicación de este enfoque, la territorialización de políticas públicas, la inclusión y participación activa de grupos étnicos en sistemas alimentarios sostenibles, la articulación intersectorial y el empoderamiento y participación de mujeres y jóvenes en estos sistemas. Para enfrentar estos retos, el acompañamiento territorial de la Comisión Intersectorial de Seguridad Alimentaria y Nutricional – CISAN </w:t>
      </w:r>
      <w:r w:rsidR="00C23A5A">
        <w:rPr>
          <w:lang w:val="es-ES"/>
        </w:rPr>
        <w:t xml:space="preserve">(o quien haga sus veces) </w:t>
      </w:r>
      <w:r w:rsidR="007B14B7" w:rsidRPr="007B14B7">
        <w:rPr>
          <w:lang w:val="es-ES"/>
        </w:rPr>
        <w:t>se debe fortalecer.</w:t>
      </w:r>
    </w:p>
    <w:p w14:paraId="70BC987A" w14:textId="0C92ACE2" w:rsidR="00CF3183" w:rsidRPr="00CF3183" w:rsidRDefault="00CF3183" w:rsidP="000928D3">
      <w:pPr>
        <w:pStyle w:val="Prrafodelista"/>
        <w:numPr>
          <w:ilvl w:val="0"/>
          <w:numId w:val="7"/>
        </w:numPr>
        <w:tabs>
          <w:tab w:val="num" w:pos="1440"/>
        </w:tabs>
        <w:spacing w:after="0" w:line="240" w:lineRule="auto"/>
        <w:ind w:left="284" w:hanging="142"/>
        <w:jc w:val="both"/>
        <w:rPr>
          <w:lang w:val="es-ES"/>
        </w:rPr>
      </w:pPr>
      <w:r w:rsidRPr="00CF3183">
        <w:rPr>
          <w:lang w:val="es-ES"/>
        </w:rPr>
        <w:t xml:space="preserve">Continuar la implementación de la Ley de compras públicas </w:t>
      </w:r>
      <w:r w:rsidR="00C23A5A" w:rsidRPr="00CF3183">
        <w:rPr>
          <w:lang w:val="es-ES"/>
        </w:rPr>
        <w:t>locales</w:t>
      </w:r>
      <w:r w:rsidR="00C23A5A">
        <w:rPr>
          <w:lang w:val="es-ES"/>
        </w:rPr>
        <w:t xml:space="preserve"> </w:t>
      </w:r>
      <w:r w:rsidR="007B14B7">
        <w:rPr>
          <w:lang w:val="es-ES"/>
        </w:rPr>
        <w:t xml:space="preserve">(Ley 2046/2020) </w:t>
      </w:r>
      <w:r w:rsidRPr="00CF3183">
        <w:rPr>
          <w:lang w:val="es-ES"/>
        </w:rPr>
        <w:t xml:space="preserve">con que cuenta el país, la cual promueve la participación en programas públicos de suministro y distribución de alimentos de pequeños productores locales y pertenecientes a la Agricultura Campesina, Familiar y Comunitaria, es un reto sobre el que </w:t>
      </w:r>
      <w:r w:rsidR="007D5E65">
        <w:rPr>
          <w:lang w:val="es-ES"/>
        </w:rPr>
        <w:t xml:space="preserve">se </w:t>
      </w:r>
      <w:r w:rsidRPr="00CF3183">
        <w:rPr>
          <w:lang w:val="es-ES"/>
        </w:rPr>
        <w:t>debe seguir avanzando para contribuir al cierre de brechas</w:t>
      </w:r>
      <w:r>
        <w:rPr>
          <w:lang w:val="es-ES"/>
        </w:rPr>
        <w:t xml:space="preserve">, a través del </w:t>
      </w:r>
      <w:r w:rsidRPr="00CF3183">
        <w:rPr>
          <w:lang w:val="es-ES"/>
        </w:rPr>
        <w:t>reconocimiento del importante rol de las y los pequeños productores en los sistemas alimentarios</w:t>
      </w:r>
      <w:r w:rsidRPr="00CF3183">
        <w:rPr>
          <w:rFonts w:eastAsia="Montserrat"/>
          <w:color w:val="000000" w:themeColor="text1"/>
        </w:rPr>
        <w:t xml:space="preserve">. </w:t>
      </w:r>
      <w:r w:rsidR="00C23A5A">
        <w:rPr>
          <w:rFonts w:eastAsia="Montserrat"/>
          <w:color w:val="000000" w:themeColor="text1"/>
        </w:rPr>
        <w:t xml:space="preserve"> </w:t>
      </w:r>
    </w:p>
    <w:p w14:paraId="07D8C737" w14:textId="690F8028" w:rsidR="000849A6" w:rsidRPr="000849A6" w:rsidRDefault="00CF3183" w:rsidP="000928D3">
      <w:pPr>
        <w:pStyle w:val="Prrafodelista"/>
        <w:numPr>
          <w:ilvl w:val="0"/>
          <w:numId w:val="7"/>
        </w:numPr>
        <w:tabs>
          <w:tab w:val="num" w:pos="1440"/>
        </w:tabs>
        <w:ind w:left="284" w:hanging="142"/>
        <w:jc w:val="both"/>
        <w:rPr>
          <w:rFonts w:eastAsia="Montserrat"/>
          <w:color w:val="000000" w:themeColor="text1"/>
        </w:rPr>
      </w:pPr>
      <w:r w:rsidRPr="004911AC">
        <w:rPr>
          <w:rFonts w:eastAsia="Montserrat"/>
          <w:color w:val="000000" w:themeColor="text1"/>
        </w:rPr>
        <w:t xml:space="preserve">En línea con el reto anterior, </w:t>
      </w:r>
      <w:r w:rsidRPr="004911AC">
        <w:rPr>
          <w:rFonts w:eastAsia="Montserrat"/>
          <w:color w:val="000000" w:themeColor="text1"/>
          <w:lang w:val="es-ES"/>
        </w:rPr>
        <w:t>el país debe continuar fortaleciendo la implementación de los instrumentos sobre Agricultura Campesina, Familiar y Comunitaria (</w:t>
      </w:r>
      <w:r w:rsidR="004911AC" w:rsidRPr="004911AC">
        <w:rPr>
          <w:rFonts w:eastAsia="Montserrat"/>
          <w:color w:val="000000" w:themeColor="text1"/>
          <w:lang w:val="es-ES"/>
        </w:rPr>
        <w:t xml:space="preserve">Lineamientos estratégicos de política pública y </w:t>
      </w:r>
      <w:r w:rsidR="004911AC" w:rsidRPr="004911AC">
        <w:rPr>
          <w:rFonts w:eastAsia="Montserrat"/>
          <w:color w:val="000000" w:themeColor="text1"/>
          <w:lang w:val="es-ES"/>
        </w:rPr>
        <w:lastRenderedPageBreak/>
        <w:t xml:space="preserve">Resoluciones 209/2020, </w:t>
      </w:r>
      <w:r w:rsidR="00A3138F" w:rsidRPr="004911AC">
        <w:rPr>
          <w:rFonts w:eastAsia="Montserrat"/>
          <w:color w:val="000000" w:themeColor="text1"/>
          <w:lang w:val="es-ES"/>
        </w:rPr>
        <w:t>006</w:t>
      </w:r>
      <w:r w:rsidR="004911AC" w:rsidRPr="004911AC">
        <w:rPr>
          <w:rFonts w:eastAsia="Montserrat"/>
          <w:color w:val="000000" w:themeColor="text1"/>
          <w:lang w:val="es-ES"/>
        </w:rPr>
        <w:t>/2</w:t>
      </w:r>
      <w:r w:rsidR="00A3138F" w:rsidRPr="004911AC">
        <w:rPr>
          <w:rFonts w:eastAsia="Montserrat"/>
          <w:color w:val="000000" w:themeColor="text1"/>
          <w:lang w:val="es-ES"/>
        </w:rPr>
        <w:t>020)</w:t>
      </w:r>
      <w:r w:rsidR="004911AC" w:rsidRPr="004911AC">
        <w:rPr>
          <w:rFonts w:eastAsia="Montserrat"/>
          <w:color w:val="000000" w:themeColor="text1"/>
          <w:lang w:val="es-ES"/>
        </w:rPr>
        <w:t xml:space="preserve"> </w:t>
      </w:r>
      <w:r w:rsidRPr="004911AC">
        <w:rPr>
          <w:rFonts w:eastAsia="Montserrat"/>
          <w:color w:val="000000" w:themeColor="text1"/>
          <w:lang w:val="es-ES"/>
        </w:rPr>
        <w:t>dispuestos para</w:t>
      </w:r>
      <w:r w:rsidR="004911AC">
        <w:rPr>
          <w:rFonts w:eastAsia="Montserrat"/>
          <w:color w:val="000000" w:themeColor="text1"/>
          <w:lang w:val="es-ES"/>
        </w:rPr>
        <w:t xml:space="preserve"> favorecer y fortalecer </w:t>
      </w:r>
      <w:r w:rsidR="00566D17">
        <w:rPr>
          <w:rFonts w:eastAsia="Montserrat"/>
          <w:color w:val="000000" w:themeColor="text1"/>
          <w:lang w:val="es-ES"/>
        </w:rPr>
        <w:t>su</w:t>
      </w:r>
      <w:r w:rsidR="004911AC">
        <w:rPr>
          <w:rFonts w:eastAsia="Montserrat"/>
          <w:color w:val="000000" w:themeColor="text1"/>
          <w:lang w:val="es-ES"/>
        </w:rPr>
        <w:t xml:space="preserve"> inclusión en los sistemas alimentarios. </w:t>
      </w:r>
    </w:p>
    <w:p w14:paraId="253E88E6" w14:textId="614E31B6" w:rsidR="007D5E65" w:rsidRPr="007D5E65" w:rsidRDefault="000849A6" w:rsidP="000928D3">
      <w:pPr>
        <w:pStyle w:val="Prrafodelista"/>
        <w:numPr>
          <w:ilvl w:val="0"/>
          <w:numId w:val="7"/>
        </w:numPr>
        <w:tabs>
          <w:tab w:val="num" w:pos="1440"/>
        </w:tabs>
        <w:ind w:left="284" w:hanging="142"/>
        <w:jc w:val="both"/>
        <w:rPr>
          <w:rFonts w:eastAsia="Montserrat"/>
          <w:color w:val="000000" w:themeColor="text1"/>
        </w:rPr>
      </w:pPr>
      <w:r w:rsidRPr="006351D1">
        <w:t>El país cuenta con la Ley 1990</w:t>
      </w:r>
      <w:r w:rsidR="006351D1" w:rsidRPr="006351D1">
        <w:t xml:space="preserve"> sobre prevención de pérdidas y desperdicios de alimentos y debe avanzar hacia su </w:t>
      </w:r>
      <w:r w:rsidR="00C23A5A">
        <w:t>reglamentación</w:t>
      </w:r>
      <w:r w:rsidR="00C23A5A" w:rsidRPr="006351D1">
        <w:t xml:space="preserve"> </w:t>
      </w:r>
      <w:r w:rsidRPr="006351D1">
        <w:t>e implementación</w:t>
      </w:r>
      <w:r w:rsidR="007D5E65">
        <w:t>,</w:t>
      </w:r>
      <w:r w:rsidR="006351D1">
        <w:t xml:space="preserve"> </w:t>
      </w:r>
      <w:r w:rsidR="006351D1" w:rsidRPr="006351D1">
        <w:t>como aporte a la seguridad alimentaria y nutricional y a la sostenibilidad de los sistemas alimentarios</w:t>
      </w:r>
      <w:r w:rsidR="006351D1">
        <w:t xml:space="preserve">. </w:t>
      </w:r>
    </w:p>
    <w:p w14:paraId="24712F9E" w14:textId="0FD5FC8B" w:rsidR="007B14B7" w:rsidRPr="007D5E65" w:rsidRDefault="007B14B7" w:rsidP="000928D3">
      <w:pPr>
        <w:pStyle w:val="Prrafodelista"/>
        <w:numPr>
          <w:ilvl w:val="0"/>
          <w:numId w:val="7"/>
        </w:numPr>
        <w:tabs>
          <w:tab w:val="num" w:pos="1440"/>
        </w:tabs>
        <w:ind w:left="284" w:hanging="142"/>
        <w:jc w:val="both"/>
        <w:rPr>
          <w:rFonts w:eastAsia="Montserrat"/>
          <w:color w:val="000000" w:themeColor="text1"/>
        </w:rPr>
      </w:pPr>
      <w:r w:rsidRPr="007D5E65">
        <w:rPr>
          <w:lang w:val="es-ES"/>
        </w:rPr>
        <w:t>Fortalecer el Programa de Alimentación Escolar – PAE mediante la ampliación de su cobertura y la garantía de una alimentación sana, nutritiva y culturalmente apropiada</w:t>
      </w:r>
      <w:r w:rsidR="007D5E65" w:rsidRPr="007D5E65">
        <w:rPr>
          <w:lang w:val="es-ES"/>
        </w:rPr>
        <w:t xml:space="preserve"> </w:t>
      </w:r>
      <w:r w:rsidR="007D5E65">
        <w:t>a todos los niños y niñas,</w:t>
      </w:r>
      <w:r w:rsidRPr="007D5E65">
        <w:rPr>
          <w:lang w:val="es-ES"/>
        </w:rPr>
        <w:t xml:space="preserve"> es un </w:t>
      </w:r>
      <w:r w:rsidR="007D5E65" w:rsidRPr="007D5E65">
        <w:rPr>
          <w:lang w:val="es-ES"/>
        </w:rPr>
        <w:t xml:space="preserve">importante </w:t>
      </w:r>
      <w:r w:rsidRPr="007D5E65">
        <w:rPr>
          <w:lang w:val="es-ES"/>
        </w:rPr>
        <w:t>reto que</w:t>
      </w:r>
      <w:r w:rsidR="007D5E65" w:rsidRPr="007D5E65">
        <w:rPr>
          <w:lang w:val="es-ES"/>
        </w:rPr>
        <w:t xml:space="preserve"> enfrenta el país, y a la vez</w:t>
      </w:r>
      <w:r w:rsidRPr="007D5E65">
        <w:rPr>
          <w:lang w:val="es-ES"/>
        </w:rPr>
        <w:t xml:space="preserve"> una oportunidad</w:t>
      </w:r>
      <w:r w:rsidR="007D5E65" w:rsidRPr="007D5E65">
        <w:rPr>
          <w:lang w:val="es-ES"/>
        </w:rPr>
        <w:t xml:space="preserve"> para favorecer </w:t>
      </w:r>
      <w:r w:rsidRPr="007D5E65">
        <w:rPr>
          <w:lang w:val="es-ES"/>
        </w:rPr>
        <w:t>todos los eslabon</w:t>
      </w:r>
      <w:r w:rsidR="007D5E65" w:rsidRPr="007D5E65">
        <w:rPr>
          <w:lang w:val="es-ES"/>
        </w:rPr>
        <w:t xml:space="preserve">es de la cadena agroalimentaria. Desde la Unidad Administrativa Especial de Alimentación Escolar – </w:t>
      </w:r>
      <w:r w:rsidR="007D5E65" w:rsidRPr="007D5E65">
        <w:rPr>
          <w:i/>
          <w:lang w:val="es-ES"/>
        </w:rPr>
        <w:t>Alimentos para aprender</w:t>
      </w:r>
      <w:r w:rsidR="007D5E65" w:rsidRPr="007D5E65">
        <w:rPr>
          <w:lang w:val="es-ES"/>
        </w:rPr>
        <w:t xml:space="preserve"> se prevé contribuir en la promoción de compras públicas locales de alimentos, el diseño y puesta en marcha del Modelo de Alimentación Escolar para las Ruralidades, </w:t>
      </w:r>
      <w:r w:rsidR="007D5E65">
        <w:rPr>
          <w:lang w:val="es-ES"/>
        </w:rPr>
        <w:t xml:space="preserve">y </w:t>
      </w:r>
      <w:r w:rsidR="007D5E65" w:rsidRPr="007D5E65">
        <w:rPr>
          <w:lang w:val="es-ES"/>
        </w:rPr>
        <w:t xml:space="preserve">el diseño de un plan pedagógico para la promoción de alimentación saludable y </w:t>
      </w:r>
      <w:r w:rsidR="00B20321">
        <w:rPr>
          <w:lang w:val="es-ES"/>
        </w:rPr>
        <w:t xml:space="preserve">fortalecimiento de la </w:t>
      </w:r>
      <w:r w:rsidR="007D5E65" w:rsidRPr="007D5E65">
        <w:rPr>
          <w:lang w:val="es-ES"/>
        </w:rPr>
        <w:t>cultura alimentaria en las ruralidades, en articulación con la estrategia de estilos de vida saludable del Ministerio de Educación Nacional.</w:t>
      </w:r>
    </w:p>
    <w:p w14:paraId="32292368" w14:textId="3DB19BB4" w:rsidR="000C6F9F" w:rsidRPr="00073BB4" w:rsidRDefault="00701A81" w:rsidP="000928D3">
      <w:pPr>
        <w:pStyle w:val="Prrafodelista"/>
        <w:numPr>
          <w:ilvl w:val="0"/>
          <w:numId w:val="7"/>
        </w:numPr>
        <w:tabs>
          <w:tab w:val="num" w:pos="1440"/>
        </w:tabs>
        <w:ind w:left="284" w:hanging="142"/>
        <w:jc w:val="both"/>
      </w:pPr>
      <w:r>
        <w:rPr>
          <w:lang w:val="es-ES"/>
        </w:rPr>
        <w:t>El Instituto Colombiano de Bienestar Familiar</w:t>
      </w:r>
      <w:r w:rsidR="00073BB4">
        <w:rPr>
          <w:lang w:val="es-ES"/>
        </w:rPr>
        <w:t xml:space="preserve"> viene </w:t>
      </w:r>
      <w:r>
        <w:rPr>
          <w:lang w:val="es-ES"/>
        </w:rPr>
        <w:t xml:space="preserve">adelantado un proceso de adaptación territorial de las minutas </w:t>
      </w:r>
      <w:r w:rsidR="00B20321">
        <w:rPr>
          <w:lang w:val="es-ES"/>
        </w:rPr>
        <w:t xml:space="preserve">alimentarias </w:t>
      </w:r>
      <w:r>
        <w:rPr>
          <w:lang w:val="es-ES"/>
        </w:rPr>
        <w:t xml:space="preserve">de sus programas, por lo cual </w:t>
      </w:r>
      <w:r w:rsidR="006052FB">
        <w:rPr>
          <w:lang w:val="es-ES"/>
        </w:rPr>
        <w:t xml:space="preserve">se requiere </w:t>
      </w:r>
      <w:r w:rsidR="00073BB4">
        <w:rPr>
          <w:lang w:val="es-ES"/>
        </w:rPr>
        <w:t>fo</w:t>
      </w:r>
      <w:r w:rsidR="00073BB4" w:rsidRPr="00073BB4">
        <w:rPr>
          <w:lang w:val="es-ES"/>
        </w:rPr>
        <w:t>rtalecimiento técnico</w:t>
      </w:r>
      <w:r w:rsidR="00073BB4">
        <w:rPr>
          <w:lang w:val="es-ES"/>
        </w:rPr>
        <w:t xml:space="preserve"> para</w:t>
      </w:r>
      <w:r w:rsidR="00073BB4" w:rsidRPr="00073BB4">
        <w:rPr>
          <w:lang w:val="es-ES"/>
        </w:rPr>
        <w:t xml:space="preserve"> </w:t>
      </w:r>
      <w:r w:rsidR="006052FB">
        <w:rPr>
          <w:lang w:val="es-ES"/>
        </w:rPr>
        <w:t>avanzar hacia la difusión</w:t>
      </w:r>
      <w:r w:rsidR="00073BB4">
        <w:rPr>
          <w:lang w:val="es-ES"/>
        </w:rPr>
        <w:t xml:space="preserve"> e implementación</w:t>
      </w:r>
      <w:r w:rsidR="006052FB">
        <w:rPr>
          <w:lang w:val="es-ES"/>
        </w:rPr>
        <w:t xml:space="preserve"> de dichas adaptaciones</w:t>
      </w:r>
      <w:r w:rsidR="00073BB4">
        <w:rPr>
          <w:lang w:val="es-ES"/>
        </w:rPr>
        <w:t>.</w:t>
      </w:r>
    </w:p>
    <w:p w14:paraId="1B0E59DF" w14:textId="101E23BF" w:rsidR="007D5E65" w:rsidRPr="006052FB" w:rsidRDefault="000C6F9F" w:rsidP="000928D3">
      <w:pPr>
        <w:pStyle w:val="Prrafodelista"/>
        <w:numPr>
          <w:ilvl w:val="0"/>
          <w:numId w:val="7"/>
        </w:numPr>
        <w:tabs>
          <w:tab w:val="num" w:pos="1440"/>
        </w:tabs>
        <w:spacing w:after="0" w:line="240" w:lineRule="auto"/>
        <w:ind w:left="284" w:hanging="142"/>
        <w:jc w:val="both"/>
        <w:rPr>
          <w:lang w:val="es-ES"/>
        </w:rPr>
      </w:pPr>
      <w:r w:rsidRPr="006052FB">
        <w:rPr>
          <w:bCs/>
        </w:rPr>
        <w:t>Es indispensable seguir ampliando el acceso a</w:t>
      </w:r>
      <w:r w:rsidR="004A4966">
        <w:rPr>
          <w:bCs/>
        </w:rPr>
        <w:t>l</w:t>
      </w:r>
      <w:r w:rsidRPr="006052FB">
        <w:rPr>
          <w:bCs/>
        </w:rPr>
        <w:t xml:space="preserve"> agua potable como recurso vital para toda la población, dando continuidad a la </w:t>
      </w:r>
      <w:r w:rsidRPr="005F44C1">
        <w:t xml:space="preserve">implementación del Plan Nacional de Abastecimiento de Agua Potable y Saneamiento Básico Rural. </w:t>
      </w:r>
      <w:r w:rsidR="006052FB">
        <w:t xml:space="preserve">Asimismo, debe ser una prioridad planear el </w:t>
      </w:r>
      <w:r w:rsidR="006052FB">
        <w:rPr>
          <w:lang w:val="es-ES"/>
        </w:rPr>
        <w:t>or</w:t>
      </w:r>
      <w:r w:rsidR="007D5E65" w:rsidRPr="006052FB">
        <w:rPr>
          <w:lang w:val="es-ES"/>
        </w:rPr>
        <w:t>denamiento territorial alrededor del agua</w:t>
      </w:r>
      <w:r w:rsidR="006052FB">
        <w:rPr>
          <w:lang w:val="es-ES"/>
        </w:rPr>
        <w:t xml:space="preserve">, teniendo en cuenta su rol dentro de todos los sistemas alimentarios y la coyuntura actual de cambio climático.  </w:t>
      </w:r>
    </w:p>
    <w:p w14:paraId="03614E50" w14:textId="1F4629C7" w:rsidR="007B14B7" w:rsidRPr="00D4344F" w:rsidRDefault="007B14B7" w:rsidP="000928D3">
      <w:pPr>
        <w:pStyle w:val="Prrafodelista"/>
        <w:numPr>
          <w:ilvl w:val="0"/>
          <w:numId w:val="7"/>
        </w:numPr>
        <w:tabs>
          <w:tab w:val="num" w:pos="1440"/>
        </w:tabs>
        <w:ind w:left="284" w:hanging="142"/>
        <w:jc w:val="both"/>
        <w:rPr>
          <w:rFonts w:eastAsia="Montserrat"/>
          <w:color w:val="000000" w:themeColor="text1"/>
        </w:rPr>
      </w:pPr>
      <w:r w:rsidRPr="000849A6">
        <w:rPr>
          <w:rFonts w:eastAsia="Montserrat" w:cs="Calibri"/>
        </w:rPr>
        <w:t xml:space="preserve">Se identificó la innovación como una necesidad del país para avanzar en la transformación de los sistemas alimentarios, </w:t>
      </w:r>
      <w:r w:rsidR="0087365F">
        <w:rPr>
          <w:rFonts w:eastAsia="Montserrat" w:cs="Calibri"/>
        </w:rPr>
        <w:t xml:space="preserve">desde donde se fortalezca la </w:t>
      </w:r>
      <w:r w:rsidR="00290B4E" w:rsidRPr="00612E5D">
        <w:rPr>
          <w:rFonts w:cs="Arial"/>
          <w:lang w:val="es-ES"/>
        </w:rPr>
        <w:t>generación</w:t>
      </w:r>
      <w:r w:rsidR="0087365F" w:rsidRPr="00612E5D">
        <w:rPr>
          <w:rFonts w:cs="Arial"/>
          <w:lang w:val="es-ES"/>
        </w:rPr>
        <w:t xml:space="preserve"> de alianzas, oportunidades, soluciones y mecanismos de gestión rápidos, innovadores y replicables</w:t>
      </w:r>
      <w:r w:rsidR="0087365F">
        <w:rPr>
          <w:rFonts w:cs="Arial"/>
          <w:lang w:val="es-ES"/>
        </w:rPr>
        <w:t>;</w:t>
      </w:r>
      <w:r w:rsidR="0087365F" w:rsidRPr="00612E5D">
        <w:rPr>
          <w:rFonts w:cs="Arial"/>
          <w:lang w:val="es-ES"/>
        </w:rPr>
        <w:t xml:space="preserve"> </w:t>
      </w:r>
      <w:r w:rsidRPr="000849A6">
        <w:rPr>
          <w:rFonts w:eastAsia="Montserrat" w:cs="Calibri"/>
        </w:rPr>
        <w:t xml:space="preserve">por lo cual poner en marcha la implementación de la iniciativa </w:t>
      </w:r>
      <w:r w:rsidRPr="000849A6">
        <w:rPr>
          <w:rFonts w:eastAsia="Montserrat" w:cs="Calibri"/>
          <w:i/>
        </w:rPr>
        <w:t>Innovation for Nutrition</w:t>
      </w:r>
      <w:r w:rsidR="004A4966">
        <w:rPr>
          <w:rFonts w:eastAsia="Montserrat" w:cs="Calibri"/>
          <w:i/>
        </w:rPr>
        <w:t xml:space="preserve"> (I4N)</w:t>
      </w:r>
      <w:r w:rsidRPr="000849A6">
        <w:rPr>
          <w:rFonts w:eastAsia="Montserrat" w:cs="Calibri"/>
        </w:rPr>
        <w:t xml:space="preserve"> es un </w:t>
      </w:r>
      <w:r w:rsidRPr="006351D1">
        <w:rPr>
          <w:rFonts w:eastAsia="Montserrat" w:cs="Calibri"/>
        </w:rPr>
        <w:t>avance para el país en esta materia</w:t>
      </w:r>
      <w:r w:rsidR="0087365F">
        <w:rPr>
          <w:rFonts w:eastAsia="Montserrat" w:cs="Calibri"/>
        </w:rPr>
        <w:t>, que se proyecta</w:t>
      </w:r>
      <w:r w:rsidR="0087365F" w:rsidRPr="00612E5D">
        <w:rPr>
          <w:rFonts w:eastAsia="Montserrat" w:cs="Calibri"/>
        </w:rPr>
        <w:t xml:space="preserve"> </w:t>
      </w:r>
      <w:r w:rsidR="00290B4E">
        <w:rPr>
          <w:rFonts w:eastAsia="Montserrat" w:cs="Calibri"/>
        </w:rPr>
        <w:t>como instrumento para diseñar</w:t>
      </w:r>
      <w:r w:rsidR="00612E5D" w:rsidRPr="00612E5D">
        <w:rPr>
          <w:rFonts w:cs="Arial"/>
          <w:lang w:val="es-ES"/>
        </w:rPr>
        <w:t xml:space="preserve"> un futuro Hambre Cero (ODS 2) bajo cuatro pilares principales: Visión social e integrada, Innovación, Enfoque M</w:t>
      </w:r>
      <w:r w:rsidR="00612E5D">
        <w:rPr>
          <w:rFonts w:cs="Arial"/>
          <w:lang w:val="es-ES"/>
        </w:rPr>
        <w:t>u</w:t>
      </w:r>
      <w:r w:rsidR="00612E5D" w:rsidRPr="00612E5D">
        <w:rPr>
          <w:rFonts w:cs="Arial"/>
          <w:lang w:val="es-ES"/>
        </w:rPr>
        <w:t>ltiactor y, Territorios y Comunidades.</w:t>
      </w:r>
    </w:p>
    <w:p w14:paraId="7814226A" w14:textId="4605A330" w:rsidR="004911AC" w:rsidRPr="00DA4136" w:rsidRDefault="008E61BF" w:rsidP="008E61BF">
      <w:pPr>
        <w:tabs>
          <w:tab w:val="num" w:pos="851"/>
        </w:tabs>
        <w:jc w:val="both"/>
        <w:rPr>
          <w:rFonts w:eastAsia="Montserrat"/>
          <w:b/>
          <w:color w:val="000000" w:themeColor="text1"/>
          <w:u w:val="single"/>
        </w:rPr>
      </w:pPr>
      <w:r>
        <w:rPr>
          <w:rFonts w:eastAsia="Montserrat"/>
          <w:b/>
          <w:color w:val="000000" w:themeColor="text1"/>
        </w:rPr>
        <w:tab/>
      </w:r>
      <w:r w:rsidR="00E749AA" w:rsidRPr="00DA4136">
        <w:rPr>
          <w:rFonts w:eastAsia="Montserrat"/>
          <w:b/>
          <w:color w:val="000000" w:themeColor="text1"/>
          <w:u w:val="single"/>
        </w:rPr>
        <w:t>Retos para los próximos 10 años</w:t>
      </w:r>
    </w:p>
    <w:p w14:paraId="2EAFE3BD" w14:textId="61BD837E" w:rsidR="00302376" w:rsidRDefault="000945E3" w:rsidP="000928D3">
      <w:pPr>
        <w:pStyle w:val="Prrafodelista"/>
        <w:numPr>
          <w:ilvl w:val="0"/>
          <w:numId w:val="7"/>
        </w:numPr>
        <w:tabs>
          <w:tab w:val="num" w:pos="1440"/>
        </w:tabs>
        <w:spacing w:after="0" w:line="240" w:lineRule="auto"/>
        <w:ind w:left="284" w:hanging="142"/>
        <w:jc w:val="both"/>
        <w:rPr>
          <w:lang w:val="es-ES"/>
        </w:rPr>
      </w:pPr>
      <w:r>
        <w:rPr>
          <w:lang w:val="es-ES"/>
        </w:rPr>
        <w:t xml:space="preserve">Las y los participantes de </w:t>
      </w:r>
      <w:r w:rsidR="006052FB">
        <w:rPr>
          <w:lang w:val="es-ES"/>
        </w:rPr>
        <w:t xml:space="preserve">los diálogos coincidieron en la necesidad de constituir una instancia de seguimiento a las conclusiones de los diálogos y a lo expuesto en la hoja de ruta, así como el énfasis que se debe dar a la ruralidad durante la implementación de la misma. </w:t>
      </w:r>
    </w:p>
    <w:p w14:paraId="0658A3DA" w14:textId="751E4EA2" w:rsidR="00507979" w:rsidRPr="00507979" w:rsidRDefault="000945E3" w:rsidP="000928D3">
      <w:pPr>
        <w:pStyle w:val="Prrafodelista"/>
        <w:numPr>
          <w:ilvl w:val="0"/>
          <w:numId w:val="7"/>
        </w:numPr>
        <w:tabs>
          <w:tab w:val="num" w:pos="1440"/>
        </w:tabs>
        <w:spacing w:after="0" w:line="240" w:lineRule="auto"/>
        <w:ind w:left="284" w:hanging="142"/>
        <w:jc w:val="both"/>
        <w:rPr>
          <w:bCs/>
        </w:rPr>
      </w:pPr>
      <w:r w:rsidRPr="00507979">
        <w:rPr>
          <w:bCs/>
        </w:rPr>
        <w:t xml:space="preserve">El país debe avanzar hacia la implementación de los Planes sectoriales ya formulados, y </w:t>
      </w:r>
      <w:r w:rsidR="00983319" w:rsidRPr="00507979">
        <w:rPr>
          <w:bCs/>
        </w:rPr>
        <w:t xml:space="preserve">en </w:t>
      </w:r>
      <w:r w:rsidRPr="00507979">
        <w:rPr>
          <w:bCs/>
        </w:rPr>
        <w:t xml:space="preserve">la formulación e implementación de los Planes sectoriales pendientes, </w:t>
      </w:r>
      <w:r w:rsidR="00EA6686" w:rsidRPr="00507979">
        <w:rPr>
          <w:bCs/>
        </w:rPr>
        <w:t xml:space="preserve">de los dieciséis (16) </w:t>
      </w:r>
      <w:r w:rsidRPr="00507979">
        <w:rPr>
          <w:bCs/>
        </w:rPr>
        <w:t>contemplados en la Reforma Rural Integral.</w:t>
      </w:r>
      <w:r w:rsidR="00983319" w:rsidRPr="00507979">
        <w:rPr>
          <w:bCs/>
        </w:rPr>
        <w:t xml:space="preserve"> U</w:t>
      </w:r>
      <w:r w:rsidR="00EA6686" w:rsidRPr="00507979">
        <w:rPr>
          <w:bCs/>
        </w:rPr>
        <w:t>n importante desafío para el país es la i</w:t>
      </w:r>
      <w:r w:rsidR="008E61BF" w:rsidRPr="00507979">
        <w:rPr>
          <w:bCs/>
        </w:rPr>
        <w:t>mplementación del Plan Nacional Rural del Sistema para la Garantía Progresiva del D</w:t>
      </w:r>
      <w:r w:rsidR="00EA6686" w:rsidRPr="00507979">
        <w:rPr>
          <w:bCs/>
        </w:rPr>
        <w:t xml:space="preserve">erecho </w:t>
      </w:r>
      <w:r w:rsidR="008E61BF" w:rsidRPr="00507979">
        <w:rPr>
          <w:bCs/>
        </w:rPr>
        <w:t>H</w:t>
      </w:r>
      <w:r w:rsidR="00EA6686" w:rsidRPr="00507979">
        <w:rPr>
          <w:bCs/>
        </w:rPr>
        <w:t xml:space="preserve">umano a la </w:t>
      </w:r>
      <w:r w:rsidR="008E61BF" w:rsidRPr="00507979">
        <w:rPr>
          <w:bCs/>
        </w:rPr>
        <w:t>A</w:t>
      </w:r>
      <w:r w:rsidR="00EA6686" w:rsidRPr="00507979">
        <w:rPr>
          <w:bCs/>
        </w:rPr>
        <w:t>limentaci</w:t>
      </w:r>
      <w:r w:rsidR="00302376" w:rsidRPr="00507979">
        <w:rPr>
          <w:bCs/>
        </w:rPr>
        <w:t xml:space="preserve">ón, orientado a </w:t>
      </w:r>
      <w:r w:rsidR="00507979" w:rsidRPr="00507979">
        <w:rPr>
          <w:bCs/>
        </w:rPr>
        <w:t>incrementar l</w:t>
      </w:r>
      <w:r w:rsidR="00983319" w:rsidRPr="00507979">
        <w:rPr>
          <w:bCs/>
        </w:rPr>
        <w:t>as capacidades y las oportunidades de las familias y las comunidades rurales para acceder a una alimentación sana, nutritiva y culturalmente apropiada mediante el desarrollo de programas alimentarios pertinentes y el fomento de la ed</w:t>
      </w:r>
      <w:r w:rsidR="00507979" w:rsidRPr="00507979">
        <w:rPr>
          <w:bCs/>
        </w:rPr>
        <w:t>ucación alimentaria y nutriciona</w:t>
      </w:r>
      <w:r w:rsidR="00983319" w:rsidRPr="00507979">
        <w:rPr>
          <w:bCs/>
        </w:rPr>
        <w:t>l</w:t>
      </w:r>
      <w:r w:rsidR="00507979" w:rsidRPr="00507979">
        <w:rPr>
          <w:bCs/>
        </w:rPr>
        <w:t xml:space="preserve">; así como </w:t>
      </w:r>
      <w:r w:rsidR="00983319" w:rsidRPr="00507979">
        <w:rPr>
          <w:bCs/>
        </w:rPr>
        <w:t>a mejorar las condiciones de producción y de comerci</w:t>
      </w:r>
      <w:r w:rsidR="00507979" w:rsidRPr="00507979">
        <w:rPr>
          <w:bCs/>
        </w:rPr>
        <w:t xml:space="preserve">alización, </w:t>
      </w:r>
      <w:r w:rsidR="00983319" w:rsidRPr="00507979">
        <w:rPr>
          <w:bCs/>
        </w:rPr>
        <w:t>mediante el apoyo y diversificación de las prácticas agroecológicas, la promoción y la consolidación de mercados locales y regionales</w:t>
      </w:r>
      <w:r w:rsidR="00612E5D">
        <w:rPr>
          <w:bCs/>
        </w:rPr>
        <w:t xml:space="preserve"> </w:t>
      </w:r>
      <w:r w:rsidR="00507979" w:rsidRPr="00507979">
        <w:rPr>
          <w:bCs/>
        </w:rPr>
        <w:fldChar w:fldCharType="begin" w:fldLock="1"/>
      </w:r>
      <w:r w:rsidR="0018155B">
        <w:rPr>
          <w:bCs/>
        </w:rPr>
        <w:instrText>ADDIN CSL_CITATION {"citationItems":[{"id":"ITEM-1","itemData":{"abstract":"() \"Por la cual se adopta el Plan Nacional Rural del Sistema para la Garantía Progresiva del Derecho a la Alimentación formulado en cumplimiento de lo establecido en los Puntos 1 y 1.3.4 del Acuerdo Final para la Terminación del Conflicto y la Construcción de una Paz Estable y Duradera'' LOS MINISTROS DE AGRICULTURA Y DESARROLLO RURAL, SALUD Y PROTECCIÓN SOCIAL, COMERCIO, INDUSTRIA Y TURISMO, EDUCACIÓN NACIONAL, AMBIENTE Y DESARROLLO SOSTENIBLE, VIVIENDA, CIUDAD Y TERRITORIO, Y LOS DIRECTORES DEL DEPARTAMENTO NACIONAL DE PLANEACIÓN Y DEL DEPARTAMENTO ADMINISTRATIVO PARA LA PROSPERIDAD SOCIAL En ejercicio de sus facultades constitucionales y legales, en particular las conferidas en los artículos 208 y 209 de la Constitución Política, el artículo 59 de la Ley 489 de 1998, y CONSIDERANDO Que el artículo 22 de la Constitución Política establece que la paz es un derecho y un deber de obligatorio cumplimiento. Que el artículo 43 ibídem señala que las mujeres durante el embarazo y después del parto gozarán de especial asistencia y protección del Estado, y recibirán de este subsidio alimentario si entonces estuviere desempleada o desamparada. Que el artículo 44 de la Carta Política establece que la alimentación equilibrada es un derecho fundamental de los niños para garantizar su desarrollo integral y armónico. Que el artículo 64 superior dispone que es deber del Estado promover el acceso progresivo a la propiedad de la tierra de los trabajadores agrarios, en forma individual o asociativa, y a los servicios de educación, salud, vivienda, comunicaciones, comercialización de los productos, asistencia técnica y empresarial, con el fin de mejorar el ingreso y calidad de vida de los campesinos. Que el artículo 65 ibídem consagra que la producción de alimentos gozará de la especial protección del Estado. Para tal efecto, se otorgará prioridad al desarrollo integral de las actividades agrícolas, pecuarias, pesqueras, forestales y agroindustriales, así como a la construcción de obras de infraestructura física y adecuación de tierras. De igual manera, el Estado promoverá la investigación y la transferencia de tecnología para la producción de alimentos y materias primas de origen agropecuario, con el propósito de incrementar la productividad.","author":[{"dropping-particle":"","family":"Ministerio de Agricultura y Desarrollo Rural","given":"","non-dropping-particle":"","parse-names":false,"suffix":""}],"id":"ITEM-1","issued":{"date-parts":[["2021"]]},"publisher-place":"Bogotá D.C","title":"Plan Nacional Rural del Sistema para la Garantía Progresiva del Derecho a la Alimentación","type":"article"},"uris":["http://www.mendeley.com/documents/?uuid=296ed46e-d255-3650-b591-87e83f329cf9"]}],"mendeley":{"formattedCitation":"(Ministerio de Agricultura y Desarrollo Rural, 2021)","plainTextFormattedCitation":"(Ministerio de Agricultura y Desarrollo Rural, 2021)","previouslyFormattedCitation":"(Ministerio de Agricultura y Desarrollo Rural, 2021)"},"properties":{"noteIndex":0},"schema":"https://github.com/citation-style-language/schema/raw/master/csl-citation.json"}</w:instrText>
      </w:r>
      <w:r w:rsidR="00507979" w:rsidRPr="00507979">
        <w:rPr>
          <w:bCs/>
        </w:rPr>
        <w:fldChar w:fldCharType="separate"/>
      </w:r>
      <w:r w:rsidR="00507979" w:rsidRPr="00507979">
        <w:rPr>
          <w:bCs/>
          <w:noProof/>
        </w:rPr>
        <w:t>(Ministerio de Agricultura y Desarrollo Rural, 2021)</w:t>
      </w:r>
      <w:r w:rsidR="00507979" w:rsidRPr="00507979">
        <w:rPr>
          <w:bCs/>
        </w:rPr>
        <w:fldChar w:fldCharType="end"/>
      </w:r>
      <w:r w:rsidR="00983319" w:rsidRPr="00507979">
        <w:rPr>
          <w:bCs/>
        </w:rPr>
        <w:t>.</w:t>
      </w:r>
    </w:p>
    <w:p w14:paraId="3D86D18F" w14:textId="77777777" w:rsidR="00507979" w:rsidRPr="00507979" w:rsidRDefault="00507979" w:rsidP="000928D3">
      <w:pPr>
        <w:pStyle w:val="Prrafodelista"/>
        <w:numPr>
          <w:ilvl w:val="0"/>
          <w:numId w:val="7"/>
        </w:numPr>
        <w:tabs>
          <w:tab w:val="num" w:pos="1440"/>
        </w:tabs>
        <w:spacing w:after="0" w:line="240" w:lineRule="auto"/>
        <w:ind w:left="284" w:hanging="142"/>
        <w:jc w:val="both"/>
        <w:rPr>
          <w:bCs/>
        </w:rPr>
      </w:pPr>
      <w:r w:rsidRPr="00507979">
        <w:rPr>
          <w:bCs/>
        </w:rPr>
        <w:t>Durante los diálogos se resaltó la necesidad de fortalecer el reconocimiento</w:t>
      </w:r>
      <w:r w:rsidR="008E61BF" w:rsidRPr="00507979">
        <w:rPr>
          <w:bCs/>
        </w:rPr>
        <w:t xml:space="preserve">, protección y promoción de la cultura alimentaria </w:t>
      </w:r>
      <w:r w:rsidRPr="00507979">
        <w:rPr>
          <w:bCs/>
        </w:rPr>
        <w:t xml:space="preserve">tradicional y </w:t>
      </w:r>
      <w:r w:rsidR="008E61BF" w:rsidRPr="00507979">
        <w:rPr>
          <w:bCs/>
        </w:rPr>
        <w:t>local</w:t>
      </w:r>
      <w:r w:rsidRPr="00507979">
        <w:rPr>
          <w:bCs/>
        </w:rPr>
        <w:t xml:space="preserve">, como componente fundamental de la identidad y el patrimonio del país. </w:t>
      </w:r>
    </w:p>
    <w:p w14:paraId="2E83B8B5" w14:textId="49AA8C3F" w:rsidR="008E61BF" w:rsidRPr="00FE0A78" w:rsidRDefault="00FE0A78" w:rsidP="000928D3">
      <w:pPr>
        <w:pStyle w:val="Prrafodelista"/>
        <w:numPr>
          <w:ilvl w:val="0"/>
          <w:numId w:val="7"/>
        </w:numPr>
        <w:tabs>
          <w:tab w:val="num" w:pos="1440"/>
        </w:tabs>
        <w:spacing w:after="0" w:line="240" w:lineRule="auto"/>
        <w:ind w:left="284" w:hanging="142"/>
        <w:jc w:val="both"/>
        <w:rPr>
          <w:bCs/>
        </w:rPr>
      </w:pPr>
      <w:r w:rsidRPr="00FE0A78">
        <w:rPr>
          <w:bCs/>
        </w:rPr>
        <w:t>S</w:t>
      </w:r>
      <w:r w:rsidR="00507979" w:rsidRPr="00FE0A78">
        <w:rPr>
          <w:bCs/>
        </w:rPr>
        <w:t>e precisa continuar con</w:t>
      </w:r>
      <w:r w:rsidRPr="00FE0A78">
        <w:rPr>
          <w:bCs/>
        </w:rPr>
        <w:t xml:space="preserve"> el </w:t>
      </w:r>
      <w:r w:rsidR="008E61BF" w:rsidRPr="00FE0A78">
        <w:rPr>
          <w:bCs/>
        </w:rPr>
        <w:t>reconocimiento y adopción del enfoque étnico en todas las acciones</w:t>
      </w:r>
      <w:r w:rsidRPr="00FE0A78">
        <w:rPr>
          <w:bCs/>
        </w:rPr>
        <w:t xml:space="preserve"> de política pública, además de poner a los campesinos y </w:t>
      </w:r>
      <w:r w:rsidR="008E61BF" w:rsidRPr="00FE0A78">
        <w:rPr>
          <w:bCs/>
        </w:rPr>
        <w:t xml:space="preserve">pequeños productores </w:t>
      </w:r>
      <w:r w:rsidRPr="00FE0A78">
        <w:rPr>
          <w:bCs/>
        </w:rPr>
        <w:t>en el centro de los sistemas alimentarios, como actores p</w:t>
      </w:r>
      <w:r w:rsidR="008E61BF" w:rsidRPr="00FE0A78">
        <w:rPr>
          <w:bCs/>
        </w:rPr>
        <w:t xml:space="preserve">rimordiales </w:t>
      </w:r>
      <w:r w:rsidRPr="00FE0A78">
        <w:rPr>
          <w:bCs/>
        </w:rPr>
        <w:t xml:space="preserve">para la sostenibilidad y la seguridad alimentaria y nutricional. </w:t>
      </w:r>
    </w:p>
    <w:p w14:paraId="1624D47A" w14:textId="3E6A6E90" w:rsidR="006B6A93" w:rsidRPr="00507979" w:rsidRDefault="00E749AA" w:rsidP="000928D3">
      <w:pPr>
        <w:pStyle w:val="Prrafodelista"/>
        <w:numPr>
          <w:ilvl w:val="0"/>
          <w:numId w:val="7"/>
        </w:numPr>
        <w:tabs>
          <w:tab w:val="num" w:pos="1440"/>
        </w:tabs>
        <w:spacing w:after="0" w:line="240" w:lineRule="auto"/>
        <w:ind w:left="284" w:hanging="142"/>
        <w:jc w:val="both"/>
        <w:rPr>
          <w:bCs/>
        </w:rPr>
      </w:pPr>
      <w:r w:rsidRPr="00507979">
        <w:rPr>
          <w:bCs/>
        </w:rPr>
        <w:t>El país debe continuar la implementación de la Estrategia Nacional de Economía Circular</w:t>
      </w:r>
      <w:r w:rsidR="00651A36" w:rsidRPr="00507979">
        <w:rPr>
          <w:bCs/>
        </w:rPr>
        <w:t>, ya que pretende ser líder en Latinoamérica en su</w:t>
      </w:r>
      <w:r w:rsidRPr="00507979">
        <w:rPr>
          <w:bCs/>
        </w:rPr>
        <w:t xml:space="preserve"> implementación para el año 2030</w:t>
      </w:r>
      <w:r w:rsidR="000849A6" w:rsidRPr="00507979">
        <w:rPr>
          <w:bCs/>
        </w:rPr>
        <w:t xml:space="preserve"> </w:t>
      </w:r>
      <w:r w:rsidR="000849A6" w:rsidRPr="00507979">
        <w:rPr>
          <w:bCs/>
        </w:rPr>
        <w:fldChar w:fldCharType="begin" w:fldLock="1"/>
      </w:r>
      <w:r w:rsidR="00107110" w:rsidRPr="00507979">
        <w:rPr>
          <w:bCs/>
        </w:rPr>
        <w:instrText>ADDIN CSL_CITATION {"citationItems":[{"id":"ITEM-1","itemData":{"author":[{"dropping-particle":"","family":"Gobierno de la República de Colombia.","given":"","non-dropping-particle":"","parse-names":false,"suffix":""}],"container-title":"Presidencia de la República","id":"ITEM-1","issued":{"date-parts":[["2019"]]},"publisher":"Ministerio de Ambiente y Desarrollo Sostenible; Ministerio de Comercio, Industria y Turismo","publisher-place":"Bogotá D.C., Colombia","title":"Estrategia Nacional de Economía Circular: Cierre de ciclos de materiales, innovación tecnológica, colaboración y nuevos modelos de negocio","type":"article"},"uris":["http://www.mendeley.com/documents/?uuid=8784f892-761f-3ff8-8ec0-09752dedc5c2"]}],"mendeley":{"formattedCitation":"(Gobierno de la República de Colombia., 2019)","plainTextFormattedCitation":"(Gobierno de la República de Colombia., 2019)","previouslyFormattedCitation":"(Gobierno de la República de Colombia., 2019)"},"properties":{"noteIndex":0},"schema":"https://github.com/citation-style-language/schema/raw/master/csl-citation.json"}</w:instrText>
      </w:r>
      <w:r w:rsidR="000849A6" w:rsidRPr="00507979">
        <w:rPr>
          <w:bCs/>
        </w:rPr>
        <w:fldChar w:fldCharType="separate"/>
      </w:r>
      <w:r w:rsidR="00107110" w:rsidRPr="00507979">
        <w:rPr>
          <w:bCs/>
          <w:noProof/>
        </w:rPr>
        <w:t>(Gobierno de la República de Colombi</w:t>
      </w:r>
      <w:r w:rsidR="00107110" w:rsidRPr="005C0B7E">
        <w:rPr>
          <w:bCs/>
          <w:noProof/>
        </w:rPr>
        <w:t>a., 2</w:t>
      </w:r>
      <w:r w:rsidR="00107110" w:rsidRPr="00507979">
        <w:rPr>
          <w:bCs/>
          <w:noProof/>
        </w:rPr>
        <w:t>019)</w:t>
      </w:r>
      <w:r w:rsidR="000849A6" w:rsidRPr="00507979">
        <w:rPr>
          <w:bCs/>
        </w:rPr>
        <w:fldChar w:fldCharType="end"/>
      </w:r>
      <w:r w:rsidRPr="00507979">
        <w:rPr>
          <w:bCs/>
        </w:rPr>
        <w:t>.</w:t>
      </w:r>
      <w:r w:rsidR="007B14B7" w:rsidRPr="00507979">
        <w:rPr>
          <w:bCs/>
        </w:rPr>
        <w:t xml:space="preserve"> </w:t>
      </w:r>
      <w:r w:rsidR="007B14B7" w:rsidRPr="00507979">
        <w:rPr>
          <w:bCs/>
        </w:rPr>
        <w:lastRenderedPageBreak/>
        <w:t xml:space="preserve">La Estrategia es una apuesta por la sostenibilidad y traería beneficios para todos los sistemas agroalimentarios desde el punto de vista económico, social y ambiental, pues la transición hacia la economía circular </w:t>
      </w:r>
      <w:r w:rsidR="006351D1" w:rsidRPr="00507979">
        <w:rPr>
          <w:bCs/>
        </w:rPr>
        <w:t xml:space="preserve">promovería la creación </w:t>
      </w:r>
      <w:r w:rsidR="00612E5D">
        <w:rPr>
          <w:bCs/>
        </w:rPr>
        <w:t xml:space="preserve">de </w:t>
      </w:r>
      <w:r w:rsidR="006351D1" w:rsidRPr="00507979">
        <w:rPr>
          <w:bCs/>
        </w:rPr>
        <w:t>nuevos empleos, formalizaría actividades económicas y asimismo dinamizaría los ingresos de los territorios con apuesta circular y protegería los recursos naturales al extender su vida útil.</w:t>
      </w:r>
    </w:p>
    <w:p w14:paraId="3B23C017" w14:textId="58C305A4" w:rsidR="00D4344F" w:rsidRPr="00507979" w:rsidRDefault="00D4344F" w:rsidP="000928D3">
      <w:pPr>
        <w:pStyle w:val="Prrafodelista"/>
        <w:numPr>
          <w:ilvl w:val="0"/>
          <w:numId w:val="7"/>
        </w:numPr>
        <w:tabs>
          <w:tab w:val="num" w:pos="1440"/>
        </w:tabs>
        <w:spacing w:after="0" w:line="240" w:lineRule="auto"/>
        <w:ind w:left="284" w:hanging="142"/>
        <w:jc w:val="both"/>
        <w:rPr>
          <w:bCs/>
        </w:rPr>
      </w:pPr>
      <w:r w:rsidRPr="00507979">
        <w:rPr>
          <w:bCs/>
        </w:rPr>
        <w:t>La investigación, generación y gestión de información se consideró como necesaria para la toma de decisiones, formulación e implementación de política pública, por lo que el país requiere articular los esfuerzos en esta materia, for</w:t>
      </w:r>
      <w:r w:rsidR="00AD24E3">
        <w:rPr>
          <w:bCs/>
        </w:rPr>
        <w:t>talecer sistemas de información y contar con aquellos específicos sobre sistemas alimentarios, además de i</w:t>
      </w:r>
      <w:r w:rsidRPr="00507979">
        <w:rPr>
          <w:bCs/>
        </w:rPr>
        <w:t>mpulsar el trabajo de las universidades, centros de investigación y observatorios</w:t>
      </w:r>
      <w:r w:rsidR="006B6A93" w:rsidRPr="00507979">
        <w:rPr>
          <w:bCs/>
        </w:rPr>
        <w:t>. Cabe resaltar que este reto se conecta con el de innovación proyectado para los próximos 3 años. Asimismo, de acuerdo con lo propuesto por uno de los Mecanismos de cambio de la Cumbre, la innovación debe ser un componente transversal, que se involucre en los “</w:t>
      </w:r>
      <w:r w:rsidRPr="00507979">
        <w:rPr>
          <w:bCs/>
        </w:rPr>
        <w:t>modelos de negocio, la investigación científica, los avances tecnológicos y los cambios sociales. Algunas de las nuevas áreas sobre las que será necesario trabajar comprenden el acceso a información y los ecosistemas nacionales y regionales de innovación digital, científica y tecnológica, así como los modelos de innovación social e institucional, sin olvidar los conocimientos tradicionales e indígenas"</w:t>
      </w:r>
      <w:r w:rsidR="007C4241">
        <w:rPr>
          <w:bCs/>
        </w:rPr>
        <w:t xml:space="preserve"> </w:t>
      </w:r>
      <w:r w:rsidR="006B6A93" w:rsidRPr="00507979">
        <w:rPr>
          <w:bCs/>
        </w:rPr>
        <w:fldChar w:fldCharType="begin" w:fldLock="1"/>
      </w:r>
      <w:r w:rsidR="00E25A9B">
        <w:rPr>
          <w:bCs/>
        </w:rPr>
        <w:instrText>ADDIN CSL_CITATION {"citationItems":[{"id":"ITEM-1","itemData":{"URL":"https://www.un.org/es/food-systems-summit/levers-of-change","accessed":{"date-parts":[["2021","9","12"]]},"author":[{"dropping-particle":"","family":"Naciones Unidas","given":"","non-dropping-particle":"","parse-names":false,"suffix":""}],"id":"ITEM-1","issued":{"date-parts":[["2021"]]},"title":"Mecanismos de Cambio","type":"webpage"},"uris":["http://www.mendeley.com/documents/?uuid=1819b81e-0d3f-3a41-b50f-9970ace507a3"]}],"mendeley":{"formattedCitation":"(Naciones Unidas, 2021c)","plainTextFormattedCitation":"(Naciones Unidas, 2021c)","previouslyFormattedCitation":"(Naciones Unidas, 2021c)"},"properties":{"noteIndex":0},"schema":"https://github.com/citation-style-language/schema/raw/master/csl-citation.json"}</w:instrText>
      </w:r>
      <w:r w:rsidR="006B6A93" w:rsidRPr="00507979">
        <w:rPr>
          <w:bCs/>
        </w:rPr>
        <w:fldChar w:fldCharType="separate"/>
      </w:r>
      <w:r w:rsidR="008A50BE" w:rsidRPr="008A50BE">
        <w:rPr>
          <w:bCs/>
          <w:noProof/>
        </w:rPr>
        <w:t>(Naciones Unidas, 2021c)</w:t>
      </w:r>
      <w:r w:rsidR="006B6A93" w:rsidRPr="00507979">
        <w:rPr>
          <w:bCs/>
        </w:rPr>
        <w:fldChar w:fldCharType="end"/>
      </w:r>
      <w:r w:rsidRPr="00507979">
        <w:rPr>
          <w:bCs/>
        </w:rPr>
        <w:t>.</w:t>
      </w:r>
    </w:p>
    <w:p w14:paraId="4B2864DF" w14:textId="38BA364D" w:rsidR="00A90132" w:rsidRDefault="00FE0A78" w:rsidP="000928D3">
      <w:pPr>
        <w:pStyle w:val="Prrafodelista"/>
        <w:numPr>
          <w:ilvl w:val="0"/>
          <w:numId w:val="7"/>
        </w:numPr>
        <w:tabs>
          <w:tab w:val="num" w:pos="1440"/>
        </w:tabs>
        <w:spacing w:after="0" w:line="240" w:lineRule="auto"/>
        <w:ind w:left="284" w:hanging="142"/>
        <w:jc w:val="both"/>
        <w:rPr>
          <w:lang w:val="es-ES"/>
        </w:rPr>
      </w:pPr>
      <w:r>
        <w:rPr>
          <w:lang w:val="es-ES"/>
        </w:rPr>
        <w:t xml:space="preserve">La movilización de recursos e </w:t>
      </w:r>
      <w:r w:rsidR="008E61BF" w:rsidRPr="00F240CE">
        <w:rPr>
          <w:lang w:val="es-ES"/>
        </w:rPr>
        <w:t>inversiones</w:t>
      </w:r>
      <w:r w:rsidR="00A90132">
        <w:rPr>
          <w:lang w:val="es-ES"/>
        </w:rPr>
        <w:t xml:space="preserve"> es indispensable para potenciar </w:t>
      </w:r>
      <w:r>
        <w:rPr>
          <w:lang w:val="es-ES"/>
        </w:rPr>
        <w:t>sistemas alimentarios sostenibles</w:t>
      </w:r>
      <w:r w:rsidR="00A90132">
        <w:rPr>
          <w:lang w:val="es-ES"/>
        </w:rPr>
        <w:t xml:space="preserve">. En ese sentido, es </w:t>
      </w:r>
      <w:r w:rsidR="00AD24E3">
        <w:rPr>
          <w:lang w:val="es-ES"/>
        </w:rPr>
        <w:t xml:space="preserve">necesario el apoyo </w:t>
      </w:r>
      <w:r w:rsidR="00A90132" w:rsidRPr="00F240CE">
        <w:rPr>
          <w:lang w:val="es-ES"/>
        </w:rPr>
        <w:t>del sector privado con financiación y asistencia técnica en todos los procesos de los sistemas alimentarios</w:t>
      </w:r>
      <w:r w:rsidR="00AD24E3">
        <w:rPr>
          <w:lang w:val="es-ES"/>
        </w:rPr>
        <w:t>.</w:t>
      </w:r>
    </w:p>
    <w:p w14:paraId="5AC1F61F" w14:textId="42C580D7" w:rsidR="00AD24E3" w:rsidRPr="00AD24E3" w:rsidRDefault="00AD24E3" w:rsidP="000928D3">
      <w:pPr>
        <w:pStyle w:val="Prrafodelista"/>
        <w:numPr>
          <w:ilvl w:val="0"/>
          <w:numId w:val="7"/>
        </w:numPr>
        <w:tabs>
          <w:tab w:val="num" w:pos="1440"/>
        </w:tabs>
        <w:spacing w:after="0" w:line="240" w:lineRule="auto"/>
        <w:ind w:left="284" w:hanging="142"/>
        <w:jc w:val="both"/>
        <w:rPr>
          <w:lang w:val="es-ES"/>
        </w:rPr>
      </w:pPr>
      <w:r>
        <w:rPr>
          <w:lang w:val="es-ES"/>
        </w:rPr>
        <w:t>Los participantes de los diálogos resaltan la necesidad de c</w:t>
      </w:r>
      <w:r w:rsidRPr="00F240CE">
        <w:rPr>
          <w:lang w:val="es-ES"/>
        </w:rPr>
        <w:t xml:space="preserve">ontinuar </w:t>
      </w:r>
      <w:r>
        <w:rPr>
          <w:lang w:val="es-ES"/>
        </w:rPr>
        <w:t xml:space="preserve">realizando </w:t>
      </w:r>
      <w:r w:rsidRPr="00F240CE">
        <w:rPr>
          <w:lang w:val="es-ES"/>
        </w:rPr>
        <w:t>evaluación y seguimiento de políticas públicas relacionadas</w:t>
      </w:r>
      <w:r>
        <w:rPr>
          <w:lang w:val="es-ES"/>
        </w:rPr>
        <w:t xml:space="preserve"> con los sistemas alimentarios, además de favorecer la veeduría ciudadana durante todas las fases del ciclo de pol</w:t>
      </w:r>
      <w:r w:rsidR="001A368C">
        <w:rPr>
          <w:lang w:val="es-ES"/>
        </w:rPr>
        <w:t>ítica, para asegurar la transparencia y buena gestión de los recursos y acciones.</w:t>
      </w:r>
    </w:p>
    <w:p w14:paraId="48DB63FF" w14:textId="77777777" w:rsidR="008E61BF" w:rsidRPr="008E61BF" w:rsidRDefault="008E61BF" w:rsidP="00BF696F">
      <w:pPr>
        <w:pStyle w:val="Prrafodelista"/>
        <w:spacing w:after="0" w:line="240" w:lineRule="auto"/>
        <w:ind w:left="284"/>
        <w:jc w:val="both"/>
        <w:rPr>
          <w:lang w:val="es-ES"/>
        </w:rPr>
      </w:pPr>
    </w:p>
    <w:p w14:paraId="15230687" w14:textId="59E1F638" w:rsidR="007A116A" w:rsidRDefault="007A116A" w:rsidP="00EA6686">
      <w:pPr>
        <w:spacing w:after="0" w:line="240" w:lineRule="auto"/>
        <w:ind w:firstLine="708"/>
        <w:rPr>
          <w:b/>
          <w:bCs/>
        </w:rPr>
      </w:pPr>
      <w:r w:rsidRPr="73E58EED">
        <w:rPr>
          <w:b/>
          <w:bCs/>
        </w:rPr>
        <w:t>A</w:t>
      </w:r>
      <w:r w:rsidR="005D7BC1">
        <w:rPr>
          <w:b/>
          <w:bCs/>
        </w:rPr>
        <w:t xml:space="preserve">vances </w:t>
      </w:r>
      <w:r w:rsidRPr="73E58EED">
        <w:rPr>
          <w:b/>
          <w:bCs/>
        </w:rPr>
        <w:t>transversales</w:t>
      </w:r>
    </w:p>
    <w:p w14:paraId="26CF10D1" w14:textId="642062C6" w:rsidR="005D7BC1" w:rsidRPr="005D7BC1" w:rsidRDefault="005D7BC1" w:rsidP="000928D3">
      <w:pPr>
        <w:pStyle w:val="Prrafodelista"/>
        <w:numPr>
          <w:ilvl w:val="0"/>
          <w:numId w:val="3"/>
        </w:numPr>
        <w:spacing w:after="0" w:line="240" w:lineRule="auto"/>
        <w:ind w:left="284" w:hanging="142"/>
        <w:jc w:val="both"/>
        <w:rPr>
          <w:rFonts w:ascii="Calibri" w:eastAsia="Calibri" w:hAnsi="Calibri" w:cs="Calibri"/>
          <w:lang w:val="es-ES"/>
        </w:rPr>
      </w:pPr>
      <w:r w:rsidRPr="00AB49BE">
        <w:rPr>
          <w:rFonts w:eastAsia="Montserrat" w:cs="Calibri"/>
        </w:rPr>
        <w:t xml:space="preserve">Se </w:t>
      </w:r>
      <w:r>
        <w:rPr>
          <w:rFonts w:eastAsia="Montserrat" w:cs="Calibri"/>
        </w:rPr>
        <w:t xml:space="preserve">ha avanzado en la formulación </w:t>
      </w:r>
      <w:r w:rsidRPr="00AB49BE">
        <w:rPr>
          <w:rFonts w:eastAsia="Montserrat" w:cs="Calibri"/>
        </w:rPr>
        <w:t xml:space="preserve">e implementación de planes sectoriales tales como el Plan Nacional Rural del Sistema para la Garantía Progresiva del Derecho Humano a la Alimentación Adecuada y la construcción </w:t>
      </w:r>
      <w:r w:rsidR="00FA17AA">
        <w:rPr>
          <w:rFonts w:eastAsia="Montserrat" w:cs="Calibri"/>
        </w:rPr>
        <w:t xml:space="preserve">y radicación </w:t>
      </w:r>
      <w:r w:rsidRPr="00AB49BE">
        <w:rPr>
          <w:rFonts w:eastAsia="Montserrat" w:cs="Calibri"/>
        </w:rPr>
        <w:t>del proyecto de ley para la creación de dicho Sistema.</w:t>
      </w:r>
    </w:p>
    <w:p w14:paraId="72BDD125" w14:textId="7D183995" w:rsidR="008E61BF" w:rsidRPr="008E61BF" w:rsidRDefault="007C3A11" w:rsidP="000928D3">
      <w:pPr>
        <w:pStyle w:val="Prrafodelista"/>
        <w:numPr>
          <w:ilvl w:val="0"/>
          <w:numId w:val="3"/>
        </w:numPr>
        <w:spacing w:after="0" w:line="240" w:lineRule="auto"/>
        <w:ind w:left="284" w:hanging="142"/>
        <w:jc w:val="both"/>
        <w:rPr>
          <w:rFonts w:ascii="Calibri" w:eastAsia="Calibri" w:hAnsi="Calibri" w:cs="Calibri"/>
          <w:lang w:val="es-ES"/>
        </w:rPr>
      </w:pPr>
      <w:r w:rsidRPr="007C3A11">
        <w:rPr>
          <w:rFonts w:ascii="Calibri" w:eastAsia="Calibri" w:hAnsi="Calibri" w:cs="Calibri"/>
          <w:lang w:val="es"/>
        </w:rPr>
        <w:t xml:space="preserve">Un punto clave dentro de la Reforma Rural Integral, establecida en el </w:t>
      </w:r>
      <w:r w:rsidRPr="007C3A11">
        <w:rPr>
          <w:rFonts w:ascii="Calibri" w:eastAsia="Calibri" w:hAnsi="Calibri" w:cs="Calibri"/>
          <w:lang w:val="es-ES"/>
        </w:rPr>
        <w:t>Acuerdo Final para la Terminación del Conflicto y la Construcción de una Paz Estable y Duradera</w:t>
      </w:r>
      <w:r w:rsidRPr="007C3A11">
        <w:rPr>
          <w:rFonts w:ascii="Calibri" w:eastAsia="Calibri" w:hAnsi="Calibri" w:cs="Calibri"/>
          <w:lang w:val="es"/>
        </w:rPr>
        <w:t xml:space="preserve">, es </w:t>
      </w:r>
      <w:r w:rsidRPr="007C3A11">
        <w:rPr>
          <w:rFonts w:ascii="Calibri" w:eastAsia="Calibri" w:hAnsi="Calibri" w:cs="Calibri"/>
          <w:lang w:val="es-ES"/>
        </w:rPr>
        <w:t>fortalecer y desarrollar la economía campesina, familiar y comunitaria desde la multifuncionalidad y la integralidad</w:t>
      </w:r>
      <w:r w:rsidR="003315BE">
        <w:rPr>
          <w:rFonts w:ascii="Calibri" w:eastAsia="Calibri" w:hAnsi="Calibri" w:cs="Calibri"/>
          <w:lang w:val="es-ES"/>
        </w:rPr>
        <w:t xml:space="preserve"> </w:t>
      </w:r>
      <w:r w:rsidR="003315BE">
        <w:rPr>
          <w:rFonts w:ascii="Calibri" w:eastAsia="Calibri" w:hAnsi="Calibri" w:cs="Calibri"/>
          <w:lang w:val="es-ES"/>
        </w:rPr>
        <w:fldChar w:fldCharType="begin" w:fldLock="1"/>
      </w:r>
      <w:r w:rsidR="00107110">
        <w:rPr>
          <w:rFonts w:ascii="Calibri" w:eastAsia="Calibri" w:hAnsi="Calibri" w:cs="Calibri"/>
          <w:lang w:val="es-ES"/>
        </w:rPr>
        <w:instrText>ADDIN CSL_CITATION {"citationItems":[{"id":"ITEM-1","itemData":{"abstract":"mesa técnica de agricultura familiar y economía campesina unión europea jefe de cooperación Francisco García gestor proyecto Johny Ariza Milanés jefe de at-ap/dret Aimo Baribbi «La presente publicación ha sido elabora con la asistencia de la Unión Europea. El contenido de la misma en ningún caso debe considerarse que refleja necesariamente los puntos de vista de la Unión Europea» Apoyo Presupuestario a la Estrategia de Desarrollo Rural Integral con Enfoque Territorial en Colombia. Convenio de Financiación DCI-ALA/2012/0242-518","author":[{"dropping-particle":"","family":"Ministerio de Agricultura y Desarrollo Rural","given":"","non-dropping-particle":"","parse-names":false,"suffix":""}],"id":"ITEM-1","issued":{"date-parts":[["2017"]]},"publisher-place":"Bogotá D.C","title":"Lineamientos Estratégicos de Política Pública para la Agricultura Campesina, Familiar y Comunitaria ACFC","type":"article"},"uris":["http://www.mendeley.com/documents/?uuid=a7c64d1e-8e89-3b6b-9fef-4ba9dc5e2139"]}],"mendeley":{"formattedCitation":"(Ministerio de Agricultura y Desarrollo Rural, 2017)","plainTextFormattedCitation":"(Ministerio de Agricultura y Desarrollo Rural, 2017)","previouslyFormattedCitation":"(Ministerio de Agricultura y Desarrollo Rural, 2017)"},"properties":{"noteIndex":0},"schema":"https://github.com/citation-style-language/schema/raw/master/csl-citation.json"}</w:instrText>
      </w:r>
      <w:r w:rsidR="003315BE">
        <w:rPr>
          <w:rFonts w:ascii="Calibri" w:eastAsia="Calibri" w:hAnsi="Calibri" w:cs="Calibri"/>
          <w:lang w:val="es-ES"/>
        </w:rPr>
        <w:fldChar w:fldCharType="separate"/>
      </w:r>
      <w:r w:rsidR="00107110" w:rsidRPr="00107110">
        <w:rPr>
          <w:rFonts w:ascii="Calibri" w:eastAsia="Calibri" w:hAnsi="Calibri" w:cs="Calibri"/>
          <w:noProof/>
          <w:lang w:val="es-ES"/>
        </w:rPr>
        <w:t>(Ministerio de Agricultura y Desarrollo Rural, 2017)</w:t>
      </w:r>
      <w:r w:rsidR="003315BE">
        <w:rPr>
          <w:rFonts w:ascii="Calibri" w:eastAsia="Calibri" w:hAnsi="Calibri" w:cs="Calibri"/>
          <w:lang w:val="es-ES"/>
        </w:rPr>
        <w:fldChar w:fldCharType="end"/>
      </w:r>
      <w:r w:rsidRPr="007C3A11">
        <w:rPr>
          <w:rFonts w:ascii="Calibri" w:eastAsia="Calibri" w:hAnsi="Calibri" w:cs="Calibri"/>
          <w:lang w:val="es-ES"/>
        </w:rPr>
        <w:t xml:space="preserve">. En el año 2017 se creó la Mesa Técnica de Agricultura Familiar y Economía Campesina, cuyo principal </w:t>
      </w:r>
      <w:r w:rsidRPr="00521DC4">
        <w:rPr>
          <w:rFonts w:ascii="Calibri" w:eastAsia="Calibri" w:hAnsi="Calibri" w:cs="Calibri"/>
          <w:color w:val="000000" w:themeColor="text1"/>
          <w:lang w:val="es-ES"/>
        </w:rPr>
        <w:t>producto son los lineamientos generales de política pública sobre el tema</w:t>
      </w:r>
      <w:r w:rsidR="00701A81">
        <w:rPr>
          <w:rFonts w:ascii="Calibri" w:eastAsia="Calibri" w:hAnsi="Calibri" w:cs="Calibri"/>
          <w:color w:val="000000" w:themeColor="text1"/>
          <w:lang w:val="es-ES"/>
        </w:rPr>
        <w:t xml:space="preserve"> </w:t>
      </w:r>
      <w:r w:rsidR="00701A81">
        <w:rPr>
          <w:rFonts w:ascii="Calibri" w:eastAsia="Calibri" w:hAnsi="Calibri" w:cs="Calibri"/>
          <w:color w:val="000000" w:themeColor="text1"/>
          <w:lang w:val="es-ES"/>
        </w:rPr>
        <w:fldChar w:fldCharType="begin" w:fldLock="1"/>
      </w:r>
      <w:r w:rsidR="00701A81">
        <w:rPr>
          <w:rFonts w:ascii="Calibri" w:eastAsia="Calibri" w:hAnsi="Calibri" w:cs="Calibri"/>
          <w:color w:val="000000" w:themeColor="text1"/>
          <w:lang w:val="es-ES"/>
        </w:rPr>
        <w:instrText>ADDIN CSL_CITATION {"citationItems":[{"id":"ITEM-1","itemData":{"abstract":"mesa técnica de agricultura familiar y economía campesina unión europea jefe de cooperación Francisco García gestor proyecto Johny Ariza Milanés jefe de at-ap/dret Aimo Baribbi «La presente publicación ha sido elabora con la asistencia de la Unión Europea. El contenido de la misma en ningún caso debe considerarse que refleja necesariamente los puntos de vista de la Unión Europea» Apoyo Presupuestario a la Estrategia de Desarrollo Rural Integral con Enfoque Territorial en Colombia. Convenio de Financiación DCI-ALA/2012/0242-518","author":[{"dropping-particle":"","family":"Ministerio de Agricultura y Desarrollo Rural","given":"","non-dropping-particle":"","parse-names":false,"suffix":""}],"id":"ITEM-1","issued":{"date-parts":[["2017"]]},"publisher-place":"Bogotá D.C","title":"Lineamientos Estratégicos de Política Pública para la Agricultura Campesina, Familiar y Comunitaria ACFC","type":"article"},"uris":["http://www.mendeley.com/documents/?uuid=a7c64d1e-8e89-3b6b-9fef-4ba9dc5e2139"]}],"mendeley":{"formattedCitation":"(Ministerio de Agricultura y Desarrollo Rural, 2017)","plainTextFormattedCitation":"(Ministerio de Agricultura y Desarrollo Rural, 2017)","previouslyFormattedCitation":"(Ministerio de Agricultura y Desarrollo Rural, 2017)"},"properties":{"noteIndex":0},"schema":"https://github.com/citation-style-language/schema/raw/master/csl-citation.json"}</w:instrText>
      </w:r>
      <w:r w:rsidR="00701A81">
        <w:rPr>
          <w:rFonts w:ascii="Calibri" w:eastAsia="Calibri" w:hAnsi="Calibri" w:cs="Calibri"/>
          <w:color w:val="000000" w:themeColor="text1"/>
          <w:lang w:val="es-ES"/>
        </w:rPr>
        <w:fldChar w:fldCharType="separate"/>
      </w:r>
      <w:r w:rsidR="00701A81" w:rsidRPr="00701A81">
        <w:rPr>
          <w:rFonts w:ascii="Calibri" w:eastAsia="Calibri" w:hAnsi="Calibri" w:cs="Calibri"/>
          <w:noProof/>
          <w:color w:val="000000" w:themeColor="text1"/>
          <w:lang w:val="es-ES"/>
        </w:rPr>
        <w:t>(Ministerio de Agricultura y Desarrollo Rural, 2017)</w:t>
      </w:r>
      <w:r w:rsidR="00701A81">
        <w:rPr>
          <w:rFonts w:ascii="Calibri" w:eastAsia="Calibri" w:hAnsi="Calibri" w:cs="Calibri"/>
          <w:color w:val="000000" w:themeColor="text1"/>
          <w:lang w:val="es-ES"/>
        </w:rPr>
        <w:fldChar w:fldCharType="end"/>
      </w:r>
      <w:r w:rsidRPr="00521DC4">
        <w:rPr>
          <w:rFonts w:ascii="Calibri" w:eastAsia="Calibri" w:hAnsi="Calibri" w:cs="Calibri"/>
          <w:color w:val="000000" w:themeColor="text1"/>
          <w:lang w:val="es-ES"/>
        </w:rPr>
        <w:t>.  Así mismo, en el año 2020 el país formuló dos resoluciones en esta materia, que adoptan, por un lado, el Plan Nacional para apoyar y consolidar la Generación de Ingresos de la Economía Campesina, Familiar y Comunitaria</w:t>
      </w:r>
      <w:r w:rsidR="00701A81">
        <w:rPr>
          <w:rFonts w:ascii="Calibri" w:eastAsia="Calibri" w:hAnsi="Calibri" w:cs="Calibri"/>
          <w:color w:val="000000" w:themeColor="text1"/>
          <w:lang w:val="es-ES"/>
        </w:rPr>
        <w:t xml:space="preserve"> </w:t>
      </w:r>
      <w:r w:rsidR="00701A81">
        <w:rPr>
          <w:rFonts w:ascii="Calibri" w:eastAsia="Calibri" w:hAnsi="Calibri" w:cs="Calibri"/>
          <w:color w:val="000000" w:themeColor="text1"/>
          <w:lang w:val="es-ES"/>
        </w:rPr>
        <w:fldChar w:fldCharType="begin" w:fldLock="1"/>
      </w:r>
      <w:r w:rsidR="00701A81">
        <w:rPr>
          <w:rFonts w:ascii="Calibri" w:eastAsia="Calibri" w:hAnsi="Calibri" w:cs="Calibri"/>
          <w:color w:val="000000" w:themeColor="text1"/>
          <w:lang w:val="es-ES"/>
        </w:rPr>
        <w:instrText>ADDIN CSL_CITATION {"citationItems":[{"id":"ITEM-1","itemData":{"author":[{"dropping-particle":"","family":"Ministerio de Agricultura y Desarrollo Rural","given":"","non-dropping-particle":"","parse-names":false,"suffix":""}],"id":"ITEM-1","issued":{"date-parts":[["2020"]]},"publisher-place":"Bogotá D.C","title":"Resolución 209 de 2020. Plan Nacional para apoyar y consolidar la Generación de Ingresos de la Economía Campesina, Familiar y Comunitaria","type":"article"},"uris":["http://www.mendeley.com/documents/?uuid=14bd46cc-e38e-303a-8fb6-fc31c34ddd14"]}],"mendeley":{"formattedCitation":"(Ministerio de Agricultura y Desarrollo Rural, 2020b)","plainTextFormattedCitation":"(Ministerio de Agricultura y Desarrollo Rural, 2020b)","previouslyFormattedCitation":"(Ministerio de Agricultura y Desarrollo Rural, 2020b)"},"properties":{"noteIndex":0},"schema":"https://github.com/citation-style-language/schema/raw/master/csl-citation.json"}</w:instrText>
      </w:r>
      <w:r w:rsidR="00701A81">
        <w:rPr>
          <w:rFonts w:ascii="Calibri" w:eastAsia="Calibri" w:hAnsi="Calibri" w:cs="Calibri"/>
          <w:color w:val="000000" w:themeColor="text1"/>
          <w:lang w:val="es-ES"/>
        </w:rPr>
        <w:fldChar w:fldCharType="separate"/>
      </w:r>
      <w:r w:rsidR="00701A81" w:rsidRPr="00701A81">
        <w:rPr>
          <w:rFonts w:ascii="Calibri" w:eastAsia="Calibri" w:hAnsi="Calibri" w:cs="Calibri"/>
          <w:noProof/>
          <w:color w:val="000000" w:themeColor="text1"/>
          <w:lang w:val="es-ES"/>
        </w:rPr>
        <w:t>(Ministerio de Agricultura y Desarrollo Rural, 2020b)</w:t>
      </w:r>
      <w:r w:rsidR="00701A81">
        <w:rPr>
          <w:rFonts w:ascii="Calibri" w:eastAsia="Calibri" w:hAnsi="Calibri" w:cs="Calibri"/>
          <w:color w:val="000000" w:themeColor="text1"/>
          <w:lang w:val="es-ES"/>
        </w:rPr>
        <w:fldChar w:fldCharType="end"/>
      </w:r>
      <w:hyperlink r:id="rId162" w:anchor="1.3.3.3" w:history="1"/>
      <w:r w:rsidRPr="00521DC4">
        <w:rPr>
          <w:rFonts w:ascii="Calibri" w:eastAsia="Calibri" w:hAnsi="Calibri" w:cs="Calibri"/>
          <w:color w:val="000000" w:themeColor="text1"/>
          <w:lang w:val="es-ES"/>
        </w:rPr>
        <w:t>; y por otro, el Plan para la Promoción de la Comercialización de la Producción de la Economía Campesina, Familiar y Comunitaria</w:t>
      </w:r>
      <w:r w:rsidR="00701A81">
        <w:rPr>
          <w:rFonts w:ascii="Calibri" w:eastAsia="Calibri" w:hAnsi="Calibri" w:cs="Calibri"/>
          <w:color w:val="000000" w:themeColor="text1"/>
          <w:lang w:val="es-ES"/>
        </w:rPr>
        <w:t xml:space="preserve"> </w:t>
      </w:r>
      <w:r w:rsidR="00701A81">
        <w:rPr>
          <w:rFonts w:ascii="Calibri" w:eastAsia="Calibri" w:hAnsi="Calibri" w:cs="Calibri"/>
          <w:color w:val="000000" w:themeColor="text1"/>
          <w:lang w:val="es-ES"/>
        </w:rPr>
        <w:fldChar w:fldCharType="begin" w:fldLock="1"/>
      </w:r>
      <w:r w:rsidR="00701A81">
        <w:rPr>
          <w:rFonts w:ascii="Calibri" w:eastAsia="Calibri" w:hAnsi="Calibri" w:cs="Calibri"/>
          <w:color w:val="000000" w:themeColor="text1"/>
          <w:lang w:val="es-ES"/>
        </w:rPr>
        <w:instrText>ADDIN CSL_CITATION {"citationItems":[{"id":"ITEM-1","itemData":{"author":[{"dropping-particle":"","family":"Ministerio de Agricultura y Desarrollo Rural","given":"","non-dropping-particle":"","parse-names":false,"suffix":""}],"id":"ITEM-1","issued":{"date-parts":[["2020"]]},"publisher-place":"Bogotá D.C","title":"Resolución 006 de 2020. Plan Nacional para la Promoción de la Comercialización de la Producción de la Economía Campesina, Familiar y Comunitaria ","type":"article"},"uris":["http://www.mendeley.com/documents/?uuid=518a6b84-33c0-3ebd-bb2b-78a7082f8563"]}],"mendeley":{"formattedCitation":"(Ministerio de Agricultura y Desarrollo Rural, 2020a)","plainTextFormattedCitation":"(Ministerio de Agricultura y Desarrollo Rural, 2020a)","previouslyFormattedCitation":"(Ministerio de Agricultura y Desarrollo Rural, 2020a)"},"properties":{"noteIndex":0},"schema":"https://github.com/citation-style-language/schema/raw/master/csl-citation.json"}</w:instrText>
      </w:r>
      <w:r w:rsidR="00701A81">
        <w:rPr>
          <w:rFonts w:ascii="Calibri" w:eastAsia="Calibri" w:hAnsi="Calibri" w:cs="Calibri"/>
          <w:color w:val="000000" w:themeColor="text1"/>
          <w:lang w:val="es-ES"/>
        </w:rPr>
        <w:fldChar w:fldCharType="separate"/>
      </w:r>
      <w:r w:rsidR="00701A81" w:rsidRPr="00701A81">
        <w:rPr>
          <w:rFonts w:ascii="Calibri" w:eastAsia="Calibri" w:hAnsi="Calibri" w:cs="Calibri"/>
          <w:noProof/>
          <w:color w:val="000000" w:themeColor="text1"/>
          <w:lang w:val="es-ES"/>
        </w:rPr>
        <w:t>(Ministerio de Agricultura y Desarrollo Rural, 2020a)</w:t>
      </w:r>
      <w:r w:rsidR="00701A81">
        <w:rPr>
          <w:rFonts w:ascii="Calibri" w:eastAsia="Calibri" w:hAnsi="Calibri" w:cs="Calibri"/>
          <w:color w:val="000000" w:themeColor="text1"/>
          <w:lang w:val="es-ES"/>
        </w:rPr>
        <w:fldChar w:fldCharType="end"/>
      </w:r>
      <w:r w:rsidRPr="00521DC4">
        <w:rPr>
          <w:rFonts w:ascii="Calibri" w:eastAsia="Calibri" w:hAnsi="Calibri" w:cs="Calibri"/>
          <w:color w:val="000000" w:themeColor="text1"/>
          <w:lang w:val="es-ES"/>
        </w:rPr>
        <w:t xml:space="preserve">. </w:t>
      </w:r>
    </w:p>
    <w:p w14:paraId="54DC47B6" w14:textId="14205279" w:rsidR="008E61BF" w:rsidRPr="008E61BF" w:rsidRDefault="008E61BF" w:rsidP="000928D3">
      <w:pPr>
        <w:pStyle w:val="Prrafodelista"/>
        <w:numPr>
          <w:ilvl w:val="0"/>
          <w:numId w:val="3"/>
        </w:numPr>
        <w:spacing w:after="0" w:line="240" w:lineRule="auto"/>
        <w:ind w:left="284" w:hanging="142"/>
        <w:jc w:val="both"/>
        <w:rPr>
          <w:rFonts w:ascii="Calibri" w:eastAsia="Calibri" w:hAnsi="Calibri" w:cs="Calibri"/>
          <w:lang w:val="es-ES"/>
        </w:rPr>
      </w:pPr>
      <w:r w:rsidRPr="00EA6686">
        <w:t>El Plan Nacional Rural del Sistema para la Garantía Progresiva del Derecho Humano a la Alimentación</w:t>
      </w:r>
      <w:r w:rsidR="00EA6686" w:rsidRPr="00EA6686">
        <w:t xml:space="preserve"> se orienta a “garantizar, de manera progresiva, el derecho a la alimentación de la población rural mediante el desarrollo de acciones intersectoriales, coordinadas y articuladas” </w:t>
      </w:r>
      <w:r w:rsidR="00EA6686" w:rsidRPr="00EA6686">
        <w:fldChar w:fldCharType="begin" w:fldLock="1"/>
      </w:r>
      <w:r w:rsidR="00507979">
        <w:instrText>ADDIN CSL_CITATION {"citationItems":[{"id":"ITEM-1","itemData":{"abstract":"() \"Por la cual se adopta el Plan Nacional Rural del Sistema para la Garantía Progresiva del Derecho a la Alimentación formulado en cumplimiento de lo establecido en los Puntos 1 y 1.3.4 del Acuerdo Final para la Terminación del Conflicto y la Construcción de una Paz Estable y Duradera'' LOS MINISTROS DE AGRICULTURA Y DESARROLLO RURAL, SALUD Y PROTECCIÓN SOCIAL, COMERCIO, INDUSTRIA Y TURISMO, EDUCACIÓN NACIONAL, AMBIENTE Y DESARROLLO SOSTENIBLE, VIVIENDA, CIUDAD Y TERRITORIO, Y LOS DIRECTORES DEL DEPARTAMENTO NACIONAL DE PLANEACIÓN Y DEL DEPARTAMENTO ADMINISTRATIVO PARA LA PROSPERIDAD SOCIAL En ejercicio de sus facultades constitucionales y legales, en particular las conferidas en los artículos 208 y 209 de la Constitución Política, el artículo 59 de la Ley 489 de 1998, y CONSIDERANDO Que el artículo 22 de la Constitución Política establece que la paz es un derecho y un deber de obligatorio cumplimiento. Que el artículo 43 ibídem señala que las mujeres durante el embarazo y después del parto gozarán de especial asistencia y protección del Estado, y recibirán de este subsidio alimentario si entonces estuviere desempleada o desamparada. Que el artículo 44 de la Carta Política establece que la alimentación equilibrada es un derecho fundamental de los niños para garantizar su desarrollo integral y armónico. Que el artículo 64 superior dispone que es deber del Estado promover el acceso progresivo a la propiedad de la tierra de los trabajadores agrarios, en forma individual o asociativa, y a los servicios de educación, salud, vivienda, comunicaciones, comercialización de los productos, asistencia técnica y empresarial, con el fin de mejorar el ingreso y calidad de vida de los campesinos. Que el artículo 65 ibídem consagra que la producción de alimentos gozará de la especial protección del Estado. Para tal efecto, se otorgará prioridad al desarrollo integral de las actividades agrícolas, pecuarias, pesqueras, forestales y agroindustriales, así como a la construcción de obras de infraestructura física y adecuación de tierras. De igual manera, el Estado promoverá la investigación y la transferencia de tecnología para la producción de alimentos y materias primas de origen agropecuario, con el propósito de incrementar la productividad.","author":[{"dropping-particle":"","family":"Ministerio de Agricultura y Desarrollo Rural","given":"","non-dropping-particle":"","parse-names":false,"suffix":""}],"id":"ITEM-1","issued":{"date-parts":[["2021"]]},"publisher-place":"Bogotá D.C","title":"Plan Nacional Rural del Sistema para la Garantía Progresiva del Derecho a la Alimentación","type":"article"},"uris":["http://www.mendeley.com/documents/?uuid=296ed46e-d255-3650-b591-87e83f329cf9"]}],"mendeley":{"formattedCitation":"(Ministerio de Agricultura y Desarrollo Rural, 2021)","plainTextFormattedCitation":"(Ministerio de Agricultura y Desarrollo Rural, 2021)","previouslyFormattedCitation":"(Ministerio de Agricultura y Desarrollo Rural, 2021)"},"properties":{"noteIndex":0},"schema":"https://github.com/citation-style-language/schema/raw/master/csl-citation.json"}</w:instrText>
      </w:r>
      <w:r w:rsidR="00EA6686" w:rsidRPr="00EA6686">
        <w:fldChar w:fldCharType="separate"/>
      </w:r>
      <w:r w:rsidR="00EA6686" w:rsidRPr="00EA6686">
        <w:rPr>
          <w:noProof/>
        </w:rPr>
        <w:t>(Ministerio de Agricultura y Desarrollo Rural, 2021)</w:t>
      </w:r>
      <w:r w:rsidR="00EA6686" w:rsidRPr="00EA6686">
        <w:fldChar w:fldCharType="end"/>
      </w:r>
      <w:r w:rsidR="00EA6686" w:rsidRPr="00EA6686">
        <w:t>; asimismo,</w:t>
      </w:r>
      <w:r w:rsidRPr="00EA6686">
        <w:t xml:space="preserve"> contempla el mejoramiento de la infraestructura para la comercialización de los productos de las comunidades rurales y el fortalecimiento de las capacidades comerciales de los pequeños productores rurales y grupos étnicos. Esta última</w:t>
      </w:r>
      <w:r>
        <w:t xml:space="preserve"> línea de acción se articulará con la Estrategia Nacional y la Ley de Compras Públicas Locales, y con las acciones establecidas en el Plan Nacional de Comercialización de la Economía Campesina, Familiar y Comunitaria para fortalecer circuitos cortos de comercialización.</w:t>
      </w:r>
      <w:r w:rsidR="00D4344F">
        <w:t xml:space="preserve"> La ley de compras públicas locales busca establecer condiciones e instrumentos de abastecimiento alimentario para que todos los programas públicos de suministro y distribución de alimentos promuevan la participación de pequeños productores locales, productores locales agropecuarios y productores agropecuarios pertenecientes a comunidades étnicas, cuyos sistemas productivos pertenezcan a la Agricultura Campesina, Familiar y Comunitaria </w:t>
      </w:r>
      <w:r w:rsidR="00D4344F">
        <w:fldChar w:fldCharType="begin" w:fldLock="1"/>
      </w:r>
      <w:r w:rsidR="006B6A93">
        <w:instrText>ADDIN CSL_CITATION {"citationItems":[{"id":"ITEM-1","itemData":{"author":[{"dropping-particle":"","family":"Congreso de Colombia","given":"","non-dropping-particle":"","parse-names":false,"suffix":""}],"id":"ITEM-1","issued":{"date-parts":[["2020"]]},"publisher-place":"Bogotá D.C","title":"Ley 2046 de 2020. Mecanismos para promover la participación de pequeños productores locales agropecuarios y de la agricultura campesina, familiar y comunitaria en los mercados de compras públicas de alimentos","type":"article"},"uris":["http://www.mendeley.com/documents/?uuid=8c6133e3-d8f3-3c9e-bba0-b23d2048eb98"]}],"mendeley":{"formattedCitation":"(Congreso de Colombia, 2020)","plainTextFormattedCitation":"(Congreso de Colombia, 2020)","previouslyFormattedCitation":"(Congreso de Colombia, 2020)"},"properties":{"noteIndex":0},"schema":"https://github.com/citation-style-language/schema/raw/master/csl-citation.json"}</w:instrText>
      </w:r>
      <w:r w:rsidR="00D4344F">
        <w:fldChar w:fldCharType="separate"/>
      </w:r>
      <w:r w:rsidR="00D4344F" w:rsidRPr="00D4344F">
        <w:rPr>
          <w:noProof/>
        </w:rPr>
        <w:t>(Congreso de Colombia, 2020)</w:t>
      </w:r>
      <w:r w:rsidR="00D4344F">
        <w:fldChar w:fldCharType="end"/>
      </w:r>
      <w:r w:rsidR="00D4344F">
        <w:t>.</w:t>
      </w:r>
    </w:p>
    <w:p w14:paraId="3C4160E0" w14:textId="77777777" w:rsidR="00275DBE" w:rsidRPr="00275DBE" w:rsidRDefault="006351D1" w:rsidP="000928D3">
      <w:pPr>
        <w:pStyle w:val="Prrafodelista"/>
        <w:numPr>
          <w:ilvl w:val="0"/>
          <w:numId w:val="7"/>
        </w:numPr>
        <w:tabs>
          <w:tab w:val="num" w:pos="1440"/>
        </w:tabs>
        <w:ind w:left="284" w:hanging="142"/>
        <w:jc w:val="both"/>
        <w:rPr>
          <w:rFonts w:eastAsia="Montserrat"/>
          <w:color w:val="000000" w:themeColor="text1"/>
        </w:rPr>
      </w:pPr>
      <w:r>
        <w:lastRenderedPageBreak/>
        <w:t>El país ha avanzado en la formulación de la Política Nacional para la Prevención de Pérdidas y Desperdicios de Alimentos. Esta herramienta busca contribuir a aspectos estructurales de los sistemas alimentarios que reducen pérdidas de alimentos mediante la mejora de la planificación agropecuaria, el derecho a la titulación de la propiedad para mejorar las condiciones previas y posteriores a la cosecha; entre otros; así como la prevención y reducción de desperdicios mediante la mejora de las condiciones y los comportamientos de consumo de alimentos; además, de la medición y monitoreo de este fenómeno</w:t>
      </w:r>
      <w:r w:rsidR="007B14B7">
        <w:t xml:space="preserve"> </w:t>
      </w:r>
      <w:r w:rsidR="007B14B7">
        <w:fldChar w:fldCharType="begin" w:fldLock="1"/>
      </w:r>
      <w:r w:rsidR="00275DBE">
        <w:instrText>ADDIN CSL_CITATION {"citationItems":[{"id":"ITEM-1","itemData":{"abstract":"El Congreso de la República de Colombia DECRETA: CAPÍTULO I Disposiciones generales Artículo 1°. Objeto. El objeto de la presente ley es crear la política contra la pérdida y el desperdicio de alimentos, estableciendo medidas para reducir estos fenómenos, contribuyendo al desarrollo sostenible desde la inclusión social, la sostenibilidad ambiental y el desarrollo económico, promoviendo una vida digna para todos los habitantes. La reducción de pérdidas y desperdicios de alimentos implica sensibilizar, formar, movilizar y responsabilizar a los productores, procesadores, distribuidores de productos alimenticios, consumidores y asociaciones a nivel local, departamental y nacional para realizar un manejo adecuado de los alimentos priorizando como destino final el consumo humano. Artículo 2°. Ámbito de aplicación. Las disposiciones que conforman la presente ley serán aplicables a todos los actores de la cadena de suministro de alimentos, relacionadas directa o indirectamente con el sector de alimentos, identificados como personas naturales o jurídicas, privadas o públicas, nacionales o extranjeras con actividad en Colombia. Artículo 3°. Priorización de acciones para reducir pérdidas y desperdicios de alimentos para consumo humano. Las acciones tendientes a reducir las pérdidas o desperdicios de alimentos para consumo humano se llevarán a cabo en el siguiente orden de prioridad: a) Reducción; b) Consumo humano; c) Procesos de aprovechamiento de residuos orgánicos y/o energías renovables; d) Alimentación animal. Artículo 4°. Priorización de acciones para reducir pérdidas y desperdicios de alimentos para consumo animal. Las acciones tendientes a reducir las pérdidas o desperdicios de alimentos para consumo animal se llevarán a cabo en el siguiente orden de prioridad: a) Reducción; b) Alimentación animal; c) Destrucción. CAPÍTULO II Política contra la Pérdida y el Desperdicio de Alimentos Artículo 5°. Política contra la pérdida y desperdicio de alimentos. Créese la Política contra la Pérdida y el Desperdicio de Alimentos, la cual estará a cargo de la Comisión Intersectorial de Seguridad Alimentaria y Nutricional (Cisan), y cuyo objetivo principal será la configuración de medidas comprensivas e integrales que permitan evitar los fenómenos de pérdida cuantitativa y cualitativa de alimentos destinados al consumo humano, así como el desperdicio de estos a lo largo de la cadena de suministro en el territorio nacional. La Política contra el Desperdicio de Alimentos se …","author":[{"dropping-particle":"","family":"Congreso de la República de Colombia","given":"","non-dropping-particle":"","parse-names":false,"suffix":""}],"id":"ITEM-1","issued":{"date-parts":[["2019"]]},"publisher-place":"Bogotá D.C","title":"Ley 1990 de 2019. Política para prevenir la pérdida y el desperdicio de alimentos ","type":"article"},"uris":["http://www.mendeley.com/documents/?uuid=c9ec0766-1a91-36cb-b36a-0f96165cfbe3"]}],"mendeley":{"formattedCitation":"(Congreso de la República de Colombia, 2019)","plainTextFormattedCitation":"(Congreso de la República de Colombia, 2019)","previouslyFormattedCitation":"(Congreso de la República de Colombia, 2019)"},"properties":{"noteIndex":0},"schema":"https://github.com/citation-style-language/schema/raw/master/csl-citation.json"}</w:instrText>
      </w:r>
      <w:r w:rsidR="007B14B7">
        <w:fldChar w:fldCharType="separate"/>
      </w:r>
      <w:r w:rsidR="007B14B7" w:rsidRPr="007B14B7">
        <w:rPr>
          <w:noProof/>
        </w:rPr>
        <w:t>(Congreso de la República de Colombia, 2019)</w:t>
      </w:r>
      <w:r w:rsidR="007B14B7">
        <w:fldChar w:fldCharType="end"/>
      </w:r>
      <w:r>
        <w:t xml:space="preserve">. </w:t>
      </w:r>
    </w:p>
    <w:p w14:paraId="4585920A" w14:textId="37D58D69" w:rsidR="00887B5E" w:rsidRPr="00275DBE" w:rsidRDefault="00887B5E" w:rsidP="000928D3">
      <w:pPr>
        <w:pStyle w:val="Prrafodelista"/>
        <w:numPr>
          <w:ilvl w:val="0"/>
          <w:numId w:val="7"/>
        </w:numPr>
        <w:tabs>
          <w:tab w:val="num" w:pos="1440"/>
        </w:tabs>
        <w:ind w:left="284" w:hanging="142"/>
        <w:jc w:val="both"/>
        <w:rPr>
          <w:rFonts w:eastAsia="Montserrat"/>
          <w:color w:val="000000" w:themeColor="text1"/>
        </w:rPr>
      </w:pPr>
      <w:r w:rsidRPr="00275DBE">
        <w:rPr>
          <w:rFonts w:ascii="Calibri" w:eastAsia="Calibri" w:hAnsi="Calibri" w:cs="Calibri"/>
          <w:color w:val="000000" w:themeColor="text1"/>
          <w:lang w:val="es"/>
        </w:rPr>
        <w:t>El Programa de Alimentación Escolar (PAE) es una de las principales estrategias del sector educativo que busca contribuir al acceso y permanencia escolar de los niños, las niñas, adolescentes y jóvenes en edad escolar</w:t>
      </w:r>
      <w:r w:rsidR="00275DBE" w:rsidRPr="00275DBE">
        <w:rPr>
          <w:rFonts w:ascii="Calibri" w:eastAsia="Calibri" w:hAnsi="Calibri" w:cs="Calibri"/>
          <w:color w:val="000000" w:themeColor="text1"/>
          <w:lang w:val="es"/>
        </w:rPr>
        <w:fldChar w:fldCharType="begin" w:fldLock="1"/>
      </w:r>
      <w:r w:rsidR="00275DBE" w:rsidRPr="00275DBE">
        <w:rPr>
          <w:rFonts w:ascii="Calibri" w:eastAsia="Calibri" w:hAnsi="Calibri" w:cs="Calibri"/>
          <w:color w:val="000000" w:themeColor="text1"/>
          <w:lang w:val="es"/>
        </w:rPr>
        <w:instrText>ADDIN CSL_CITATION {"citationItems":[{"id":"ITEM-1","itemData":{"URL":"https://www.gestionmineducacion.info/alimentacion-escolar/","accessed":{"date-parts":[["2021","9","12"]]},"author":[{"dropping-particle":"","family":"Ministerio de Educación Nacional","given":"","non-dropping-particle":"","parse-names":false,"suffix":""}],"id":"ITEM-1","issued":{"date-parts":[["2021"]]},"title":"Unidad Administrativa Especial de Alimentación Escolar ","type":"webpage"},"uris":["http://www.mendeley.com/documents/?uuid=ab7deff1-0a4a-3ba6-8cf8-fec780cf949a"]}],"mendeley":{"formattedCitation":"(Ministerio de Educación Nacional, 2021)","plainTextFormattedCitation":"(Ministerio de Educación Nacional, 2021)","previouslyFormattedCitation":"(Ministerio de Educación Nacional, 2021)"},"properties":{"noteIndex":0},"schema":"https://github.com/citation-style-language/schema/raw/master/csl-citation.json"}</w:instrText>
      </w:r>
      <w:r w:rsidR="00275DBE" w:rsidRPr="00275DBE">
        <w:rPr>
          <w:rFonts w:ascii="Calibri" w:eastAsia="Calibri" w:hAnsi="Calibri" w:cs="Calibri"/>
          <w:color w:val="000000" w:themeColor="text1"/>
          <w:lang w:val="es"/>
        </w:rPr>
        <w:fldChar w:fldCharType="separate"/>
      </w:r>
      <w:r w:rsidR="00275DBE" w:rsidRPr="00275DBE">
        <w:rPr>
          <w:rFonts w:ascii="Calibri" w:eastAsia="Calibri" w:hAnsi="Calibri" w:cs="Calibri"/>
          <w:noProof/>
          <w:color w:val="000000" w:themeColor="text1"/>
          <w:lang w:val="es"/>
        </w:rPr>
        <w:t>(Ministerio de Educación Nacional, 2021)</w:t>
      </w:r>
      <w:r w:rsidR="00275DBE" w:rsidRPr="00275DBE">
        <w:rPr>
          <w:rFonts w:ascii="Calibri" w:eastAsia="Calibri" w:hAnsi="Calibri" w:cs="Calibri"/>
          <w:color w:val="000000" w:themeColor="text1"/>
          <w:lang w:val="es"/>
        </w:rPr>
        <w:fldChar w:fldCharType="end"/>
      </w:r>
      <w:r w:rsidRPr="00275DBE">
        <w:rPr>
          <w:rFonts w:ascii="Calibri" w:eastAsia="Calibri" w:hAnsi="Calibri" w:cs="Calibri"/>
          <w:color w:val="000000" w:themeColor="text1"/>
          <w:lang w:val="es"/>
        </w:rPr>
        <w:t xml:space="preserve">. En el año 2020, Colombia estableció la estructura interna de la Unidad Administrativa Especial de Alimentación Escolar – </w:t>
      </w:r>
      <w:r w:rsidRPr="00275DBE">
        <w:rPr>
          <w:rFonts w:ascii="Calibri" w:eastAsia="Calibri" w:hAnsi="Calibri" w:cs="Calibri"/>
          <w:i/>
          <w:color w:val="000000" w:themeColor="text1"/>
          <w:lang w:val="es"/>
        </w:rPr>
        <w:t>Alimentos para aprender</w:t>
      </w:r>
      <w:r w:rsidR="00275DBE" w:rsidRPr="00275DBE">
        <w:rPr>
          <w:rFonts w:ascii="Calibri" w:eastAsia="Calibri" w:hAnsi="Calibri" w:cs="Calibri"/>
          <w:i/>
          <w:color w:val="000000" w:themeColor="text1"/>
          <w:lang w:val="es"/>
        </w:rPr>
        <w:t xml:space="preserve"> </w:t>
      </w:r>
      <w:r w:rsidR="00275DBE" w:rsidRPr="00275DBE">
        <w:rPr>
          <w:rFonts w:ascii="Calibri" w:eastAsia="Calibri" w:hAnsi="Calibri" w:cs="Calibri"/>
          <w:color w:val="000000" w:themeColor="text1"/>
          <w:lang w:val="es"/>
        </w:rPr>
        <w:t>(UAPA)</w:t>
      </w:r>
      <w:r w:rsidRPr="00275DBE">
        <w:rPr>
          <w:rFonts w:ascii="Calibri" w:eastAsia="Calibri" w:hAnsi="Calibri" w:cs="Calibri"/>
          <w:color w:val="000000" w:themeColor="text1"/>
          <w:lang w:val="es"/>
        </w:rPr>
        <w:t xml:space="preserve">, </w:t>
      </w:r>
      <w:r w:rsidR="00275DBE" w:rsidRPr="00275DBE">
        <w:rPr>
          <w:rFonts w:ascii="Calibri" w:eastAsia="Calibri" w:hAnsi="Calibri" w:cs="Calibri"/>
          <w:color w:val="000000" w:themeColor="text1"/>
          <w:lang w:val="es"/>
        </w:rPr>
        <w:t xml:space="preserve">como una entidad adscrita al Ministerio de Educación Nacional, </w:t>
      </w:r>
      <w:r w:rsidRPr="00275DBE">
        <w:rPr>
          <w:rFonts w:ascii="Calibri" w:eastAsia="Calibri" w:hAnsi="Calibri" w:cs="Calibri"/>
          <w:color w:val="000000" w:themeColor="text1"/>
          <w:lang w:val="es"/>
        </w:rPr>
        <w:t xml:space="preserve">que </w:t>
      </w:r>
      <w:r w:rsidRPr="00275DBE">
        <w:rPr>
          <w:rFonts w:ascii="Calibri" w:eastAsia="Calibri" w:hAnsi="Calibri" w:cs="Calibri"/>
          <w:lang w:val="es-ES"/>
        </w:rPr>
        <w:t>tiene como objeto fijar y desarrollar la política e</w:t>
      </w:r>
      <w:r w:rsidR="00275DBE" w:rsidRPr="00275DBE">
        <w:rPr>
          <w:rFonts w:ascii="Calibri" w:eastAsia="Calibri" w:hAnsi="Calibri" w:cs="Calibri"/>
          <w:lang w:val="es-ES"/>
        </w:rPr>
        <w:t xml:space="preserve">n materia alimentación escolar </w:t>
      </w:r>
      <w:r w:rsidR="00275DBE" w:rsidRPr="00275DBE">
        <w:rPr>
          <w:rFonts w:ascii="Calibri" w:eastAsia="Calibri" w:hAnsi="Calibri" w:cs="Calibri"/>
          <w:lang w:val="es-ES"/>
        </w:rPr>
        <w:fldChar w:fldCharType="begin" w:fldLock="1"/>
      </w:r>
      <w:r w:rsidR="00275DBE" w:rsidRPr="00275DBE">
        <w:rPr>
          <w:rFonts w:ascii="Calibri" w:eastAsia="Calibri" w:hAnsi="Calibri" w:cs="Calibri"/>
          <w:lang w:val="es-ES"/>
        </w:rPr>
        <w:instrText>ADDIN CSL_CITATION {"citationItems":[{"id":"ITEM-1","itemData":{"author":[{"dropping-particle":"","family":"Ministerio de Educación Nacional","given":"","non-dropping-particle":"","parse-names":false,"suffix":""}],"id":"ITEM-1","issued":{"date-parts":[["2020"]]},"publisher-place":"Bogotá D.C","title":"Decreto 218 de 2020. Estructura interna de la Unidad Administrativa Especial de Alimentación Escolar - Alimentos para Aprender","type":"article"},"uris":["http://www.mendeley.com/documents/?uuid=73fd30b3-1204-33e6-992c-2acc4fcd894d"]}],"mendeley":{"formattedCitation":"(Ministerio de Educación Nacional, 2020)","plainTextFormattedCitation":"(Ministerio de Educación Nacional, 2020)","previouslyFormattedCitation":"(Ministerio de Educación Nacional, 2020)"},"properties":{"noteIndex":0},"schema":"https://github.com/citation-style-language/schema/raw/master/csl-citation.json"}</w:instrText>
      </w:r>
      <w:r w:rsidR="00275DBE" w:rsidRPr="00275DBE">
        <w:rPr>
          <w:rFonts w:ascii="Calibri" w:eastAsia="Calibri" w:hAnsi="Calibri" w:cs="Calibri"/>
          <w:lang w:val="es-ES"/>
        </w:rPr>
        <w:fldChar w:fldCharType="separate"/>
      </w:r>
      <w:r w:rsidR="00275DBE" w:rsidRPr="00275DBE">
        <w:rPr>
          <w:rFonts w:ascii="Calibri" w:eastAsia="Calibri" w:hAnsi="Calibri" w:cs="Calibri"/>
          <w:noProof/>
          <w:lang w:val="es-ES"/>
        </w:rPr>
        <w:t>(Ministerio de Educación Nacional, 2020)</w:t>
      </w:r>
      <w:r w:rsidR="00275DBE" w:rsidRPr="00275DBE">
        <w:rPr>
          <w:rFonts w:ascii="Calibri" w:eastAsia="Calibri" w:hAnsi="Calibri" w:cs="Calibri"/>
          <w:lang w:val="es-ES"/>
        </w:rPr>
        <w:fldChar w:fldCharType="end"/>
      </w:r>
      <w:r w:rsidR="00275DBE" w:rsidRPr="00275DBE">
        <w:rPr>
          <w:rFonts w:ascii="Calibri" w:eastAsia="Calibri" w:hAnsi="Calibri" w:cs="Calibri"/>
          <w:lang w:val="es-ES"/>
        </w:rPr>
        <w:t>. La UAPA se orienta a f</w:t>
      </w:r>
      <w:r w:rsidR="00D4344F">
        <w:rPr>
          <w:rFonts w:ascii="Calibri" w:eastAsia="Calibri" w:hAnsi="Calibri" w:cs="Calibri"/>
          <w:lang w:val="es-ES"/>
        </w:rPr>
        <w:t xml:space="preserve">ortalecer </w:t>
      </w:r>
      <w:r w:rsidR="00275DBE" w:rsidRPr="00275DBE">
        <w:t>los esquemas de financiación del Programa de Alimentación Escolar, definir esquemas para promover la transparencia en contratación del PAE, ampliar su cobertura y garantizar la continuidad con criterios técnicos de focalización; garantizar calidad e inocuidad de la alimentación escolar, y proponer modelos de operación para fortalecer la territorialidad en esta materia</w:t>
      </w:r>
      <w:r w:rsidR="00275DBE">
        <w:t xml:space="preserve"> </w:t>
      </w:r>
      <w:r w:rsidR="00275DBE">
        <w:fldChar w:fldCharType="begin" w:fldLock="1"/>
      </w:r>
      <w:r w:rsidR="00D4344F">
        <w:instrText>ADDIN CSL_CITATION {"citationItems":[{"id":"ITEM-1","itemData":{"author":[{"dropping-particle":"","family":"Ministerio de Educación Nacional","given":"","non-dropping-particle":"","parse-names":false,"suffix":""}],"id":"ITEM-1","issued":{"date-parts":[["2020"]]},"publisher-place":"Bogotá D.C","title":"Decreto 218 de 2020. Estructura interna de la Unidad Administrativa Especial de Alimentación Escolar - Alimentos para Aprender","type":"article"},"uris":["http://www.mendeley.com/documents/?uuid=73fd30b3-1204-33e6-992c-2acc4fcd894d"]}],"mendeley":{"formattedCitation":"(Ministerio de Educación Nacional, 2020)","plainTextFormattedCitation":"(Ministerio de Educación Nacional, 2020)","previouslyFormattedCitation":"(Ministerio de Educación Nacional, 2020)"},"properties":{"noteIndex":0},"schema":"https://github.com/citation-style-language/schema/raw/master/csl-citation.json"}</w:instrText>
      </w:r>
      <w:r w:rsidR="00275DBE">
        <w:fldChar w:fldCharType="separate"/>
      </w:r>
      <w:r w:rsidR="00275DBE" w:rsidRPr="00275DBE">
        <w:rPr>
          <w:noProof/>
        </w:rPr>
        <w:t>(Ministerio de Educación Nacional, 2020)</w:t>
      </w:r>
      <w:r w:rsidR="00275DBE">
        <w:fldChar w:fldCharType="end"/>
      </w:r>
      <w:r w:rsidR="00275DBE" w:rsidRPr="00275DBE">
        <w:t>.</w:t>
      </w:r>
    </w:p>
    <w:p w14:paraId="14DB0A34" w14:textId="77777777" w:rsidR="008E61BF" w:rsidRDefault="008E61BF" w:rsidP="000928D3">
      <w:pPr>
        <w:pStyle w:val="Prrafodelista"/>
        <w:numPr>
          <w:ilvl w:val="0"/>
          <w:numId w:val="7"/>
        </w:numPr>
        <w:tabs>
          <w:tab w:val="num" w:pos="1440"/>
        </w:tabs>
        <w:ind w:left="284" w:hanging="142"/>
        <w:jc w:val="both"/>
        <w:rPr>
          <w:rFonts w:eastAsia="Montserrat"/>
          <w:color w:val="000000" w:themeColor="text1"/>
        </w:rPr>
      </w:pPr>
      <w:r w:rsidRPr="009F1A75">
        <w:rPr>
          <w:rFonts w:eastAsia="Montserrat" w:cs="Calibri"/>
        </w:rPr>
        <w:t xml:space="preserve">La </w:t>
      </w:r>
      <w:r>
        <w:rPr>
          <w:rFonts w:eastAsia="Montserrat" w:cs="Calibri"/>
        </w:rPr>
        <w:t xml:space="preserve">Estrategia Nacional de Economía Circular </w:t>
      </w:r>
      <w:r w:rsidRPr="00E749AA">
        <w:rPr>
          <w:rFonts w:eastAsia="Montserrat"/>
          <w:color w:val="000000" w:themeColor="text1"/>
        </w:rPr>
        <w:t>es una alternativa que</w:t>
      </w:r>
      <w:r>
        <w:rPr>
          <w:rFonts w:eastAsia="Montserrat"/>
          <w:color w:val="000000" w:themeColor="text1"/>
        </w:rPr>
        <w:t xml:space="preserve"> </w:t>
      </w:r>
      <w:r>
        <w:t xml:space="preserve">implica incrementar la eficiencia en el uso de materiales, agua y energía, teniendo en cuenta la capacidad de recuperación de los ecosistemas y el uso circular de los flujos de materiales, maximizando su valor agregado y su vida útil </w:t>
      </w:r>
      <w:r w:rsidRPr="00E749AA">
        <w:rPr>
          <w:rFonts w:eastAsia="Montserrat"/>
          <w:color w:val="000000" w:themeColor="text1"/>
        </w:rPr>
        <w:fldChar w:fldCharType="begin" w:fldLock="1"/>
      </w:r>
      <w:r>
        <w:rPr>
          <w:rFonts w:eastAsia="Montserrat"/>
          <w:color w:val="000000" w:themeColor="text1"/>
        </w:rPr>
        <w:instrText>ADDIN CSL_CITATION {"citationItems":[{"id":"ITEM-1","itemData":{"author":[{"dropping-particle":"","family":"Gobierno de la República de Colombia.","given":"","non-dropping-particle":"","parse-names":false,"suffix":""}],"container-title":"Presidencia de la República","id":"ITEM-1","issued":{"date-parts":[["2019"]]},"publisher":"Ministerio de Ambiente y Desarrollo Sostenible; Ministerio de Comercio, Industria y Turismo","publisher-place":"Bogotá D.C., Colombia","title":"Estrategia Nacional de Economía Circular: Cierre de ciclos de materiales, innovación tecnológica, colaboración y nuevos modelos de negocio","type":"article"},"uris":["http://www.mendeley.com/documents/?uuid=8784f892-761f-3ff8-8ec0-09752dedc5c2"]}],"mendeley":{"formattedCitation":"(Gobierno de la República de Colombia., 2019)","manualFormatting":"(Gobierno de la República de Colombia, 2019)","plainTextFormattedCitation":"(Gobierno de la República de Colombia., 2019)","previouslyFormattedCitation":"(Gobierno de la República de Colombia., 2019)"},"properties":{"noteIndex":0},"schema":"https://github.com/citation-style-language/schema/raw/master/csl-citation.json"}</w:instrText>
      </w:r>
      <w:r w:rsidRPr="00E749AA">
        <w:rPr>
          <w:rFonts w:eastAsia="Montserrat"/>
          <w:color w:val="000000" w:themeColor="text1"/>
        </w:rPr>
        <w:fldChar w:fldCharType="separate"/>
      </w:r>
      <w:r w:rsidRPr="00107110">
        <w:rPr>
          <w:rFonts w:eastAsia="Montserrat"/>
          <w:noProof/>
          <w:color w:val="000000" w:themeColor="text1"/>
        </w:rPr>
        <w:t>(Gobie</w:t>
      </w:r>
      <w:r>
        <w:rPr>
          <w:rFonts w:eastAsia="Montserrat"/>
          <w:noProof/>
          <w:color w:val="000000" w:themeColor="text1"/>
        </w:rPr>
        <w:t>rno de la República de Colombia</w:t>
      </w:r>
      <w:r w:rsidRPr="00107110">
        <w:rPr>
          <w:rFonts w:eastAsia="Montserrat"/>
          <w:noProof/>
          <w:color w:val="000000" w:themeColor="text1"/>
        </w:rPr>
        <w:t>, 2019)</w:t>
      </w:r>
      <w:r w:rsidRPr="00E749AA">
        <w:rPr>
          <w:rFonts w:eastAsia="Montserrat"/>
          <w:color w:val="000000" w:themeColor="text1"/>
        </w:rPr>
        <w:fldChar w:fldCharType="end"/>
      </w:r>
    </w:p>
    <w:p w14:paraId="19FA3BA6" w14:textId="1F59BA71" w:rsidR="000849A6" w:rsidRPr="008C6149" w:rsidRDefault="000849A6" w:rsidP="000928D3">
      <w:pPr>
        <w:pStyle w:val="Prrafodelista"/>
        <w:numPr>
          <w:ilvl w:val="0"/>
          <w:numId w:val="7"/>
        </w:numPr>
        <w:tabs>
          <w:tab w:val="num" w:pos="1440"/>
        </w:tabs>
        <w:ind w:left="284" w:hanging="142"/>
        <w:jc w:val="both"/>
        <w:rPr>
          <w:rFonts w:eastAsia="Montserrat"/>
          <w:color w:val="000000" w:themeColor="text1"/>
        </w:rPr>
      </w:pPr>
      <w:r w:rsidRPr="000849A6">
        <w:rPr>
          <w:rFonts w:eastAsia="Montserrat" w:cs="Calibri"/>
        </w:rPr>
        <w:t xml:space="preserve">La iniciativa </w:t>
      </w:r>
      <w:r w:rsidRPr="000849A6">
        <w:rPr>
          <w:rFonts w:eastAsia="Montserrat" w:cs="Calibri"/>
          <w:i/>
          <w:iCs/>
        </w:rPr>
        <w:t>Innovation for Nutrition – I4N</w:t>
      </w:r>
      <w:r w:rsidR="00D4344F">
        <w:rPr>
          <w:rFonts w:eastAsia="Montserrat" w:cs="Calibri"/>
          <w:i/>
          <w:iCs/>
        </w:rPr>
        <w:t>,</w:t>
      </w:r>
      <w:r w:rsidRPr="000849A6">
        <w:rPr>
          <w:rFonts w:eastAsia="Montserrat" w:cs="Calibri"/>
        </w:rPr>
        <w:t xml:space="preserve"> busca impulsar estrategias novedosas y visionarias, para promover activamente la lucha contra la malnutrición en Colombia y América Latina y el Caribe, a través de la generación de alianzas, oportunidades, soluciones y mecanismos de gestión rápidos, innovadores y replicables que apuntan al ODS 2 – Hambre Cero.</w:t>
      </w:r>
    </w:p>
    <w:p w14:paraId="505238A6" w14:textId="7B426194" w:rsidR="008C6149" w:rsidRDefault="008C6149">
      <w:pPr>
        <w:rPr>
          <w:rFonts w:eastAsia="Montserrat" w:cs="Calibri"/>
        </w:rPr>
      </w:pPr>
      <w:r>
        <w:rPr>
          <w:rFonts w:eastAsia="Montserrat" w:cs="Calibri"/>
        </w:rPr>
        <w:br w:type="page"/>
      </w:r>
    </w:p>
    <w:p w14:paraId="0D973A02" w14:textId="558953DE" w:rsidR="00265849" w:rsidRPr="000C6F9F" w:rsidRDefault="000C6F9F" w:rsidP="000C6F9F">
      <w:pPr>
        <w:pStyle w:val="Ttulo1"/>
        <w:rPr>
          <w:rFonts w:asciiTheme="minorHAnsi" w:hAnsiTheme="minorHAnsi" w:cstheme="minorHAnsi"/>
          <w:b/>
          <w:color w:val="4472C4" w:themeColor="accent5"/>
          <w:sz w:val="26"/>
          <w:szCs w:val="26"/>
        </w:rPr>
      </w:pPr>
      <w:bookmarkStart w:id="13" w:name="_Toc82362325"/>
      <w:r w:rsidRPr="000C6F9F">
        <w:rPr>
          <w:rFonts w:asciiTheme="minorHAnsi" w:hAnsiTheme="minorHAnsi" w:cstheme="minorHAnsi"/>
          <w:b/>
          <w:color w:val="4472C4" w:themeColor="accent5"/>
          <w:sz w:val="26"/>
          <w:szCs w:val="26"/>
        </w:rPr>
        <w:lastRenderedPageBreak/>
        <w:t>Bibliografía</w:t>
      </w:r>
      <w:bookmarkEnd w:id="13"/>
    </w:p>
    <w:p w14:paraId="162D4D55" w14:textId="62FC6D2D" w:rsidR="00265849" w:rsidRDefault="00265849" w:rsidP="005E3B47">
      <w:pPr>
        <w:spacing w:after="0" w:line="240" w:lineRule="auto"/>
        <w:jc w:val="both"/>
        <w:rPr>
          <w:b/>
        </w:rPr>
      </w:pPr>
    </w:p>
    <w:p w14:paraId="7F5D89B1" w14:textId="5B6BB443" w:rsidR="00E25A9B" w:rsidRPr="00E25A9B" w:rsidRDefault="00265849" w:rsidP="00E25A9B">
      <w:pPr>
        <w:widowControl w:val="0"/>
        <w:autoSpaceDE w:val="0"/>
        <w:autoSpaceDN w:val="0"/>
        <w:adjustRightInd w:val="0"/>
        <w:spacing w:after="0" w:line="240" w:lineRule="auto"/>
        <w:ind w:left="480" w:hanging="48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E25A9B" w:rsidRPr="00E25A9B">
        <w:rPr>
          <w:rFonts w:ascii="Calibri" w:hAnsi="Calibri" w:cs="Calibri"/>
          <w:noProof/>
          <w:szCs w:val="24"/>
        </w:rPr>
        <w:t xml:space="preserve">4SD; Cumbre sobre los Sistemas Alimentarios. (2021). </w:t>
      </w:r>
      <w:r w:rsidR="00E25A9B" w:rsidRPr="00E25A9B">
        <w:rPr>
          <w:rFonts w:ascii="Calibri" w:hAnsi="Calibri" w:cs="Calibri"/>
          <w:i/>
          <w:iCs/>
          <w:noProof/>
          <w:szCs w:val="24"/>
        </w:rPr>
        <w:t>Manual de referencia para Convocantes de los Diálogos de la Cumbre sobre los Sistemas Alimentarios</w:t>
      </w:r>
      <w:r w:rsidR="00E25A9B" w:rsidRPr="00E25A9B">
        <w:rPr>
          <w:rFonts w:ascii="Calibri" w:hAnsi="Calibri" w:cs="Calibri"/>
          <w:noProof/>
          <w:szCs w:val="24"/>
        </w:rPr>
        <w:t>.</w:t>
      </w:r>
    </w:p>
    <w:p w14:paraId="4278498E"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Congreso de Colombia. (2002). </w:t>
      </w:r>
      <w:r w:rsidRPr="00E25A9B">
        <w:rPr>
          <w:rFonts w:ascii="Calibri" w:hAnsi="Calibri" w:cs="Calibri"/>
          <w:i/>
          <w:iCs/>
          <w:noProof/>
          <w:szCs w:val="24"/>
        </w:rPr>
        <w:t>Ley 731 de 2002. Normas para favorecer a las mujeres rurales</w:t>
      </w:r>
      <w:r w:rsidRPr="00E25A9B">
        <w:rPr>
          <w:rFonts w:ascii="Calibri" w:hAnsi="Calibri" w:cs="Calibri"/>
          <w:noProof/>
          <w:szCs w:val="24"/>
        </w:rPr>
        <w:t>.</w:t>
      </w:r>
    </w:p>
    <w:p w14:paraId="1BAAA8FA"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Congreso de Colombia. (2015). </w:t>
      </w:r>
      <w:r w:rsidRPr="00E25A9B">
        <w:rPr>
          <w:rFonts w:ascii="Calibri" w:hAnsi="Calibri" w:cs="Calibri"/>
          <w:i/>
          <w:iCs/>
          <w:noProof/>
          <w:szCs w:val="24"/>
        </w:rPr>
        <w:t>Ley 1757 de 2015. Disposiciones en materia de promoción y protección del derecho a la participación democrática</w:t>
      </w:r>
      <w:r w:rsidRPr="00E25A9B">
        <w:rPr>
          <w:rFonts w:ascii="Calibri" w:hAnsi="Calibri" w:cs="Calibri"/>
          <w:noProof/>
          <w:szCs w:val="24"/>
        </w:rPr>
        <w:t>.</w:t>
      </w:r>
    </w:p>
    <w:p w14:paraId="7D2130DE"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Congreso de Colombia. (2018). </w:t>
      </w:r>
      <w:r w:rsidRPr="00E25A9B">
        <w:rPr>
          <w:rFonts w:ascii="Calibri" w:hAnsi="Calibri" w:cs="Calibri"/>
          <w:i/>
          <w:iCs/>
          <w:noProof/>
          <w:szCs w:val="24"/>
        </w:rPr>
        <w:t>Ley 1931 de 2018</w:t>
      </w:r>
      <w:r w:rsidRPr="00E25A9B">
        <w:rPr>
          <w:rFonts w:ascii="Calibri" w:hAnsi="Calibri" w:cs="Calibri"/>
          <w:noProof/>
          <w:szCs w:val="24"/>
        </w:rPr>
        <w:t>. Congreso de Colombia.</w:t>
      </w:r>
    </w:p>
    <w:p w14:paraId="7D5CC1BC"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Congreso de Colombia. (2020). </w:t>
      </w:r>
      <w:r w:rsidRPr="00E25A9B">
        <w:rPr>
          <w:rFonts w:ascii="Calibri" w:hAnsi="Calibri" w:cs="Calibri"/>
          <w:i/>
          <w:iCs/>
          <w:noProof/>
          <w:szCs w:val="24"/>
        </w:rPr>
        <w:t>Ley 2046 de 2020. Mecanismos para promover la participación de pequeños productores locales agropecuarios y de la agricultura campesina, familiar y comunitaria en los mercados de compras públicas de alimentos</w:t>
      </w:r>
      <w:r w:rsidRPr="00E25A9B">
        <w:rPr>
          <w:rFonts w:ascii="Calibri" w:hAnsi="Calibri" w:cs="Calibri"/>
          <w:noProof/>
          <w:szCs w:val="24"/>
        </w:rPr>
        <w:t>.</w:t>
      </w:r>
    </w:p>
    <w:p w14:paraId="6A814AB2"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Congreso de la República. (2011). </w:t>
      </w:r>
      <w:r w:rsidRPr="00E25A9B">
        <w:rPr>
          <w:rFonts w:ascii="Calibri" w:hAnsi="Calibri" w:cs="Calibri"/>
          <w:i/>
          <w:iCs/>
          <w:noProof/>
          <w:szCs w:val="24"/>
        </w:rPr>
        <w:t>Ley 1448 de 2011. Medidas de atención, asistencia y reparación integral a las víctimas del conflicto armado interno</w:t>
      </w:r>
      <w:r w:rsidRPr="00E25A9B">
        <w:rPr>
          <w:rFonts w:ascii="Calibri" w:hAnsi="Calibri" w:cs="Calibri"/>
          <w:noProof/>
          <w:szCs w:val="24"/>
        </w:rPr>
        <w:t>.</w:t>
      </w:r>
    </w:p>
    <w:p w14:paraId="7D1B832D"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Congreso de la República de Colombia. (2019). </w:t>
      </w:r>
      <w:r w:rsidRPr="00E25A9B">
        <w:rPr>
          <w:rFonts w:ascii="Calibri" w:hAnsi="Calibri" w:cs="Calibri"/>
          <w:i/>
          <w:iCs/>
          <w:noProof/>
          <w:szCs w:val="24"/>
        </w:rPr>
        <w:t xml:space="preserve">Ley 1990 de 2019. Política para prevenir la pérdida y el desperdicio de alimentos </w:t>
      </w:r>
      <w:r w:rsidRPr="00E25A9B">
        <w:rPr>
          <w:rFonts w:ascii="Calibri" w:hAnsi="Calibri" w:cs="Calibri"/>
          <w:noProof/>
          <w:szCs w:val="24"/>
        </w:rPr>
        <w:t>.</w:t>
      </w:r>
    </w:p>
    <w:p w14:paraId="2384407F"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Cumbre sobre los Sistemas Alimentarios. (2021). </w:t>
      </w:r>
      <w:r w:rsidRPr="00E25A9B">
        <w:rPr>
          <w:rFonts w:ascii="Calibri" w:hAnsi="Calibri" w:cs="Calibri"/>
          <w:i/>
          <w:iCs/>
          <w:noProof/>
          <w:szCs w:val="24"/>
        </w:rPr>
        <w:t>HOJAS DE RUTA NACIONALES</w:t>
      </w:r>
      <w:r w:rsidRPr="00E25A9B">
        <w:rPr>
          <w:rFonts w:ascii="Calibri" w:hAnsi="Calibri" w:cs="Calibri"/>
          <w:noProof/>
          <w:szCs w:val="24"/>
        </w:rPr>
        <w:t>.</w:t>
      </w:r>
    </w:p>
    <w:p w14:paraId="23AB1863"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Departamento Nacional de Planeación. (2011). </w:t>
      </w:r>
      <w:r w:rsidRPr="00E25A9B">
        <w:rPr>
          <w:rFonts w:ascii="Calibri" w:hAnsi="Calibri" w:cs="Calibri"/>
          <w:i/>
          <w:iCs/>
          <w:noProof/>
          <w:szCs w:val="24"/>
        </w:rPr>
        <w:t>CONPES 3700. Estrategia Institucional para la Articulación de Políticas y Acciones en Materia de Cambio Climático en Colombia</w:t>
      </w:r>
      <w:r w:rsidRPr="00E25A9B">
        <w:rPr>
          <w:rFonts w:ascii="Calibri" w:hAnsi="Calibri" w:cs="Calibri"/>
          <w:noProof/>
          <w:szCs w:val="24"/>
        </w:rPr>
        <w:t>.</w:t>
      </w:r>
    </w:p>
    <w:p w14:paraId="75D3560B"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Departamento Nacional de Planeación. (2018a). </w:t>
      </w:r>
      <w:r w:rsidRPr="00E25A9B">
        <w:rPr>
          <w:rFonts w:ascii="Calibri" w:hAnsi="Calibri" w:cs="Calibri"/>
          <w:i/>
          <w:iCs/>
          <w:noProof/>
          <w:szCs w:val="24"/>
        </w:rPr>
        <w:t>CONPES 3950. Estrategia para la Atención de la Migración desde Venezuela</w:t>
      </w:r>
      <w:r w:rsidRPr="00E25A9B">
        <w:rPr>
          <w:rFonts w:ascii="Calibri" w:hAnsi="Calibri" w:cs="Calibri"/>
          <w:noProof/>
          <w:szCs w:val="24"/>
        </w:rPr>
        <w:t>.</w:t>
      </w:r>
    </w:p>
    <w:p w14:paraId="4798DA28"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Departamento Nacional de Planeación. (2018b). Política de Crecimiento Verde. En </w:t>
      </w:r>
      <w:r w:rsidRPr="00E25A9B">
        <w:rPr>
          <w:rFonts w:ascii="Calibri" w:hAnsi="Calibri" w:cs="Calibri"/>
          <w:i/>
          <w:iCs/>
          <w:noProof/>
          <w:szCs w:val="24"/>
        </w:rPr>
        <w:t>Documento CONPES 3934</w:t>
      </w:r>
      <w:r w:rsidRPr="00E25A9B">
        <w:rPr>
          <w:rFonts w:ascii="Calibri" w:hAnsi="Calibri" w:cs="Calibri"/>
          <w:noProof/>
          <w:szCs w:val="24"/>
        </w:rPr>
        <w:t>.</w:t>
      </w:r>
    </w:p>
    <w:p w14:paraId="4DF61B9A"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Departamento Nacional de Planeación. (2020a). </w:t>
      </w:r>
      <w:r w:rsidRPr="00E25A9B">
        <w:rPr>
          <w:rFonts w:ascii="Calibri" w:hAnsi="Calibri" w:cs="Calibri"/>
          <w:i/>
          <w:iCs/>
          <w:noProof/>
          <w:szCs w:val="24"/>
        </w:rPr>
        <w:t>CONPES 3999. Estrategia de respuesta inicial ante los efectos de la pandemia del COVID-19 sobre la salud pública, los hogares, el aparato productivo y las finanzas públicas</w:t>
      </w:r>
      <w:r w:rsidRPr="00E25A9B">
        <w:rPr>
          <w:rFonts w:ascii="Calibri" w:hAnsi="Calibri" w:cs="Calibri"/>
          <w:noProof/>
          <w:szCs w:val="24"/>
        </w:rPr>
        <w:t>.</w:t>
      </w:r>
    </w:p>
    <w:p w14:paraId="758DD270"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Departamento Nacional de Planeación. (2020b). </w:t>
      </w:r>
      <w:r w:rsidRPr="00E25A9B">
        <w:rPr>
          <w:rFonts w:ascii="Calibri" w:hAnsi="Calibri" w:cs="Calibri"/>
          <w:i/>
          <w:iCs/>
          <w:noProof/>
          <w:szCs w:val="24"/>
        </w:rPr>
        <w:t>CONPES 4021.Política Nacional para el Control de la Deforestación y la Gestión Sostenible de los Bosques</w:t>
      </w:r>
      <w:r w:rsidRPr="00E25A9B">
        <w:rPr>
          <w:rFonts w:ascii="Calibri" w:hAnsi="Calibri" w:cs="Calibri"/>
          <w:noProof/>
          <w:szCs w:val="24"/>
        </w:rPr>
        <w:t>.</w:t>
      </w:r>
    </w:p>
    <w:p w14:paraId="5CCEF751"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Departamento Nacional de Planeación. (2021). </w:t>
      </w:r>
      <w:r w:rsidRPr="00E25A9B">
        <w:rPr>
          <w:rFonts w:ascii="Calibri" w:hAnsi="Calibri" w:cs="Calibri"/>
          <w:i/>
          <w:iCs/>
          <w:noProof/>
          <w:szCs w:val="24"/>
        </w:rPr>
        <w:t>CONPES 4023. Política para la reactivación, la repotenciación y el crecimiento sostenible e incluyente: Nuevo compromiso por el futuro de Colombia</w:t>
      </w:r>
      <w:r w:rsidRPr="00E25A9B">
        <w:rPr>
          <w:rFonts w:ascii="Calibri" w:hAnsi="Calibri" w:cs="Calibri"/>
          <w:noProof/>
          <w:szCs w:val="24"/>
        </w:rPr>
        <w:t>.</w:t>
      </w:r>
    </w:p>
    <w:p w14:paraId="0AF2B62C"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DNP. (2021). </w:t>
      </w:r>
      <w:r w:rsidRPr="00E25A9B">
        <w:rPr>
          <w:rFonts w:ascii="Calibri" w:hAnsi="Calibri" w:cs="Calibri"/>
          <w:i/>
          <w:iCs/>
          <w:noProof/>
          <w:szCs w:val="24"/>
        </w:rPr>
        <w:t>Plan Nacional de Adaptación al Cambio Climático</w:t>
      </w:r>
      <w:r w:rsidRPr="00E25A9B">
        <w:rPr>
          <w:rFonts w:ascii="Calibri" w:hAnsi="Calibri" w:cs="Calibri"/>
          <w:noProof/>
          <w:szCs w:val="24"/>
        </w:rPr>
        <w:t>. https://www.dnp.gov.co/programas/ambiente/CambioClimatico/Paginas/Plan-Nacional-de-Adaptacion.aspx</w:t>
      </w:r>
    </w:p>
    <w:p w14:paraId="1C435E00"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FAO. (2005). </w:t>
      </w:r>
      <w:r w:rsidRPr="00E25A9B">
        <w:rPr>
          <w:rFonts w:ascii="Calibri" w:hAnsi="Calibri" w:cs="Calibri"/>
          <w:i/>
          <w:iCs/>
          <w:noProof/>
          <w:szCs w:val="24"/>
        </w:rPr>
        <w:t>DIRECTRICES VOLUNTARIAS en apoyo de la realización progresiva del derecho a una alimentación adecuada en el contexto de la seguridad alimentaria nacional</w:t>
      </w:r>
      <w:r w:rsidRPr="00E25A9B">
        <w:rPr>
          <w:rFonts w:ascii="Calibri" w:hAnsi="Calibri" w:cs="Calibri"/>
          <w:noProof/>
          <w:szCs w:val="24"/>
        </w:rPr>
        <w:t>.</w:t>
      </w:r>
    </w:p>
    <w:p w14:paraId="5F79D953"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Gobierno de la República de Colombia. (2019). Estrategia Nacional de Economía Circular: Cierre de ciclos de materiales, innovación tecnológica, colaboración y nuevos modelos de negocio. En </w:t>
      </w:r>
      <w:r w:rsidRPr="00E25A9B">
        <w:rPr>
          <w:rFonts w:ascii="Calibri" w:hAnsi="Calibri" w:cs="Calibri"/>
          <w:i/>
          <w:iCs/>
          <w:noProof/>
          <w:szCs w:val="24"/>
        </w:rPr>
        <w:t>Presidencia de la República</w:t>
      </w:r>
      <w:r w:rsidRPr="00E25A9B">
        <w:rPr>
          <w:rFonts w:ascii="Calibri" w:hAnsi="Calibri" w:cs="Calibri"/>
          <w:noProof/>
          <w:szCs w:val="24"/>
        </w:rPr>
        <w:t>. Ministerio de Ambiente y Desarrollo Sostenible; Ministerio de Comercio, Industria y Turismo.</w:t>
      </w:r>
    </w:p>
    <w:p w14:paraId="60932F40"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ICBF. (2021). </w:t>
      </w:r>
      <w:r w:rsidRPr="00E25A9B">
        <w:rPr>
          <w:rFonts w:ascii="Calibri" w:hAnsi="Calibri" w:cs="Calibri"/>
          <w:i/>
          <w:iCs/>
          <w:noProof/>
          <w:szCs w:val="24"/>
        </w:rPr>
        <w:t>Pacto Colombia con las Juventudes</w:t>
      </w:r>
      <w:r w:rsidRPr="00E25A9B">
        <w:rPr>
          <w:rFonts w:ascii="Calibri" w:hAnsi="Calibri" w:cs="Calibri"/>
          <w:noProof/>
          <w:szCs w:val="24"/>
        </w:rPr>
        <w:t>. https://www.icbf.gov.co/pacto-colombia-con-las-juventudes</w:t>
      </w:r>
    </w:p>
    <w:p w14:paraId="09888BE3"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Instituto Colombiano de Bienestar Familiar ICBF. (2020). </w:t>
      </w:r>
      <w:r w:rsidRPr="00E25A9B">
        <w:rPr>
          <w:rFonts w:ascii="Calibri" w:hAnsi="Calibri" w:cs="Calibri"/>
          <w:i/>
          <w:iCs/>
          <w:noProof/>
          <w:szCs w:val="24"/>
        </w:rPr>
        <w:t>Ayudar Nos Hace Bien</w:t>
      </w:r>
      <w:r w:rsidRPr="00E25A9B">
        <w:rPr>
          <w:rFonts w:ascii="Calibri" w:hAnsi="Calibri" w:cs="Calibri"/>
          <w:noProof/>
          <w:szCs w:val="24"/>
        </w:rPr>
        <w:t>. https://www.icbf.gov.co/noticias/icbf-celebra-que-mas-de-un-millon-de-familias-colombianas-se-han-beneficiado-con-ayudar-nos</w:t>
      </w:r>
    </w:p>
    <w:p w14:paraId="566B2A94"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Ministerio de Agricultura y Desarrollo Rural. (2017). </w:t>
      </w:r>
      <w:r w:rsidRPr="00E25A9B">
        <w:rPr>
          <w:rFonts w:ascii="Calibri" w:hAnsi="Calibri" w:cs="Calibri"/>
          <w:i/>
          <w:iCs/>
          <w:noProof/>
          <w:szCs w:val="24"/>
        </w:rPr>
        <w:t>Lineamientos Estratégicos de Política Pública para la Agricultura Campesina, Familiar y Comunitaria ACFC</w:t>
      </w:r>
      <w:r w:rsidRPr="00E25A9B">
        <w:rPr>
          <w:rFonts w:ascii="Calibri" w:hAnsi="Calibri" w:cs="Calibri"/>
          <w:noProof/>
          <w:szCs w:val="24"/>
        </w:rPr>
        <w:t>.</w:t>
      </w:r>
    </w:p>
    <w:p w14:paraId="684D428F"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Ministerio de Agricultura y Desarrollo Rural. (2020a). </w:t>
      </w:r>
      <w:r w:rsidRPr="00E25A9B">
        <w:rPr>
          <w:rFonts w:ascii="Calibri" w:hAnsi="Calibri" w:cs="Calibri"/>
          <w:i/>
          <w:iCs/>
          <w:noProof/>
          <w:szCs w:val="24"/>
        </w:rPr>
        <w:t xml:space="preserve">Resolución 006 de 2020. Plan Nacional para la Promoción de la Comercialización de la Producción de la Economía Campesina, Familiar y Comunitaria </w:t>
      </w:r>
      <w:r w:rsidRPr="00E25A9B">
        <w:rPr>
          <w:rFonts w:ascii="Calibri" w:hAnsi="Calibri" w:cs="Calibri"/>
          <w:noProof/>
          <w:szCs w:val="24"/>
        </w:rPr>
        <w:t>.</w:t>
      </w:r>
    </w:p>
    <w:p w14:paraId="76FF5D22"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Ministerio de Agricultura y Desarrollo Rural. (2020b). </w:t>
      </w:r>
      <w:r w:rsidRPr="00E25A9B">
        <w:rPr>
          <w:rFonts w:ascii="Calibri" w:hAnsi="Calibri" w:cs="Calibri"/>
          <w:i/>
          <w:iCs/>
          <w:noProof/>
          <w:szCs w:val="24"/>
        </w:rPr>
        <w:t>Resolución 209 de 2020. Plan Nacional para apoyar y consolidar la Generación de Ingresos de la Economía Campesina, Familiar y Comunitaria</w:t>
      </w:r>
      <w:r w:rsidRPr="00E25A9B">
        <w:rPr>
          <w:rFonts w:ascii="Calibri" w:hAnsi="Calibri" w:cs="Calibri"/>
          <w:noProof/>
          <w:szCs w:val="24"/>
        </w:rPr>
        <w:t>.</w:t>
      </w:r>
    </w:p>
    <w:p w14:paraId="3DA4E4DA"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Ministerio de Agricultura y Desarrollo Rural. (2021). </w:t>
      </w:r>
      <w:r w:rsidRPr="00E25A9B">
        <w:rPr>
          <w:rFonts w:ascii="Calibri" w:hAnsi="Calibri" w:cs="Calibri"/>
          <w:i/>
          <w:iCs/>
          <w:noProof/>
          <w:szCs w:val="24"/>
        </w:rPr>
        <w:t>Plan Nacional Rural del Sistema para la Garantía Progresiva del Derecho a la Alimentación</w:t>
      </w:r>
      <w:r w:rsidRPr="00E25A9B">
        <w:rPr>
          <w:rFonts w:ascii="Calibri" w:hAnsi="Calibri" w:cs="Calibri"/>
          <w:noProof/>
          <w:szCs w:val="24"/>
        </w:rPr>
        <w:t>.</w:t>
      </w:r>
    </w:p>
    <w:p w14:paraId="79EC50A4"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Ministerio de Ambiente y Desarrollo Sostenible. (2012). </w:t>
      </w:r>
      <w:r w:rsidRPr="00E25A9B">
        <w:rPr>
          <w:rFonts w:ascii="Calibri" w:hAnsi="Calibri" w:cs="Calibri"/>
          <w:i/>
          <w:iCs/>
          <w:noProof/>
          <w:szCs w:val="24"/>
        </w:rPr>
        <w:t>Política Nacional para la Gestión Integral de la Biodiversidad y sus Servicios Ecosistémicos (PNGIBSE)</w:t>
      </w:r>
      <w:r w:rsidRPr="00E25A9B">
        <w:rPr>
          <w:rFonts w:ascii="Calibri" w:hAnsi="Calibri" w:cs="Calibri"/>
          <w:noProof/>
          <w:szCs w:val="24"/>
        </w:rPr>
        <w:t xml:space="preserve">. Instituto de Investigación de Recursos Biológicos </w:t>
      </w:r>
      <w:r w:rsidRPr="00E25A9B">
        <w:rPr>
          <w:rFonts w:ascii="Calibri" w:hAnsi="Calibri" w:cs="Calibri"/>
          <w:noProof/>
          <w:szCs w:val="24"/>
        </w:rPr>
        <w:lastRenderedPageBreak/>
        <w:t>Alexander von Humboldt.</w:t>
      </w:r>
    </w:p>
    <w:p w14:paraId="79DE8E6C"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Ministerio de Ambiente y Desarrollo Sostenible. (2016). </w:t>
      </w:r>
      <w:r w:rsidRPr="00E25A9B">
        <w:rPr>
          <w:rFonts w:ascii="Calibri" w:hAnsi="Calibri" w:cs="Calibri"/>
          <w:i/>
          <w:iCs/>
          <w:noProof/>
          <w:szCs w:val="24"/>
        </w:rPr>
        <w:t>Decreto 298 de 2016. Organización y funcionamiento del Sistema Nacional de Cambio Climático</w:t>
      </w:r>
      <w:r w:rsidRPr="00E25A9B">
        <w:rPr>
          <w:rFonts w:ascii="Calibri" w:hAnsi="Calibri" w:cs="Calibri"/>
          <w:noProof/>
          <w:szCs w:val="24"/>
        </w:rPr>
        <w:t>.</w:t>
      </w:r>
    </w:p>
    <w:p w14:paraId="6A0AC655"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Ministerio de Ambiente y Desarrollo Sostenible. (2017). </w:t>
      </w:r>
      <w:r w:rsidRPr="00E25A9B">
        <w:rPr>
          <w:rFonts w:ascii="Calibri" w:hAnsi="Calibri" w:cs="Calibri"/>
          <w:i/>
          <w:iCs/>
          <w:noProof/>
          <w:szCs w:val="24"/>
        </w:rPr>
        <w:t xml:space="preserve">Política Nacional de Cambio Climático </w:t>
      </w:r>
      <w:r w:rsidRPr="00E25A9B">
        <w:rPr>
          <w:rFonts w:ascii="Calibri" w:hAnsi="Calibri" w:cs="Calibri"/>
          <w:noProof/>
          <w:szCs w:val="24"/>
        </w:rPr>
        <w:t>.</w:t>
      </w:r>
    </w:p>
    <w:p w14:paraId="3A67A9E2"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Ministerio de Ambiente y Desarrollo Sostenible. (2021). </w:t>
      </w:r>
      <w:r w:rsidRPr="00E25A9B">
        <w:rPr>
          <w:rFonts w:ascii="Calibri" w:hAnsi="Calibri" w:cs="Calibri"/>
          <w:i/>
          <w:iCs/>
          <w:noProof/>
          <w:szCs w:val="24"/>
        </w:rPr>
        <w:t>Política Nacional Ambiental para el Desarrollo Sostenible de los Espacios Oceánicos y las Zonas Costeras e Insulares de Colombia</w:t>
      </w:r>
      <w:r w:rsidRPr="00E25A9B">
        <w:rPr>
          <w:rFonts w:ascii="Calibri" w:hAnsi="Calibri" w:cs="Calibri"/>
          <w:noProof/>
          <w:szCs w:val="24"/>
        </w:rPr>
        <w:t>. Política PNAOCI. https://www.minambiente.gov.co/index.php/asuntos-marinos-y-costeros-y-recursos-acuaticos/fortalecimiento-de-la-institucionalidad-y-la-organizacion-publica-privada-y-social/politica-pnaoci</w:t>
      </w:r>
    </w:p>
    <w:p w14:paraId="35ED185F"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Ministerio de Educación Nacional. (2020). </w:t>
      </w:r>
      <w:r w:rsidRPr="00E25A9B">
        <w:rPr>
          <w:rFonts w:ascii="Calibri" w:hAnsi="Calibri" w:cs="Calibri"/>
          <w:i/>
          <w:iCs/>
          <w:noProof/>
          <w:szCs w:val="24"/>
        </w:rPr>
        <w:t>Decreto 218 de 2020. Estructura interna de la Unidad Administrativa Especial de Alimentación Escolar - Alimentos para Aprender</w:t>
      </w:r>
      <w:r w:rsidRPr="00E25A9B">
        <w:rPr>
          <w:rFonts w:ascii="Calibri" w:hAnsi="Calibri" w:cs="Calibri"/>
          <w:noProof/>
          <w:szCs w:val="24"/>
        </w:rPr>
        <w:t>.</w:t>
      </w:r>
    </w:p>
    <w:p w14:paraId="63CCC31C"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Ministerio de Educación Nacional. (2021). </w:t>
      </w:r>
      <w:r w:rsidRPr="00E25A9B">
        <w:rPr>
          <w:rFonts w:ascii="Calibri" w:hAnsi="Calibri" w:cs="Calibri"/>
          <w:i/>
          <w:iCs/>
          <w:noProof/>
          <w:szCs w:val="24"/>
        </w:rPr>
        <w:t xml:space="preserve">Unidad Administrativa Especial de Alimentación Escolar </w:t>
      </w:r>
      <w:r w:rsidRPr="00E25A9B">
        <w:rPr>
          <w:rFonts w:ascii="Calibri" w:hAnsi="Calibri" w:cs="Calibri"/>
          <w:noProof/>
          <w:szCs w:val="24"/>
        </w:rPr>
        <w:t>. https://www.gestionmineducacion.info/alimentacion-escolar/</w:t>
      </w:r>
    </w:p>
    <w:p w14:paraId="4165F7C4"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Ministerio de Transporte. (2018). </w:t>
      </w:r>
      <w:r w:rsidRPr="00E25A9B">
        <w:rPr>
          <w:rFonts w:ascii="Calibri" w:hAnsi="Calibri" w:cs="Calibri"/>
          <w:i/>
          <w:iCs/>
          <w:noProof/>
          <w:szCs w:val="24"/>
        </w:rPr>
        <w:t>Plan Nacional de Vías para la Integración Regional</w:t>
      </w:r>
      <w:r w:rsidRPr="00E25A9B">
        <w:rPr>
          <w:rFonts w:ascii="Calibri" w:hAnsi="Calibri" w:cs="Calibri"/>
          <w:noProof/>
          <w:szCs w:val="24"/>
        </w:rPr>
        <w:t>.</w:t>
      </w:r>
    </w:p>
    <w:p w14:paraId="7FDEF7EF"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Naciones Unidas. (2021a). </w:t>
      </w:r>
      <w:r w:rsidRPr="00E25A9B">
        <w:rPr>
          <w:rFonts w:ascii="Calibri" w:hAnsi="Calibri" w:cs="Calibri"/>
          <w:i/>
          <w:iCs/>
          <w:noProof/>
          <w:szCs w:val="24"/>
        </w:rPr>
        <w:t>¿Qué es la Cumbre sobre los Sistemas Alimentarios?</w:t>
      </w:r>
      <w:r w:rsidRPr="00E25A9B">
        <w:rPr>
          <w:rFonts w:ascii="Calibri" w:hAnsi="Calibri" w:cs="Calibri"/>
          <w:noProof/>
          <w:szCs w:val="24"/>
        </w:rPr>
        <w:t xml:space="preserve"> https://www.un.org/es/food-systems-summit/about</w:t>
      </w:r>
    </w:p>
    <w:p w14:paraId="27DA94F2"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Naciones Unidas. (2021b). </w:t>
      </w:r>
      <w:r w:rsidRPr="00E25A9B">
        <w:rPr>
          <w:rFonts w:ascii="Calibri" w:hAnsi="Calibri" w:cs="Calibri"/>
          <w:i/>
          <w:iCs/>
          <w:noProof/>
          <w:szCs w:val="24"/>
        </w:rPr>
        <w:t>Mecanismos de Cambio</w:t>
      </w:r>
      <w:r w:rsidRPr="00E25A9B">
        <w:rPr>
          <w:rFonts w:ascii="Calibri" w:hAnsi="Calibri" w:cs="Calibri"/>
          <w:noProof/>
          <w:szCs w:val="24"/>
        </w:rPr>
        <w:t>. https://www.un.org/es/food-systems-summit/levers-of-change</w:t>
      </w:r>
    </w:p>
    <w:p w14:paraId="0790CAFB"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Naciones Unidas. (2021c). </w:t>
      </w:r>
      <w:r w:rsidRPr="00E25A9B">
        <w:rPr>
          <w:rFonts w:ascii="Calibri" w:hAnsi="Calibri" w:cs="Calibri"/>
          <w:i/>
          <w:iCs/>
          <w:noProof/>
          <w:szCs w:val="24"/>
        </w:rPr>
        <w:t>Mecanismos de Cambio</w:t>
      </w:r>
      <w:r w:rsidRPr="00E25A9B">
        <w:rPr>
          <w:rFonts w:ascii="Calibri" w:hAnsi="Calibri" w:cs="Calibri"/>
          <w:noProof/>
          <w:szCs w:val="24"/>
        </w:rPr>
        <w:t>. https://www.un.org/es/food-systems-summit/levers-of-change</w:t>
      </w:r>
    </w:p>
    <w:p w14:paraId="58C7A219"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Naciones Unidas. (2021d). </w:t>
      </w:r>
      <w:r w:rsidRPr="00E25A9B">
        <w:rPr>
          <w:rFonts w:ascii="Calibri" w:hAnsi="Calibri" w:cs="Calibri"/>
          <w:i/>
          <w:iCs/>
          <w:noProof/>
          <w:szCs w:val="24"/>
        </w:rPr>
        <w:t>Vías de Acción</w:t>
      </w:r>
      <w:r w:rsidRPr="00E25A9B">
        <w:rPr>
          <w:rFonts w:ascii="Calibri" w:hAnsi="Calibri" w:cs="Calibri"/>
          <w:noProof/>
          <w:szCs w:val="24"/>
        </w:rPr>
        <w:t>.</w:t>
      </w:r>
    </w:p>
    <w:p w14:paraId="7DA28BA5"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szCs w:val="24"/>
        </w:rPr>
      </w:pPr>
      <w:r w:rsidRPr="00E25A9B">
        <w:rPr>
          <w:rFonts w:ascii="Calibri" w:hAnsi="Calibri" w:cs="Calibri"/>
          <w:noProof/>
          <w:szCs w:val="24"/>
        </w:rPr>
        <w:t xml:space="preserve">Presidencia de la República. (2017). </w:t>
      </w:r>
      <w:r w:rsidRPr="00E25A9B">
        <w:rPr>
          <w:rFonts w:ascii="Calibri" w:hAnsi="Calibri" w:cs="Calibri"/>
          <w:i/>
          <w:iCs/>
          <w:noProof/>
          <w:szCs w:val="24"/>
        </w:rPr>
        <w:t>Decreto Ley 896 de 2017.Programa Nacional integral de sustitución de cultivos de uso ilícito</w:t>
      </w:r>
      <w:r w:rsidRPr="00E25A9B">
        <w:rPr>
          <w:rFonts w:ascii="Calibri" w:hAnsi="Calibri" w:cs="Calibri"/>
          <w:noProof/>
          <w:szCs w:val="24"/>
        </w:rPr>
        <w:t>.</w:t>
      </w:r>
    </w:p>
    <w:p w14:paraId="5FD42EBA" w14:textId="77777777" w:rsidR="00E25A9B" w:rsidRPr="00E25A9B" w:rsidRDefault="00E25A9B" w:rsidP="00E25A9B">
      <w:pPr>
        <w:widowControl w:val="0"/>
        <w:autoSpaceDE w:val="0"/>
        <w:autoSpaceDN w:val="0"/>
        <w:adjustRightInd w:val="0"/>
        <w:spacing w:after="0" w:line="240" w:lineRule="auto"/>
        <w:ind w:left="480" w:hanging="480"/>
        <w:rPr>
          <w:rFonts w:ascii="Calibri" w:hAnsi="Calibri" w:cs="Calibri"/>
          <w:noProof/>
        </w:rPr>
      </w:pPr>
      <w:r w:rsidRPr="00E25A9B">
        <w:rPr>
          <w:rFonts w:ascii="Calibri" w:hAnsi="Calibri" w:cs="Calibri"/>
          <w:noProof/>
          <w:szCs w:val="24"/>
        </w:rPr>
        <w:t xml:space="preserve">Presidencia de la República. (2021). </w:t>
      </w:r>
      <w:r w:rsidRPr="00E25A9B">
        <w:rPr>
          <w:rFonts w:ascii="Calibri" w:hAnsi="Calibri" w:cs="Calibri"/>
          <w:i/>
          <w:iCs/>
          <w:noProof/>
          <w:szCs w:val="24"/>
        </w:rPr>
        <w:t>Decreto 216 de 2021. Estatuto Temporal de Protección para Migrantes Venezolanos Bajo Régimen de Protección Temporal</w:t>
      </w:r>
      <w:r w:rsidRPr="00E25A9B">
        <w:rPr>
          <w:rFonts w:ascii="Calibri" w:hAnsi="Calibri" w:cs="Calibri"/>
          <w:noProof/>
          <w:szCs w:val="24"/>
        </w:rPr>
        <w:t>.</w:t>
      </w:r>
    </w:p>
    <w:p w14:paraId="08F53323" w14:textId="79D4BC97" w:rsidR="00265849" w:rsidRPr="00265849" w:rsidRDefault="00265849" w:rsidP="005E6577">
      <w:pPr>
        <w:spacing w:after="0" w:line="240" w:lineRule="auto"/>
        <w:jc w:val="both"/>
        <w:rPr>
          <w:b/>
        </w:rPr>
      </w:pPr>
      <w:r>
        <w:rPr>
          <w:b/>
        </w:rPr>
        <w:fldChar w:fldCharType="end"/>
      </w:r>
    </w:p>
    <w:sectPr w:rsidR="00265849" w:rsidRPr="00265849" w:rsidSect="000C6F9F">
      <w:headerReference w:type="even" r:id="rId163"/>
      <w:headerReference w:type="default" r:id="rId164"/>
      <w:footerReference w:type="default" r:id="rId165"/>
      <w:headerReference w:type="first" r:id="rId166"/>
      <w:pgSz w:w="12240" w:h="15840"/>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5C750E" w14:textId="77777777" w:rsidR="00407651" w:rsidRDefault="00407651" w:rsidP="001078A8">
      <w:pPr>
        <w:spacing w:after="0" w:line="240" w:lineRule="auto"/>
      </w:pPr>
      <w:r>
        <w:separator/>
      </w:r>
    </w:p>
  </w:endnote>
  <w:endnote w:type="continuationSeparator" w:id="0">
    <w:p w14:paraId="736BC6C8" w14:textId="77777777" w:rsidR="00407651" w:rsidRDefault="00407651" w:rsidP="00107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altName w:val="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ontserrat">
    <w:altName w:val="Calibri"/>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1181809"/>
      <w:docPartObj>
        <w:docPartGallery w:val="Page Numbers (Bottom of Page)"/>
        <w:docPartUnique/>
      </w:docPartObj>
    </w:sdtPr>
    <w:sdtEndPr/>
    <w:sdtContent>
      <w:p w14:paraId="49E1E5F3" w14:textId="74F729FF" w:rsidR="004E1944" w:rsidRDefault="004E1944">
        <w:pPr>
          <w:pStyle w:val="Piedepgina"/>
        </w:pPr>
        <w:r w:rsidRPr="0025286A">
          <w:rPr>
            <w:b/>
            <w:noProof/>
            <w:color w:val="2F5496" w:themeColor="accent5" w:themeShade="BF"/>
            <w:sz w:val="24"/>
            <w:lang w:eastAsia="es-CO"/>
          </w:rPr>
          <w:drawing>
            <wp:anchor distT="0" distB="0" distL="114300" distR="114300" simplePos="0" relativeHeight="251658240" behindDoc="1" locked="0" layoutInCell="1" allowOverlap="1" wp14:anchorId="2BC37A01" wp14:editId="29FB9F1F">
              <wp:simplePos x="0" y="0"/>
              <wp:positionH relativeFrom="margin">
                <wp:posOffset>5038725</wp:posOffset>
              </wp:positionH>
              <wp:positionV relativeFrom="paragraph">
                <wp:posOffset>-60325</wp:posOffset>
              </wp:positionV>
              <wp:extent cx="1287145" cy="464185"/>
              <wp:effectExtent l="0" t="0" r="8255" b="0"/>
              <wp:wrapTight wrapText="bothSides">
                <wp:wrapPolygon edited="0">
                  <wp:start x="0" y="0"/>
                  <wp:lineTo x="0" y="20389"/>
                  <wp:lineTo x="21419" y="20389"/>
                  <wp:lineTo x="2141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5553"/>
                      <a:stretch/>
                    </pic:blipFill>
                    <pic:spPr bwMode="auto">
                      <a:xfrm>
                        <a:off x="0" y="0"/>
                        <a:ext cx="1287145" cy="4641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5286A">
          <w:rPr>
            <w:b/>
            <w:color w:val="2F5496" w:themeColor="accent5" w:themeShade="BF"/>
            <w:sz w:val="24"/>
          </w:rPr>
          <w:fldChar w:fldCharType="begin"/>
        </w:r>
        <w:r w:rsidRPr="0025286A">
          <w:rPr>
            <w:b/>
            <w:color w:val="2F5496" w:themeColor="accent5" w:themeShade="BF"/>
            <w:sz w:val="24"/>
          </w:rPr>
          <w:instrText>PAGE   \* MERGEFORMAT</w:instrText>
        </w:r>
        <w:r w:rsidRPr="0025286A">
          <w:rPr>
            <w:b/>
            <w:color w:val="2F5496" w:themeColor="accent5" w:themeShade="BF"/>
            <w:sz w:val="24"/>
          </w:rPr>
          <w:fldChar w:fldCharType="separate"/>
        </w:r>
        <w:r w:rsidR="00DE4B2B" w:rsidRPr="00DE4B2B">
          <w:rPr>
            <w:b/>
            <w:noProof/>
            <w:color w:val="2F5496" w:themeColor="accent5" w:themeShade="BF"/>
            <w:sz w:val="24"/>
            <w:lang w:val="es-ES"/>
          </w:rPr>
          <w:t>18</w:t>
        </w:r>
        <w:r w:rsidRPr="0025286A">
          <w:rPr>
            <w:b/>
            <w:color w:val="2F5496" w:themeColor="accent5" w:themeShade="BF"/>
            <w:sz w:val="24"/>
          </w:rPr>
          <w:fldChar w:fldCharType="end"/>
        </w:r>
        <w:r w:rsidRPr="000C6F9F">
          <w:rPr>
            <w:color w:val="4472C4" w:themeColor="accent5"/>
            <w:sz w:val="24"/>
          </w:rPr>
          <w:t xml:space="preserve">     </w:t>
        </w: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F6EF36" w14:textId="77777777" w:rsidR="00407651" w:rsidRDefault="00407651" w:rsidP="001078A8">
      <w:pPr>
        <w:spacing w:after="0" w:line="240" w:lineRule="auto"/>
      </w:pPr>
      <w:r>
        <w:separator/>
      </w:r>
    </w:p>
  </w:footnote>
  <w:footnote w:type="continuationSeparator" w:id="0">
    <w:p w14:paraId="6555BCD8" w14:textId="77777777" w:rsidR="00407651" w:rsidRDefault="00407651" w:rsidP="001078A8">
      <w:pPr>
        <w:spacing w:after="0" w:line="240" w:lineRule="auto"/>
      </w:pPr>
      <w:r>
        <w:continuationSeparator/>
      </w:r>
    </w:p>
  </w:footnote>
  <w:footnote w:id="1">
    <w:p w14:paraId="020F373B" w14:textId="2C5B0985" w:rsidR="004E1944" w:rsidRPr="008D57F0" w:rsidRDefault="004E1944" w:rsidP="008D57F0">
      <w:pPr>
        <w:pStyle w:val="Textonotapie"/>
        <w:jc w:val="both"/>
        <w:rPr>
          <w:sz w:val="14"/>
          <w:szCs w:val="14"/>
        </w:rPr>
      </w:pPr>
      <w:r w:rsidRPr="008D57F0">
        <w:rPr>
          <w:rStyle w:val="Refdenotaalpie"/>
          <w:sz w:val="14"/>
          <w:szCs w:val="14"/>
        </w:rPr>
        <w:footnoteRef/>
      </w:r>
      <w:r w:rsidRPr="008D57F0">
        <w:rPr>
          <w:sz w:val="14"/>
          <w:szCs w:val="14"/>
        </w:rPr>
        <w:t xml:space="preserve"> La Gran Alianza por la Nutrición, es una estrategia que tiene como principales propósitos: a) posicionar la nutrición infantil como una causa nacional; b) movilizar y coordinar actores, en iniciativas concertadas que generen impacto en la nutrición de niños y niñas y; c) aprovechar el conocimiento, la experiencia y los recursos para avanzar hacia la igualdad de oportunidades desde la niñez</w:t>
      </w:r>
      <w:r>
        <w:rPr>
          <w:sz w:val="14"/>
          <w:szCs w:val="1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C4F67" w14:textId="78A7533B" w:rsidR="004E1944" w:rsidRDefault="00407651">
    <w:pPr>
      <w:pStyle w:val="Encabezado"/>
    </w:pPr>
    <w:r>
      <w:rPr>
        <w:noProof/>
      </w:rPr>
      <w:pict w14:anchorId="7A6093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1173016" o:spid="_x0000_s2051" type="#_x0000_t136" alt="" style="position:absolute;margin-left:0;margin-top:0;width:511.25pt;height:191.7pt;rotation:315;z-index:-25165414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BORRADOR"/>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A409BA" w14:textId="32617B38" w:rsidR="004E1944" w:rsidRDefault="00407651">
    <w:pPr>
      <w:pStyle w:val="Encabezado"/>
    </w:pPr>
    <w:r>
      <w:rPr>
        <w:noProof/>
      </w:rPr>
      <w:pict w14:anchorId="00D350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1173017" o:spid="_x0000_s2050" type="#_x0000_t136" alt="" style="position:absolute;margin-left:0;margin-top:0;width:511.25pt;height:191.7pt;rotation:315;z-index:-25165209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BORRADOR"/>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E4FCD" w14:textId="3E0ACDF9" w:rsidR="004E1944" w:rsidRDefault="00407651">
    <w:pPr>
      <w:pStyle w:val="Encabezado"/>
    </w:pPr>
    <w:r>
      <w:rPr>
        <w:noProof/>
      </w:rPr>
      <w:pict w14:anchorId="0735A1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51173015" o:spid="_x0000_s2049" type="#_x0000_t136" alt="" style="position:absolute;margin-left:0;margin-top:0;width:511.25pt;height:191.7pt;rotation:315;z-index:-25165619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BORRADOR"/>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E64443"/>
    <w:multiLevelType w:val="hybridMultilevel"/>
    <w:tmpl w:val="F73C558C"/>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E4E517E"/>
    <w:multiLevelType w:val="hybridMultilevel"/>
    <w:tmpl w:val="1C148048"/>
    <w:lvl w:ilvl="0" w:tplc="240A0001">
      <w:start w:val="1"/>
      <w:numFmt w:val="bullet"/>
      <w:lvlText w:val=""/>
      <w:lvlJc w:val="left"/>
      <w:pPr>
        <w:tabs>
          <w:tab w:val="num" w:pos="360"/>
        </w:tabs>
        <w:ind w:left="360" w:hanging="360"/>
      </w:pPr>
      <w:rPr>
        <w:rFonts w:ascii="Symbol" w:hAnsi="Symbol" w:hint="default"/>
      </w:rPr>
    </w:lvl>
    <w:lvl w:ilvl="1" w:tplc="E29C0248">
      <w:start w:val="1"/>
      <w:numFmt w:val="bullet"/>
      <w:lvlText w:val="•"/>
      <w:lvlJc w:val="left"/>
      <w:pPr>
        <w:tabs>
          <w:tab w:val="num" w:pos="1080"/>
        </w:tabs>
        <w:ind w:left="1080" w:hanging="360"/>
      </w:pPr>
      <w:rPr>
        <w:rFonts w:ascii="Times New Roman" w:hAnsi="Times New Roman" w:hint="default"/>
      </w:rPr>
    </w:lvl>
    <w:lvl w:ilvl="2" w:tplc="BB9A9126" w:tentative="1">
      <w:start w:val="1"/>
      <w:numFmt w:val="bullet"/>
      <w:lvlText w:val="•"/>
      <w:lvlJc w:val="left"/>
      <w:pPr>
        <w:tabs>
          <w:tab w:val="num" w:pos="1800"/>
        </w:tabs>
        <w:ind w:left="1800" w:hanging="360"/>
      </w:pPr>
      <w:rPr>
        <w:rFonts w:ascii="Times New Roman" w:hAnsi="Times New Roman" w:hint="default"/>
      </w:rPr>
    </w:lvl>
    <w:lvl w:ilvl="3" w:tplc="CF30E14A" w:tentative="1">
      <w:start w:val="1"/>
      <w:numFmt w:val="bullet"/>
      <w:lvlText w:val="•"/>
      <w:lvlJc w:val="left"/>
      <w:pPr>
        <w:tabs>
          <w:tab w:val="num" w:pos="2520"/>
        </w:tabs>
        <w:ind w:left="2520" w:hanging="360"/>
      </w:pPr>
      <w:rPr>
        <w:rFonts w:ascii="Times New Roman" w:hAnsi="Times New Roman" w:hint="default"/>
      </w:rPr>
    </w:lvl>
    <w:lvl w:ilvl="4" w:tplc="8E06EE08" w:tentative="1">
      <w:start w:val="1"/>
      <w:numFmt w:val="bullet"/>
      <w:lvlText w:val="•"/>
      <w:lvlJc w:val="left"/>
      <w:pPr>
        <w:tabs>
          <w:tab w:val="num" w:pos="3240"/>
        </w:tabs>
        <w:ind w:left="3240" w:hanging="360"/>
      </w:pPr>
      <w:rPr>
        <w:rFonts w:ascii="Times New Roman" w:hAnsi="Times New Roman" w:hint="default"/>
      </w:rPr>
    </w:lvl>
    <w:lvl w:ilvl="5" w:tplc="59824ED2" w:tentative="1">
      <w:start w:val="1"/>
      <w:numFmt w:val="bullet"/>
      <w:lvlText w:val="•"/>
      <w:lvlJc w:val="left"/>
      <w:pPr>
        <w:tabs>
          <w:tab w:val="num" w:pos="3960"/>
        </w:tabs>
        <w:ind w:left="3960" w:hanging="360"/>
      </w:pPr>
      <w:rPr>
        <w:rFonts w:ascii="Times New Roman" w:hAnsi="Times New Roman" w:hint="default"/>
      </w:rPr>
    </w:lvl>
    <w:lvl w:ilvl="6" w:tplc="2AD69C0E" w:tentative="1">
      <w:start w:val="1"/>
      <w:numFmt w:val="bullet"/>
      <w:lvlText w:val="•"/>
      <w:lvlJc w:val="left"/>
      <w:pPr>
        <w:tabs>
          <w:tab w:val="num" w:pos="4680"/>
        </w:tabs>
        <w:ind w:left="4680" w:hanging="360"/>
      </w:pPr>
      <w:rPr>
        <w:rFonts w:ascii="Times New Roman" w:hAnsi="Times New Roman" w:hint="default"/>
      </w:rPr>
    </w:lvl>
    <w:lvl w:ilvl="7" w:tplc="57A4B078" w:tentative="1">
      <w:start w:val="1"/>
      <w:numFmt w:val="bullet"/>
      <w:lvlText w:val="•"/>
      <w:lvlJc w:val="left"/>
      <w:pPr>
        <w:tabs>
          <w:tab w:val="num" w:pos="5400"/>
        </w:tabs>
        <w:ind w:left="5400" w:hanging="360"/>
      </w:pPr>
      <w:rPr>
        <w:rFonts w:ascii="Times New Roman" w:hAnsi="Times New Roman" w:hint="default"/>
      </w:rPr>
    </w:lvl>
    <w:lvl w:ilvl="8" w:tplc="633C650A" w:tentative="1">
      <w:start w:val="1"/>
      <w:numFmt w:val="bullet"/>
      <w:lvlText w:val="•"/>
      <w:lvlJc w:val="left"/>
      <w:pPr>
        <w:tabs>
          <w:tab w:val="num" w:pos="6120"/>
        </w:tabs>
        <w:ind w:left="6120" w:hanging="360"/>
      </w:pPr>
      <w:rPr>
        <w:rFonts w:ascii="Times New Roman" w:hAnsi="Times New Roman" w:hint="default"/>
      </w:rPr>
    </w:lvl>
  </w:abstractNum>
  <w:abstractNum w:abstractNumId="2" w15:restartNumberingAfterBreak="0">
    <w:nsid w:val="242D0637"/>
    <w:multiLevelType w:val="hybridMultilevel"/>
    <w:tmpl w:val="2F3EB974"/>
    <w:lvl w:ilvl="0" w:tplc="240A0001">
      <w:start w:val="1"/>
      <w:numFmt w:val="bullet"/>
      <w:lvlText w:val=""/>
      <w:lvlJc w:val="left"/>
      <w:pPr>
        <w:tabs>
          <w:tab w:val="num" w:pos="360"/>
        </w:tabs>
        <w:ind w:left="360" w:hanging="360"/>
      </w:pPr>
      <w:rPr>
        <w:rFonts w:ascii="Symbol" w:hAnsi="Symbol" w:hint="default"/>
      </w:rPr>
    </w:lvl>
    <w:lvl w:ilvl="1" w:tplc="CDCA75E0">
      <w:start w:val="1"/>
      <w:numFmt w:val="bullet"/>
      <w:lvlText w:val="•"/>
      <w:lvlJc w:val="left"/>
      <w:pPr>
        <w:tabs>
          <w:tab w:val="num" w:pos="1080"/>
        </w:tabs>
        <w:ind w:left="1080" w:hanging="360"/>
      </w:pPr>
      <w:rPr>
        <w:rFonts w:ascii="Arial" w:hAnsi="Arial" w:hint="default"/>
      </w:rPr>
    </w:lvl>
    <w:lvl w:ilvl="2" w:tplc="7B76ECAE" w:tentative="1">
      <w:start w:val="1"/>
      <w:numFmt w:val="bullet"/>
      <w:lvlText w:val="•"/>
      <w:lvlJc w:val="left"/>
      <w:pPr>
        <w:tabs>
          <w:tab w:val="num" w:pos="1800"/>
        </w:tabs>
        <w:ind w:left="1800" w:hanging="360"/>
      </w:pPr>
      <w:rPr>
        <w:rFonts w:ascii="Arial" w:hAnsi="Arial" w:hint="default"/>
      </w:rPr>
    </w:lvl>
    <w:lvl w:ilvl="3" w:tplc="7A0ED5B8" w:tentative="1">
      <w:start w:val="1"/>
      <w:numFmt w:val="bullet"/>
      <w:lvlText w:val="•"/>
      <w:lvlJc w:val="left"/>
      <w:pPr>
        <w:tabs>
          <w:tab w:val="num" w:pos="2520"/>
        </w:tabs>
        <w:ind w:left="2520" w:hanging="360"/>
      </w:pPr>
      <w:rPr>
        <w:rFonts w:ascii="Arial" w:hAnsi="Arial" w:hint="default"/>
      </w:rPr>
    </w:lvl>
    <w:lvl w:ilvl="4" w:tplc="9412DD32" w:tentative="1">
      <w:start w:val="1"/>
      <w:numFmt w:val="bullet"/>
      <w:lvlText w:val="•"/>
      <w:lvlJc w:val="left"/>
      <w:pPr>
        <w:tabs>
          <w:tab w:val="num" w:pos="3240"/>
        </w:tabs>
        <w:ind w:left="3240" w:hanging="360"/>
      </w:pPr>
      <w:rPr>
        <w:rFonts w:ascii="Arial" w:hAnsi="Arial" w:hint="default"/>
      </w:rPr>
    </w:lvl>
    <w:lvl w:ilvl="5" w:tplc="5B4CF090" w:tentative="1">
      <w:start w:val="1"/>
      <w:numFmt w:val="bullet"/>
      <w:lvlText w:val="•"/>
      <w:lvlJc w:val="left"/>
      <w:pPr>
        <w:tabs>
          <w:tab w:val="num" w:pos="3960"/>
        </w:tabs>
        <w:ind w:left="3960" w:hanging="360"/>
      </w:pPr>
      <w:rPr>
        <w:rFonts w:ascii="Arial" w:hAnsi="Arial" w:hint="default"/>
      </w:rPr>
    </w:lvl>
    <w:lvl w:ilvl="6" w:tplc="4A6207C2" w:tentative="1">
      <w:start w:val="1"/>
      <w:numFmt w:val="bullet"/>
      <w:lvlText w:val="•"/>
      <w:lvlJc w:val="left"/>
      <w:pPr>
        <w:tabs>
          <w:tab w:val="num" w:pos="4680"/>
        </w:tabs>
        <w:ind w:left="4680" w:hanging="360"/>
      </w:pPr>
      <w:rPr>
        <w:rFonts w:ascii="Arial" w:hAnsi="Arial" w:hint="default"/>
      </w:rPr>
    </w:lvl>
    <w:lvl w:ilvl="7" w:tplc="FAA6725C" w:tentative="1">
      <w:start w:val="1"/>
      <w:numFmt w:val="bullet"/>
      <w:lvlText w:val="•"/>
      <w:lvlJc w:val="left"/>
      <w:pPr>
        <w:tabs>
          <w:tab w:val="num" w:pos="5400"/>
        </w:tabs>
        <w:ind w:left="5400" w:hanging="360"/>
      </w:pPr>
      <w:rPr>
        <w:rFonts w:ascii="Arial" w:hAnsi="Arial" w:hint="default"/>
      </w:rPr>
    </w:lvl>
    <w:lvl w:ilvl="8" w:tplc="B1024CDA" w:tentative="1">
      <w:start w:val="1"/>
      <w:numFmt w:val="bullet"/>
      <w:lvlText w:val="•"/>
      <w:lvlJc w:val="left"/>
      <w:pPr>
        <w:tabs>
          <w:tab w:val="num" w:pos="6120"/>
        </w:tabs>
        <w:ind w:left="6120" w:hanging="360"/>
      </w:pPr>
      <w:rPr>
        <w:rFonts w:ascii="Arial" w:hAnsi="Arial" w:hint="default"/>
      </w:rPr>
    </w:lvl>
  </w:abstractNum>
  <w:abstractNum w:abstractNumId="3" w15:restartNumberingAfterBreak="0">
    <w:nsid w:val="3CEA2B71"/>
    <w:multiLevelType w:val="hybridMultilevel"/>
    <w:tmpl w:val="9950F9B4"/>
    <w:lvl w:ilvl="0" w:tplc="F05CA232">
      <w:start w:val="1"/>
      <w:numFmt w:val="bullet"/>
      <w:lvlText w:val="•"/>
      <w:lvlJc w:val="left"/>
      <w:pPr>
        <w:tabs>
          <w:tab w:val="num" w:pos="720"/>
        </w:tabs>
        <w:ind w:left="720" w:hanging="360"/>
      </w:pPr>
      <w:rPr>
        <w:rFonts w:ascii="Times New Roman" w:hAnsi="Times New Roman" w:hint="default"/>
      </w:rPr>
    </w:lvl>
    <w:lvl w:ilvl="1" w:tplc="E5F2097C" w:tentative="1">
      <w:start w:val="1"/>
      <w:numFmt w:val="bullet"/>
      <w:lvlText w:val="•"/>
      <w:lvlJc w:val="left"/>
      <w:pPr>
        <w:tabs>
          <w:tab w:val="num" w:pos="1440"/>
        </w:tabs>
        <w:ind w:left="1440" w:hanging="360"/>
      </w:pPr>
      <w:rPr>
        <w:rFonts w:ascii="Times New Roman" w:hAnsi="Times New Roman" w:hint="default"/>
      </w:rPr>
    </w:lvl>
    <w:lvl w:ilvl="2" w:tplc="5498DE5A" w:tentative="1">
      <w:start w:val="1"/>
      <w:numFmt w:val="bullet"/>
      <w:lvlText w:val="•"/>
      <w:lvlJc w:val="left"/>
      <w:pPr>
        <w:tabs>
          <w:tab w:val="num" w:pos="2160"/>
        </w:tabs>
        <w:ind w:left="2160" w:hanging="360"/>
      </w:pPr>
      <w:rPr>
        <w:rFonts w:ascii="Times New Roman" w:hAnsi="Times New Roman" w:hint="default"/>
      </w:rPr>
    </w:lvl>
    <w:lvl w:ilvl="3" w:tplc="AB44E430" w:tentative="1">
      <w:start w:val="1"/>
      <w:numFmt w:val="bullet"/>
      <w:lvlText w:val="•"/>
      <w:lvlJc w:val="left"/>
      <w:pPr>
        <w:tabs>
          <w:tab w:val="num" w:pos="2880"/>
        </w:tabs>
        <w:ind w:left="2880" w:hanging="360"/>
      </w:pPr>
      <w:rPr>
        <w:rFonts w:ascii="Times New Roman" w:hAnsi="Times New Roman" w:hint="default"/>
      </w:rPr>
    </w:lvl>
    <w:lvl w:ilvl="4" w:tplc="B8D6832C" w:tentative="1">
      <w:start w:val="1"/>
      <w:numFmt w:val="bullet"/>
      <w:lvlText w:val="•"/>
      <w:lvlJc w:val="left"/>
      <w:pPr>
        <w:tabs>
          <w:tab w:val="num" w:pos="3600"/>
        </w:tabs>
        <w:ind w:left="3600" w:hanging="360"/>
      </w:pPr>
      <w:rPr>
        <w:rFonts w:ascii="Times New Roman" w:hAnsi="Times New Roman" w:hint="default"/>
      </w:rPr>
    </w:lvl>
    <w:lvl w:ilvl="5" w:tplc="9DE4B8FC" w:tentative="1">
      <w:start w:val="1"/>
      <w:numFmt w:val="bullet"/>
      <w:lvlText w:val="•"/>
      <w:lvlJc w:val="left"/>
      <w:pPr>
        <w:tabs>
          <w:tab w:val="num" w:pos="4320"/>
        </w:tabs>
        <w:ind w:left="4320" w:hanging="360"/>
      </w:pPr>
      <w:rPr>
        <w:rFonts w:ascii="Times New Roman" w:hAnsi="Times New Roman" w:hint="default"/>
      </w:rPr>
    </w:lvl>
    <w:lvl w:ilvl="6" w:tplc="0AFE2016" w:tentative="1">
      <w:start w:val="1"/>
      <w:numFmt w:val="bullet"/>
      <w:lvlText w:val="•"/>
      <w:lvlJc w:val="left"/>
      <w:pPr>
        <w:tabs>
          <w:tab w:val="num" w:pos="5040"/>
        </w:tabs>
        <w:ind w:left="5040" w:hanging="360"/>
      </w:pPr>
      <w:rPr>
        <w:rFonts w:ascii="Times New Roman" w:hAnsi="Times New Roman" w:hint="default"/>
      </w:rPr>
    </w:lvl>
    <w:lvl w:ilvl="7" w:tplc="695C460E" w:tentative="1">
      <w:start w:val="1"/>
      <w:numFmt w:val="bullet"/>
      <w:lvlText w:val="•"/>
      <w:lvlJc w:val="left"/>
      <w:pPr>
        <w:tabs>
          <w:tab w:val="num" w:pos="5760"/>
        </w:tabs>
        <w:ind w:left="5760" w:hanging="360"/>
      </w:pPr>
      <w:rPr>
        <w:rFonts w:ascii="Times New Roman" w:hAnsi="Times New Roman" w:hint="default"/>
      </w:rPr>
    </w:lvl>
    <w:lvl w:ilvl="8" w:tplc="E0081DF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4E7F28C8"/>
    <w:multiLevelType w:val="hybridMultilevel"/>
    <w:tmpl w:val="92CE8122"/>
    <w:lvl w:ilvl="0" w:tplc="FFFFFFFF">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51044035"/>
    <w:multiLevelType w:val="hybridMultilevel"/>
    <w:tmpl w:val="C23625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53E008F5"/>
    <w:multiLevelType w:val="hybridMultilevel"/>
    <w:tmpl w:val="C2C209D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55CA7C3B"/>
    <w:multiLevelType w:val="hybridMultilevel"/>
    <w:tmpl w:val="8F3A3B4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D073131"/>
    <w:multiLevelType w:val="hybridMultilevel"/>
    <w:tmpl w:val="93D497A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F5D2A7E"/>
    <w:multiLevelType w:val="hybridMultilevel"/>
    <w:tmpl w:val="CFE8B28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67C81F05"/>
    <w:multiLevelType w:val="hybridMultilevel"/>
    <w:tmpl w:val="59240E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6A6A2273"/>
    <w:multiLevelType w:val="hybridMultilevel"/>
    <w:tmpl w:val="A5682642"/>
    <w:lvl w:ilvl="0" w:tplc="079C3912">
      <w:start w:val="1"/>
      <w:numFmt w:val="bullet"/>
      <w:lvlText w:val="•"/>
      <w:lvlJc w:val="left"/>
      <w:pPr>
        <w:tabs>
          <w:tab w:val="num" w:pos="720"/>
        </w:tabs>
        <w:ind w:left="720" w:hanging="360"/>
      </w:pPr>
      <w:rPr>
        <w:rFonts w:ascii="Arial" w:hAnsi="Arial" w:hint="default"/>
      </w:rPr>
    </w:lvl>
    <w:lvl w:ilvl="1" w:tplc="D4FED658">
      <w:start w:val="1"/>
      <w:numFmt w:val="bullet"/>
      <w:lvlText w:val="•"/>
      <w:lvlJc w:val="left"/>
      <w:pPr>
        <w:tabs>
          <w:tab w:val="num" w:pos="1440"/>
        </w:tabs>
        <w:ind w:left="1440" w:hanging="360"/>
      </w:pPr>
      <w:rPr>
        <w:rFonts w:ascii="Arial" w:hAnsi="Arial" w:hint="default"/>
      </w:rPr>
    </w:lvl>
    <w:lvl w:ilvl="2" w:tplc="86D4D5EC" w:tentative="1">
      <w:start w:val="1"/>
      <w:numFmt w:val="bullet"/>
      <w:lvlText w:val="•"/>
      <w:lvlJc w:val="left"/>
      <w:pPr>
        <w:tabs>
          <w:tab w:val="num" w:pos="2160"/>
        </w:tabs>
        <w:ind w:left="2160" w:hanging="360"/>
      </w:pPr>
      <w:rPr>
        <w:rFonts w:ascii="Arial" w:hAnsi="Arial" w:hint="default"/>
      </w:rPr>
    </w:lvl>
    <w:lvl w:ilvl="3" w:tplc="6B9E1778" w:tentative="1">
      <w:start w:val="1"/>
      <w:numFmt w:val="bullet"/>
      <w:lvlText w:val="•"/>
      <w:lvlJc w:val="left"/>
      <w:pPr>
        <w:tabs>
          <w:tab w:val="num" w:pos="2880"/>
        </w:tabs>
        <w:ind w:left="2880" w:hanging="360"/>
      </w:pPr>
      <w:rPr>
        <w:rFonts w:ascii="Arial" w:hAnsi="Arial" w:hint="default"/>
      </w:rPr>
    </w:lvl>
    <w:lvl w:ilvl="4" w:tplc="DCC0523E" w:tentative="1">
      <w:start w:val="1"/>
      <w:numFmt w:val="bullet"/>
      <w:lvlText w:val="•"/>
      <w:lvlJc w:val="left"/>
      <w:pPr>
        <w:tabs>
          <w:tab w:val="num" w:pos="3600"/>
        </w:tabs>
        <w:ind w:left="3600" w:hanging="360"/>
      </w:pPr>
      <w:rPr>
        <w:rFonts w:ascii="Arial" w:hAnsi="Arial" w:hint="default"/>
      </w:rPr>
    </w:lvl>
    <w:lvl w:ilvl="5" w:tplc="9CBEC76A" w:tentative="1">
      <w:start w:val="1"/>
      <w:numFmt w:val="bullet"/>
      <w:lvlText w:val="•"/>
      <w:lvlJc w:val="left"/>
      <w:pPr>
        <w:tabs>
          <w:tab w:val="num" w:pos="4320"/>
        </w:tabs>
        <w:ind w:left="4320" w:hanging="360"/>
      </w:pPr>
      <w:rPr>
        <w:rFonts w:ascii="Arial" w:hAnsi="Arial" w:hint="default"/>
      </w:rPr>
    </w:lvl>
    <w:lvl w:ilvl="6" w:tplc="AF8E7138" w:tentative="1">
      <w:start w:val="1"/>
      <w:numFmt w:val="bullet"/>
      <w:lvlText w:val="•"/>
      <w:lvlJc w:val="left"/>
      <w:pPr>
        <w:tabs>
          <w:tab w:val="num" w:pos="5040"/>
        </w:tabs>
        <w:ind w:left="5040" w:hanging="360"/>
      </w:pPr>
      <w:rPr>
        <w:rFonts w:ascii="Arial" w:hAnsi="Arial" w:hint="default"/>
      </w:rPr>
    </w:lvl>
    <w:lvl w:ilvl="7" w:tplc="D0EEDC74" w:tentative="1">
      <w:start w:val="1"/>
      <w:numFmt w:val="bullet"/>
      <w:lvlText w:val="•"/>
      <w:lvlJc w:val="left"/>
      <w:pPr>
        <w:tabs>
          <w:tab w:val="num" w:pos="5760"/>
        </w:tabs>
        <w:ind w:left="5760" w:hanging="360"/>
      </w:pPr>
      <w:rPr>
        <w:rFonts w:ascii="Arial" w:hAnsi="Arial" w:hint="default"/>
      </w:rPr>
    </w:lvl>
    <w:lvl w:ilvl="8" w:tplc="EFB0BB8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15D5BBF"/>
    <w:multiLevelType w:val="hybridMultilevel"/>
    <w:tmpl w:val="DCB2307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11"/>
  </w:num>
  <w:num w:numId="5">
    <w:abstractNumId w:val="3"/>
  </w:num>
  <w:num w:numId="6">
    <w:abstractNumId w:val="12"/>
  </w:num>
  <w:num w:numId="7">
    <w:abstractNumId w:val="9"/>
  </w:num>
  <w:num w:numId="8">
    <w:abstractNumId w:val="10"/>
  </w:num>
  <w:num w:numId="9">
    <w:abstractNumId w:val="8"/>
  </w:num>
  <w:num w:numId="10">
    <w:abstractNumId w:val="0"/>
  </w:num>
  <w:num w:numId="11">
    <w:abstractNumId w:val="7"/>
  </w:num>
  <w:num w:numId="12">
    <w:abstractNumId w:val="2"/>
  </w:num>
  <w:num w:numId="13">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activeWritingStyle w:appName="MSWord" w:lang="pt-BR" w:vendorID="64" w:dllVersion="6" w:nlCheck="1" w:checkStyle="0"/>
  <w:activeWritingStyle w:appName="MSWord" w:lang="es-CO" w:vendorID="64" w:dllVersion="6" w:nlCheck="1" w:checkStyle="0"/>
  <w:activeWritingStyle w:appName="MSWord" w:lang="es-ES" w:vendorID="64" w:dllVersion="6" w:nlCheck="1" w:checkStyle="0"/>
  <w:activeWritingStyle w:appName="MSWord" w:lang="es-ES_tradnl" w:vendorID="64" w:dllVersion="6" w:nlCheck="1" w:checkStyle="0"/>
  <w:activeWritingStyle w:appName="MSWord" w:lang="es-CO" w:vendorID="64" w:dllVersion="0" w:nlCheck="1" w:checkStyle="0"/>
  <w:activeWritingStyle w:appName="MSWord" w:lang="es-ES" w:vendorID="64" w:dllVersion="0" w:nlCheck="1" w:checkStyle="0"/>
  <w:activeWritingStyle w:appName="MSWord" w:lang="es-ES_tradnl" w:vendorID="64" w:dllVersion="0" w:nlCheck="1" w:checkStyle="0"/>
  <w:activeWritingStyle w:appName="MSWord" w:lang="pt-BR" w:vendorID="64" w:dllVersion="0" w:nlCheck="1" w:checkStyle="0"/>
  <w:activeWritingStyle w:appName="MSWord" w:lang="es-CO" w:vendorID="64" w:dllVersion="131078" w:nlCheck="1" w:checkStyle="0"/>
  <w:activeWritingStyle w:appName="MSWord" w:lang="es-ES" w:vendorID="64" w:dllVersion="131078" w:nlCheck="1" w:checkStyle="0"/>
  <w:activeWritingStyle w:appName="MSWord" w:lang="es-ES_tradnl" w:vendorID="64" w:dllVersion="131078" w:nlCheck="1" w:checkStyle="0"/>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78A8"/>
    <w:rsid w:val="00003FEE"/>
    <w:rsid w:val="00004505"/>
    <w:rsid w:val="0004036D"/>
    <w:rsid w:val="00044777"/>
    <w:rsid w:val="00061F13"/>
    <w:rsid w:val="00064E74"/>
    <w:rsid w:val="00073BB4"/>
    <w:rsid w:val="000802AF"/>
    <w:rsid w:val="000849A6"/>
    <w:rsid w:val="00085D44"/>
    <w:rsid w:val="000928D3"/>
    <w:rsid w:val="000945E3"/>
    <w:rsid w:val="00095633"/>
    <w:rsid w:val="000A161C"/>
    <w:rsid w:val="000B127F"/>
    <w:rsid w:val="000B6CC8"/>
    <w:rsid w:val="000C0386"/>
    <w:rsid w:val="000C6F9F"/>
    <w:rsid w:val="000D6BD6"/>
    <w:rsid w:val="000E5476"/>
    <w:rsid w:val="000E7E9E"/>
    <w:rsid w:val="00103673"/>
    <w:rsid w:val="001047C9"/>
    <w:rsid w:val="00107110"/>
    <w:rsid w:val="001078A8"/>
    <w:rsid w:val="00110357"/>
    <w:rsid w:val="001348CE"/>
    <w:rsid w:val="00134A09"/>
    <w:rsid w:val="00137754"/>
    <w:rsid w:val="00141543"/>
    <w:rsid w:val="00147FEA"/>
    <w:rsid w:val="00157997"/>
    <w:rsid w:val="00161879"/>
    <w:rsid w:val="00162EA6"/>
    <w:rsid w:val="0018155B"/>
    <w:rsid w:val="001840B9"/>
    <w:rsid w:val="001A368C"/>
    <w:rsid w:val="001B0CA6"/>
    <w:rsid w:val="001B1F6D"/>
    <w:rsid w:val="001B3538"/>
    <w:rsid w:val="001E3137"/>
    <w:rsid w:val="002041F5"/>
    <w:rsid w:val="002138A6"/>
    <w:rsid w:val="00222666"/>
    <w:rsid w:val="00222BFE"/>
    <w:rsid w:val="00227E63"/>
    <w:rsid w:val="00244370"/>
    <w:rsid w:val="0024603C"/>
    <w:rsid w:val="002506CC"/>
    <w:rsid w:val="0025286A"/>
    <w:rsid w:val="00255E1D"/>
    <w:rsid w:val="00260656"/>
    <w:rsid w:val="00265849"/>
    <w:rsid w:val="00266BB5"/>
    <w:rsid w:val="00273834"/>
    <w:rsid w:val="00275DBE"/>
    <w:rsid w:val="002876AC"/>
    <w:rsid w:val="00290B4E"/>
    <w:rsid w:val="00294A28"/>
    <w:rsid w:val="002A0421"/>
    <w:rsid w:val="002D0BCE"/>
    <w:rsid w:val="002F6905"/>
    <w:rsid w:val="002F7F94"/>
    <w:rsid w:val="00302376"/>
    <w:rsid w:val="003038FF"/>
    <w:rsid w:val="00303CED"/>
    <w:rsid w:val="00311A19"/>
    <w:rsid w:val="00322AC0"/>
    <w:rsid w:val="003315BE"/>
    <w:rsid w:val="00331840"/>
    <w:rsid w:val="0033705B"/>
    <w:rsid w:val="003374DF"/>
    <w:rsid w:val="00337991"/>
    <w:rsid w:val="0034121E"/>
    <w:rsid w:val="00343C4C"/>
    <w:rsid w:val="0034526A"/>
    <w:rsid w:val="00352695"/>
    <w:rsid w:val="003556D4"/>
    <w:rsid w:val="00355F6D"/>
    <w:rsid w:val="00364811"/>
    <w:rsid w:val="003753EC"/>
    <w:rsid w:val="00382D44"/>
    <w:rsid w:val="00397CDF"/>
    <w:rsid w:val="003A191F"/>
    <w:rsid w:val="003A6E75"/>
    <w:rsid w:val="003B1340"/>
    <w:rsid w:val="003E4F97"/>
    <w:rsid w:val="003F6599"/>
    <w:rsid w:val="003F6DBA"/>
    <w:rsid w:val="00401384"/>
    <w:rsid w:val="00401FBD"/>
    <w:rsid w:val="00407651"/>
    <w:rsid w:val="00416B94"/>
    <w:rsid w:val="004253DE"/>
    <w:rsid w:val="0043254E"/>
    <w:rsid w:val="00446C64"/>
    <w:rsid w:val="00451B72"/>
    <w:rsid w:val="00460E72"/>
    <w:rsid w:val="004613EA"/>
    <w:rsid w:val="00480391"/>
    <w:rsid w:val="00484503"/>
    <w:rsid w:val="00484527"/>
    <w:rsid w:val="004911AC"/>
    <w:rsid w:val="004A15EE"/>
    <w:rsid w:val="004A4966"/>
    <w:rsid w:val="004A6F88"/>
    <w:rsid w:val="004B0C7B"/>
    <w:rsid w:val="004D19A0"/>
    <w:rsid w:val="004E1944"/>
    <w:rsid w:val="004E72AA"/>
    <w:rsid w:val="004F260A"/>
    <w:rsid w:val="00502341"/>
    <w:rsid w:val="0050785D"/>
    <w:rsid w:val="00507979"/>
    <w:rsid w:val="00513F65"/>
    <w:rsid w:val="005216F8"/>
    <w:rsid w:val="00521DC4"/>
    <w:rsid w:val="005268ED"/>
    <w:rsid w:val="00531089"/>
    <w:rsid w:val="005359EA"/>
    <w:rsid w:val="00537257"/>
    <w:rsid w:val="00563186"/>
    <w:rsid w:val="00565AE5"/>
    <w:rsid w:val="00566D17"/>
    <w:rsid w:val="00584721"/>
    <w:rsid w:val="005904F1"/>
    <w:rsid w:val="005C0B7E"/>
    <w:rsid w:val="005D03D3"/>
    <w:rsid w:val="005D7BC1"/>
    <w:rsid w:val="005E0754"/>
    <w:rsid w:val="005E3B47"/>
    <w:rsid w:val="005E3DE2"/>
    <w:rsid w:val="005E6577"/>
    <w:rsid w:val="005F44C1"/>
    <w:rsid w:val="006052FB"/>
    <w:rsid w:val="00612E5D"/>
    <w:rsid w:val="006132A1"/>
    <w:rsid w:val="0061435F"/>
    <w:rsid w:val="00615206"/>
    <w:rsid w:val="00624054"/>
    <w:rsid w:val="006351D1"/>
    <w:rsid w:val="006512CB"/>
    <w:rsid w:val="00651A36"/>
    <w:rsid w:val="00653658"/>
    <w:rsid w:val="00655FC0"/>
    <w:rsid w:val="00657080"/>
    <w:rsid w:val="0067003A"/>
    <w:rsid w:val="0067047E"/>
    <w:rsid w:val="00675C93"/>
    <w:rsid w:val="00676020"/>
    <w:rsid w:val="00681DB2"/>
    <w:rsid w:val="00683A02"/>
    <w:rsid w:val="0068595D"/>
    <w:rsid w:val="006902E5"/>
    <w:rsid w:val="006924D2"/>
    <w:rsid w:val="006A40AF"/>
    <w:rsid w:val="006A72BF"/>
    <w:rsid w:val="006B0C79"/>
    <w:rsid w:val="006B635C"/>
    <w:rsid w:val="006B6A93"/>
    <w:rsid w:val="006C28D9"/>
    <w:rsid w:val="006D4AF0"/>
    <w:rsid w:val="006D5A56"/>
    <w:rsid w:val="006F6A8B"/>
    <w:rsid w:val="006F6D9F"/>
    <w:rsid w:val="007014B6"/>
    <w:rsid w:val="00701A81"/>
    <w:rsid w:val="007252F0"/>
    <w:rsid w:val="00730F3B"/>
    <w:rsid w:val="007468B7"/>
    <w:rsid w:val="0075236F"/>
    <w:rsid w:val="00774374"/>
    <w:rsid w:val="00776766"/>
    <w:rsid w:val="00791494"/>
    <w:rsid w:val="00794A56"/>
    <w:rsid w:val="007963B0"/>
    <w:rsid w:val="007A0725"/>
    <w:rsid w:val="007A116A"/>
    <w:rsid w:val="007A2FE3"/>
    <w:rsid w:val="007B0293"/>
    <w:rsid w:val="007B14B7"/>
    <w:rsid w:val="007B20E4"/>
    <w:rsid w:val="007C3A11"/>
    <w:rsid w:val="007C4241"/>
    <w:rsid w:val="007CEEBF"/>
    <w:rsid w:val="007D5E65"/>
    <w:rsid w:val="00802635"/>
    <w:rsid w:val="00817403"/>
    <w:rsid w:val="00830DC0"/>
    <w:rsid w:val="00834A49"/>
    <w:rsid w:val="00842D43"/>
    <w:rsid w:val="0087365F"/>
    <w:rsid w:val="0088279B"/>
    <w:rsid w:val="0088383C"/>
    <w:rsid w:val="00887B5E"/>
    <w:rsid w:val="00896827"/>
    <w:rsid w:val="008A50BE"/>
    <w:rsid w:val="008B2C9E"/>
    <w:rsid w:val="008C3D29"/>
    <w:rsid w:val="008C6149"/>
    <w:rsid w:val="008D3B91"/>
    <w:rsid w:val="008D57F0"/>
    <w:rsid w:val="008E36BF"/>
    <w:rsid w:val="008E61BF"/>
    <w:rsid w:val="009030F1"/>
    <w:rsid w:val="00903BC2"/>
    <w:rsid w:val="0090544C"/>
    <w:rsid w:val="009206D5"/>
    <w:rsid w:val="00935128"/>
    <w:rsid w:val="009409DF"/>
    <w:rsid w:val="00944006"/>
    <w:rsid w:val="00945E4F"/>
    <w:rsid w:val="00946535"/>
    <w:rsid w:val="009621A8"/>
    <w:rsid w:val="00963F92"/>
    <w:rsid w:val="009757B7"/>
    <w:rsid w:val="00983319"/>
    <w:rsid w:val="00985F6E"/>
    <w:rsid w:val="00990F92"/>
    <w:rsid w:val="00993B40"/>
    <w:rsid w:val="009B303B"/>
    <w:rsid w:val="009B4ED8"/>
    <w:rsid w:val="009C61A8"/>
    <w:rsid w:val="009E4358"/>
    <w:rsid w:val="00A13A47"/>
    <w:rsid w:val="00A153E2"/>
    <w:rsid w:val="00A1692D"/>
    <w:rsid w:val="00A2645D"/>
    <w:rsid w:val="00A3138F"/>
    <w:rsid w:val="00A4704E"/>
    <w:rsid w:val="00A52961"/>
    <w:rsid w:val="00A55185"/>
    <w:rsid w:val="00A558C0"/>
    <w:rsid w:val="00A61573"/>
    <w:rsid w:val="00A62961"/>
    <w:rsid w:val="00A63F51"/>
    <w:rsid w:val="00A709E7"/>
    <w:rsid w:val="00A8467B"/>
    <w:rsid w:val="00A90132"/>
    <w:rsid w:val="00A90C02"/>
    <w:rsid w:val="00A975BB"/>
    <w:rsid w:val="00A9787C"/>
    <w:rsid w:val="00AA534F"/>
    <w:rsid w:val="00AC7A6C"/>
    <w:rsid w:val="00AD21D3"/>
    <w:rsid w:val="00AD24E3"/>
    <w:rsid w:val="00AF59B3"/>
    <w:rsid w:val="00AF7AA9"/>
    <w:rsid w:val="00B00E79"/>
    <w:rsid w:val="00B02202"/>
    <w:rsid w:val="00B20321"/>
    <w:rsid w:val="00B210C2"/>
    <w:rsid w:val="00B311E1"/>
    <w:rsid w:val="00B45FCD"/>
    <w:rsid w:val="00B608E5"/>
    <w:rsid w:val="00B621A6"/>
    <w:rsid w:val="00B70E01"/>
    <w:rsid w:val="00B73B6A"/>
    <w:rsid w:val="00B76BA0"/>
    <w:rsid w:val="00B82A23"/>
    <w:rsid w:val="00B864A3"/>
    <w:rsid w:val="00BA1094"/>
    <w:rsid w:val="00BA1A5B"/>
    <w:rsid w:val="00BA1FA3"/>
    <w:rsid w:val="00BF696F"/>
    <w:rsid w:val="00C15838"/>
    <w:rsid w:val="00C23A5A"/>
    <w:rsid w:val="00C25A53"/>
    <w:rsid w:val="00C33DAD"/>
    <w:rsid w:val="00C34CBC"/>
    <w:rsid w:val="00C3771B"/>
    <w:rsid w:val="00C560B8"/>
    <w:rsid w:val="00C748C8"/>
    <w:rsid w:val="00C749EF"/>
    <w:rsid w:val="00CB6024"/>
    <w:rsid w:val="00CB75EF"/>
    <w:rsid w:val="00CC2C87"/>
    <w:rsid w:val="00CD334B"/>
    <w:rsid w:val="00CD6043"/>
    <w:rsid w:val="00CD6B6C"/>
    <w:rsid w:val="00CF3183"/>
    <w:rsid w:val="00CF6453"/>
    <w:rsid w:val="00CF6FA9"/>
    <w:rsid w:val="00D03676"/>
    <w:rsid w:val="00D03D37"/>
    <w:rsid w:val="00D11BD4"/>
    <w:rsid w:val="00D11C4C"/>
    <w:rsid w:val="00D172E8"/>
    <w:rsid w:val="00D4344F"/>
    <w:rsid w:val="00D67EA4"/>
    <w:rsid w:val="00D97475"/>
    <w:rsid w:val="00DA4136"/>
    <w:rsid w:val="00DADF14"/>
    <w:rsid w:val="00DB530B"/>
    <w:rsid w:val="00DB557C"/>
    <w:rsid w:val="00DB663C"/>
    <w:rsid w:val="00DC5EEF"/>
    <w:rsid w:val="00DD648B"/>
    <w:rsid w:val="00DE12FC"/>
    <w:rsid w:val="00DE3B71"/>
    <w:rsid w:val="00DE4B2B"/>
    <w:rsid w:val="00DF3784"/>
    <w:rsid w:val="00E02601"/>
    <w:rsid w:val="00E04594"/>
    <w:rsid w:val="00E0514D"/>
    <w:rsid w:val="00E07D7C"/>
    <w:rsid w:val="00E21423"/>
    <w:rsid w:val="00E21D32"/>
    <w:rsid w:val="00E22A3E"/>
    <w:rsid w:val="00E2386B"/>
    <w:rsid w:val="00E25A9B"/>
    <w:rsid w:val="00E3539F"/>
    <w:rsid w:val="00E3663A"/>
    <w:rsid w:val="00E43FEE"/>
    <w:rsid w:val="00E52C4B"/>
    <w:rsid w:val="00E749AA"/>
    <w:rsid w:val="00E75C8A"/>
    <w:rsid w:val="00E76E05"/>
    <w:rsid w:val="00E77DB2"/>
    <w:rsid w:val="00E80CD4"/>
    <w:rsid w:val="00EA315D"/>
    <w:rsid w:val="00EA6686"/>
    <w:rsid w:val="00EB46B5"/>
    <w:rsid w:val="00EC1C5F"/>
    <w:rsid w:val="00EC60EF"/>
    <w:rsid w:val="00ED53D3"/>
    <w:rsid w:val="00ED5878"/>
    <w:rsid w:val="00EE5361"/>
    <w:rsid w:val="00EF48B9"/>
    <w:rsid w:val="00EF7B68"/>
    <w:rsid w:val="00F04E78"/>
    <w:rsid w:val="00F16A5A"/>
    <w:rsid w:val="00F240CE"/>
    <w:rsid w:val="00F35314"/>
    <w:rsid w:val="00F41A5F"/>
    <w:rsid w:val="00F53F32"/>
    <w:rsid w:val="00F60656"/>
    <w:rsid w:val="00F726F8"/>
    <w:rsid w:val="00F80020"/>
    <w:rsid w:val="00F94561"/>
    <w:rsid w:val="00FA17AA"/>
    <w:rsid w:val="00FA7065"/>
    <w:rsid w:val="00FD4F26"/>
    <w:rsid w:val="00FD5568"/>
    <w:rsid w:val="00FE0A78"/>
    <w:rsid w:val="00FF2320"/>
    <w:rsid w:val="010B7C27"/>
    <w:rsid w:val="0111986A"/>
    <w:rsid w:val="01385DED"/>
    <w:rsid w:val="0162B227"/>
    <w:rsid w:val="01CC97F2"/>
    <w:rsid w:val="01E2DCB8"/>
    <w:rsid w:val="01F6D931"/>
    <w:rsid w:val="020E5954"/>
    <w:rsid w:val="021D0710"/>
    <w:rsid w:val="023C78EE"/>
    <w:rsid w:val="02475374"/>
    <w:rsid w:val="02933A5D"/>
    <w:rsid w:val="02BF92BE"/>
    <w:rsid w:val="0309E687"/>
    <w:rsid w:val="03235E3B"/>
    <w:rsid w:val="0349643E"/>
    <w:rsid w:val="03BE24E4"/>
    <w:rsid w:val="03DB9C90"/>
    <w:rsid w:val="049DDBA8"/>
    <w:rsid w:val="04DC7BBD"/>
    <w:rsid w:val="0503EF81"/>
    <w:rsid w:val="0589572A"/>
    <w:rsid w:val="06453AB8"/>
    <w:rsid w:val="06A61A84"/>
    <w:rsid w:val="06D100DA"/>
    <w:rsid w:val="070486C1"/>
    <w:rsid w:val="07270CBF"/>
    <w:rsid w:val="07369279"/>
    <w:rsid w:val="073D0AE7"/>
    <w:rsid w:val="075F62D9"/>
    <w:rsid w:val="0769D95F"/>
    <w:rsid w:val="07793B8B"/>
    <w:rsid w:val="079FD6B7"/>
    <w:rsid w:val="07C7E2BC"/>
    <w:rsid w:val="087A2805"/>
    <w:rsid w:val="087B1953"/>
    <w:rsid w:val="0883A96A"/>
    <w:rsid w:val="088C665C"/>
    <w:rsid w:val="08A6A7DB"/>
    <w:rsid w:val="090A8C7B"/>
    <w:rsid w:val="091469D3"/>
    <w:rsid w:val="092A353A"/>
    <w:rsid w:val="095A884B"/>
    <w:rsid w:val="09B294BA"/>
    <w:rsid w:val="09B4BADF"/>
    <w:rsid w:val="09CF4148"/>
    <w:rsid w:val="09D4C640"/>
    <w:rsid w:val="09F78CDE"/>
    <w:rsid w:val="0A069687"/>
    <w:rsid w:val="0A09B063"/>
    <w:rsid w:val="0A0C6606"/>
    <w:rsid w:val="0A65E7E5"/>
    <w:rsid w:val="0A804452"/>
    <w:rsid w:val="0AD80AA5"/>
    <w:rsid w:val="0ADDC2D4"/>
    <w:rsid w:val="0AF785C7"/>
    <w:rsid w:val="0B2845C9"/>
    <w:rsid w:val="0B92A645"/>
    <w:rsid w:val="0BC556CD"/>
    <w:rsid w:val="0BC5D8B5"/>
    <w:rsid w:val="0C004611"/>
    <w:rsid w:val="0C0A9B14"/>
    <w:rsid w:val="0C48E5BE"/>
    <w:rsid w:val="0C679844"/>
    <w:rsid w:val="0D67BF08"/>
    <w:rsid w:val="0D7F2B95"/>
    <w:rsid w:val="0DACD9CE"/>
    <w:rsid w:val="0DD3D597"/>
    <w:rsid w:val="0DFE8575"/>
    <w:rsid w:val="0E504C9D"/>
    <w:rsid w:val="0EEB5D68"/>
    <w:rsid w:val="0F0A54CC"/>
    <w:rsid w:val="0F5A69D3"/>
    <w:rsid w:val="0FA4BC11"/>
    <w:rsid w:val="0FFD6533"/>
    <w:rsid w:val="108013E4"/>
    <w:rsid w:val="1094706B"/>
    <w:rsid w:val="112FDD31"/>
    <w:rsid w:val="1146E825"/>
    <w:rsid w:val="1176FF3B"/>
    <w:rsid w:val="118AE349"/>
    <w:rsid w:val="11BC4430"/>
    <w:rsid w:val="11DFD825"/>
    <w:rsid w:val="121D57E3"/>
    <w:rsid w:val="12304B48"/>
    <w:rsid w:val="1263A71F"/>
    <w:rsid w:val="12966707"/>
    <w:rsid w:val="12A39311"/>
    <w:rsid w:val="12C51EB9"/>
    <w:rsid w:val="135F4AC5"/>
    <w:rsid w:val="138CF036"/>
    <w:rsid w:val="13B8A22C"/>
    <w:rsid w:val="13D8C036"/>
    <w:rsid w:val="141E00E5"/>
    <w:rsid w:val="1462F374"/>
    <w:rsid w:val="1470D721"/>
    <w:rsid w:val="14750EEC"/>
    <w:rsid w:val="14B56FF3"/>
    <w:rsid w:val="14F76D86"/>
    <w:rsid w:val="153DDED2"/>
    <w:rsid w:val="156494D7"/>
    <w:rsid w:val="1568091E"/>
    <w:rsid w:val="15DF8399"/>
    <w:rsid w:val="163BAC5E"/>
    <w:rsid w:val="16423625"/>
    <w:rsid w:val="16965430"/>
    <w:rsid w:val="16D25A75"/>
    <w:rsid w:val="17325E99"/>
    <w:rsid w:val="174973C9"/>
    <w:rsid w:val="174DB262"/>
    <w:rsid w:val="176E0BBC"/>
    <w:rsid w:val="1787F0FC"/>
    <w:rsid w:val="17CE09F3"/>
    <w:rsid w:val="182B73F9"/>
    <w:rsid w:val="1914E216"/>
    <w:rsid w:val="192BC47D"/>
    <w:rsid w:val="19346DFF"/>
    <w:rsid w:val="197BA35E"/>
    <w:rsid w:val="1995887D"/>
    <w:rsid w:val="19B68CBC"/>
    <w:rsid w:val="19BD309A"/>
    <w:rsid w:val="19CF08C3"/>
    <w:rsid w:val="1A1FD8E6"/>
    <w:rsid w:val="1A832488"/>
    <w:rsid w:val="1A83ABED"/>
    <w:rsid w:val="1A8459A7"/>
    <w:rsid w:val="1B0D47EF"/>
    <w:rsid w:val="1B13B4AA"/>
    <w:rsid w:val="1B28AA7B"/>
    <w:rsid w:val="1B7957DB"/>
    <w:rsid w:val="1B806605"/>
    <w:rsid w:val="1B9C4CA0"/>
    <w:rsid w:val="1BA6F6D4"/>
    <w:rsid w:val="1BBE026E"/>
    <w:rsid w:val="1C3623E8"/>
    <w:rsid w:val="1C7193CF"/>
    <w:rsid w:val="1C89BB38"/>
    <w:rsid w:val="1D14C2DB"/>
    <w:rsid w:val="1D362E31"/>
    <w:rsid w:val="1D5EF8B6"/>
    <w:rsid w:val="1DBF1169"/>
    <w:rsid w:val="1DF59D94"/>
    <w:rsid w:val="1E0EE1DF"/>
    <w:rsid w:val="1E490CBD"/>
    <w:rsid w:val="1E587D68"/>
    <w:rsid w:val="1E6B6D25"/>
    <w:rsid w:val="1E99DDA7"/>
    <w:rsid w:val="1F4B765C"/>
    <w:rsid w:val="1F4DD87D"/>
    <w:rsid w:val="1FC5514B"/>
    <w:rsid w:val="1FD228D6"/>
    <w:rsid w:val="1FEC3FAB"/>
    <w:rsid w:val="1FED2687"/>
    <w:rsid w:val="202B7FA8"/>
    <w:rsid w:val="20BF908D"/>
    <w:rsid w:val="20E240F8"/>
    <w:rsid w:val="213B1D3E"/>
    <w:rsid w:val="21431086"/>
    <w:rsid w:val="21D5E9FA"/>
    <w:rsid w:val="2210F8B0"/>
    <w:rsid w:val="22493381"/>
    <w:rsid w:val="2270E464"/>
    <w:rsid w:val="228C756F"/>
    <w:rsid w:val="22AFBB42"/>
    <w:rsid w:val="22D3EFA1"/>
    <w:rsid w:val="2328A6B3"/>
    <w:rsid w:val="23307DF8"/>
    <w:rsid w:val="23CB440F"/>
    <w:rsid w:val="23F8D83C"/>
    <w:rsid w:val="2475654F"/>
    <w:rsid w:val="249E372D"/>
    <w:rsid w:val="24B5BE1C"/>
    <w:rsid w:val="25237ABF"/>
    <w:rsid w:val="25327A14"/>
    <w:rsid w:val="255864A2"/>
    <w:rsid w:val="256D8BD8"/>
    <w:rsid w:val="260ED347"/>
    <w:rsid w:val="262842D2"/>
    <w:rsid w:val="2633C737"/>
    <w:rsid w:val="263A078E"/>
    <w:rsid w:val="266B7B93"/>
    <w:rsid w:val="26852AAE"/>
    <w:rsid w:val="26B2A881"/>
    <w:rsid w:val="26EE92D4"/>
    <w:rsid w:val="26FD1A47"/>
    <w:rsid w:val="270E0626"/>
    <w:rsid w:val="2763D62C"/>
    <w:rsid w:val="27968202"/>
    <w:rsid w:val="27B0AAF1"/>
    <w:rsid w:val="27C1B965"/>
    <w:rsid w:val="27FA1F0A"/>
    <w:rsid w:val="286FDE94"/>
    <w:rsid w:val="28AF3364"/>
    <w:rsid w:val="2934C1E5"/>
    <w:rsid w:val="2954520E"/>
    <w:rsid w:val="298607F3"/>
    <w:rsid w:val="29C0890C"/>
    <w:rsid w:val="29F04502"/>
    <w:rsid w:val="2A2BEF29"/>
    <w:rsid w:val="2A9A5757"/>
    <w:rsid w:val="2AC1A80D"/>
    <w:rsid w:val="2AE0BCDE"/>
    <w:rsid w:val="2AF7A470"/>
    <w:rsid w:val="2B14E990"/>
    <w:rsid w:val="2B2D84E0"/>
    <w:rsid w:val="2B47F750"/>
    <w:rsid w:val="2B59FDF3"/>
    <w:rsid w:val="2BEC8476"/>
    <w:rsid w:val="2C248072"/>
    <w:rsid w:val="2C3DD5CE"/>
    <w:rsid w:val="2C5A84A5"/>
    <w:rsid w:val="2C6A088C"/>
    <w:rsid w:val="2C733364"/>
    <w:rsid w:val="2C88ED2F"/>
    <w:rsid w:val="2C9CCF5A"/>
    <w:rsid w:val="2CBB1D8B"/>
    <w:rsid w:val="2D07685E"/>
    <w:rsid w:val="2D078F83"/>
    <w:rsid w:val="2D296E0A"/>
    <w:rsid w:val="2D5FE59A"/>
    <w:rsid w:val="2DA60074"/>
    <w:rsid w:val="2E1082E8"/>
    <w:rsid w:val="2E1B1F7D"/>
    <w:rsid w:val="2E587C3B"/>
    <w:rsid w:val="2EB700DA"/>
    <w:rsid w:val="2EBDA4E0"/>
    <w:rsid w:val="2EE6A32B"/>
    <w:rsid w:val="2EE7DA3A"/>
    <w:rsid w:val="2F08B29B"/>
    <w:rsid w:val="2F21D2C1"/>
    <w:rsid w:val="2F22CEE0"/>
    <w:rsid w:val="2F28311C"/>
    <w:rsid w:val="2F75E5CF"/>
    <w:rsid w:val="2F79D0B2"/>
    <w:rsid w:val="2FAF198D"/>
    <w:rsid w:val="2FEC6075"/>
    <w:rsid w:val="2FF1329F"/>
    <w:rsid w:val="3005B135"/>
    <w:rsid w:val="302AC1BD"/>
    <w:rsid w:val="3050A885"/>
    <w:rsid w:val="30C88984"/>
    <w:rsid w:val="30F81E94"/>
    <w:rsid w:val="31938D9C"/>
    <w:rsid w:val="31BB59A4"/>
    <w:rsid w:val="31C8B8A3"/>
    <w:rsid w:val="3207A8EF"/>
    <w:rsid w:val="32235427"/>
    <w:rsid w:val="32417CB7"/>
    <w:rsid w:val="324E0988"/>
    <w:rsid w:val="326A3CD1"/>
    <w:rsid w:val="32976A56"/>
    <w:rsid w:val="32DDF8F9"/>
    <w:rsid w:val="32F5814C"/>
    <w:rsid w:val="331DA469"/>
    <w:rsid w:val="3327545A"/>
    <w:rsid w:val="3329FEDF"/>
    <w:rsid w:val="33484342"/>
    <w:rsid w:val="335F1529"/>
    <w:rsid w:val="3362BAEC"/>
    <w:rsid w:val="33890681"/>
    <w:rsid w:val="33C31A4D"/>
    <w:rsid w:val="33D8EE65"/>
    <w:rsid w:val="33FD83BF"/>
    <w:rsid w:val="33FED74B"/>
    <w:rsid w:val="3435BCA4"/>
    <w:rsid w:val="343D6A12"/>
    <w:rsid w:val="34938373"/>
    <w:rsid w:val="34BDADFF"/>
    <w:rsid w:val="34CDFDCA"/>
    <w:rsid w:val="34DBC6F6"/>
    <w:rsid w:val="3507F8B2"/>
    <w:rsid w:val="3536A424"/>
    <w:rsid w:val="35545935"/>
    <w:rsid w:val="356006C7"/>
    <w:rsid w:val="3582EE69"/>
    <w:rsid w:val="35A7A347"/>
    <w:rsid w:val="35B28DF8"/>
    <w:rsid w:val="35EFCC2E"/>
    <w:rsid w:val="36310257"/>
    <w:rsid w:val="363104F8"/>
    <w:rsid w:val="363AE8E5"/>
    <w:rsid w:val="3662D4CE"/>
    <w:rsid w:val="367F996A"/>
    <w:rsid w:val="36A1B8EF"/>
    <w:rsid w:val="36A1EF16"/>
    <w:rsid w:val="36B32B12"/>
    <w:rsid w:val="37243CB7"/>
    <w:rsid w:val="37E45992"/>
    <w:rsid w:val="38340C84"/>
    <w:rsid w:val="3834DD8B"/>
    <w:rsid w:val="38400A33"/>
    <w:rsid w:val="384A1B05"/>
    <w:rsid w:val="38E0CB38"/>
    <w:rsid w:val="393B9A60"/>
    <w:rsid w:val="3970C933"/>
    <w:rsid w:val="39E5EB66"/>
    <w:rsid w:val="3A1DC73A"/>
    <w:rsid w:val="3A4252E6"/>
    <w:rsid w:val="3A6266B0"/>
    <w:rsid w:val="3A8D948F"/>
    <w:rsid w:val="3B839703"/>
    <w:rsid w:val="3BA485E9"/>
    <w:rsid w:val="3BB61930"/>
    <w:rsid w:val="3BE3F6D1"/>
    <w:rsid w:val="3BF48680"/>
    <w:rsid w:val="3BF75A08"/>
    <w:rsid w:val="3C102EDF"/>
    <w:rsid w:val="3D4A351E"/>
    <w:rsid w:val="3D6B9140"/>
    <w:rsid w:val="3D735A26"/>
    <w:rsid w:val="3DC25042"/>
    <w:rsid w:val="3DFF63E7"/>
    <w:rsid w:val="3E15C5A0"/>
    <w:rsid w:val="3E23ABBA"/>
    <w:rsid w:val="3E579561"/>
    <w:rsid w:val="3E57B87B"/>
    <w:rsid w:val="3EAC1CC6"/>
    <w:rsid w:val="3EB82B30"/>
    <w:rsid w:val="3EE190C0"/>
    <w:rsid w:val="3EFA2EA7"/>
    <w:rsid w:val="3F3949C0"/>
    <w:rsid w:val="3FCC3FE7"/>
    <w:rsid w:val="40E31920"/>
    <w:rsid w:val="40F38BCF"/>
    <w:rsid w:val="40F46B7A"/>
    <w:rsid w:val="40FE1365"/>
    <w:rsid w:val="41200F3B"/>
    <w:rsid w:val="413AF23E"/>
    <w:rsid w:val="41682218"/>
    <w:rsid w:val="4195AB1E"/>
    <w:rsid w:val="41ADCAAD"/>
    <w:rsid w:val="41B014E1"/>
    <w:rsid w:val="41C8610A"/>
    <w:rsid w:val="41CA9F76"/>
    <w:rsid w:val="42084CD6"/>
    <w:rsid w:val="421B4E15"/>
    <w:rsid w:val="421CAF94"/>
    <w:rsid w:val="43120F68"/>
    <w:rsid w:val="43AF4ABD"/>
    <w:rsid w:val="43E13F20"/>
    <w:rsid w:val="43E6BB5E"/>
    <w:rsid w:val="441F6411"/>
    <w:rsid w:val="4559286B"/>
    <w:rsid w:val="458FF370"/>
    <w:rsid w:val="4594C362"/>
    <w:rsid w:val="45ABE0E3"/>
    <w:rsid w:val="46666E1B"/>
    <w:rsid w:val="4672859E"/>
    <w:rsid w:val="46B3C3C7"/>
    <w:rsid w:val="46C85D55"/>
    <w:rsid w:val="4702FE1C"/>
    <w:rsid w:val="471C8B7A"/>
    <w:rsid w:val="47255095"/>
    <w:rsid w:val="476C9BDB"/>
    <w:rsid w:val="4783FABB"/>
    <w:rsid w:val="47AF1DFF"/>
    <w:rsid w:val="486BD3F6"/>
    <w:rsid w:val="48AF69AD"/>
    <w:rsid w:val="48BC8435"/>
    <w:rsid w:val="48BDBADD"/>
    <w:rsid w:val="48D279A4"/>
    <w:rsid w:val="49B06942"/>
    <w:rsid w:val="4A354BEF"/>
    <w:rsid w:val="4ABD122A"/>
    <w:rsid w:val="4AD2F97D"/>
    <w:rsid w:val="4B338443"/>
    <w:rsid w:val="4B3F8388"/>
    <w:rsid w:val="4BC05424"/>
    <w:rsid w:val="4BC9D11F"/>
    <w:rsid w:val="4C4A2962"/>
    <w:rsid w:val="4C6EE2BF"/>
    <w:rsid w:val="4C817C9D"/>
    <w:rsid w:val="4CE8F538"/>
    <w:rsid w:val="4D4616FF"/>
    <w:rsid w:val="4D9804F8"/>
    <w:rsid w:val="4DA36194"/>
    <w:rsid w:val="4DE39201"/>
    <w:rsid w:val="4E2715C6"/>
    <w:rsid w:val="4E838A88"/>
    <w:rsid w:val="4E83D1B4"/>
    <w:rsid w:val="4ED754F4"/>
    <w:rsid w:val="4EFD07E5"/>
    <w:rsid w:val="500DEE49"/>
    <w:rsid w:val="5028B4EB"/>
    <w:rsid w:val="5038600B"/>
    <w:rsid w:val="5038CB73"/>
    <w:rsid w:val="503AAF9D"/>
    <w:rsid w:val="50439961"/>
    <w:rsid w:val="50518041"/>
    <w:rsid w:val="50ACCA3E"/>
    <w:rsid w:val="50DB0256"/>
    <w:rsid w:val="51109C7D"/>
    <w:rsid w:val="513D6CB7"/>
    <w:rsid w:val="514ACBB8"/>
    <w:rsid w:val="516D3D30"/>
    <w:rsid w:val="51860F74"/>
    <w:rsid w:val="51BDB4C4"/>
    <w:rsid w:val="51CA824E"/>
    <w:rsid w:val="51E8A67B"/>
    <w:rsid w:val="5275FE5E"/>
    <w:rsid w:val="5304DFCF"/>
    <w:rsid w:val="530A35EB"/>
    <w:rsid w:val="53B59BA5"/>
    <w:rsid w:val="53E5DDCB"/>
    <w:rsid w:val="53E7F759"/>
    <w:rsid w:val="53F3F1A9"/>
    <w:rsid w:val="544ACC13"/>
    <w:rsid w:val="54651C1D"/>
    <w:rsid w:val="548BEC72"/>
    <w:rsid w:val="54BDB036"/>
    <w:rsid w:val="54F502D1"/>
    <w:rsid w:val="553C65B6"/>
    <w:rsid w:val="557C6774"/>
    <w:rsid w:val="55FA3C15"/>
    <w:rsid w:val="56B12DB2"/>
    <w:rsid w:val="56D9323D"/>
    <w:rsid w:val="5703823C"/>
    <w:rsid w:val="57172B9A"/>
    <w:rsid w:val="578FC353"/>
    <w:rsid w:val="57C093BF"/>
    <w:rsid w:val="57C9DDC1"/>
    <w:rsid w:val="57CCA336"/>
    <w:rsid w:val="5801A025"/>
    <w:rsid w:val="582B7554"/>
    <w:rsid w:val="58387DBB"/>
    <w:rsid w:val="58AFD2C5"/>
    <w:rsid w:val="58B02CEA"/>
    <w:rsid w:val="5A2E18DD"/>
    <w:rsid w:val="5A64CB83"/>
    <w:rsid w:val="5A9BCA88"/>
    <w:rsid w:val="5AC3DDB3"/>
    <w:rsid w:val="5AD3A533"/>
    <w:rsid w:val="5AEEC37C"/>
    <w:rsid w:val="5B352CD7"/>
    <w:rsid w:val="5B533B54"/>
    <w:rsid w:val="5B8F1FC3"/>
    <w:rsid w:val="5B8F88C1"/>
    <w:rsid w:val="5BD0D1AD"/>
    <w:rsid w:val="5C668FAD"/>
    <w:rsid w:val="5C80F90B"/>
    <w:rsid w:val="5CDB2AFD"/>
    <w:rsid w:val="5CE47949"/>
    <w:rsid w:val="5D096599"/>
    <w:rsid w:val="5D1177F0"/>
    <w:rsid w:val="5D307AE6"/>
    <w:rsid w:val="5D4F384D"/>
    <w:rsid w:val="5DC246A0"/>
    <w:rsid w:val="5E1F1C15"/>
    <w:rsid w:val="5E7371C7"/>
    <w:rsid w:val="5EBBBF28"/>
    <w:rsid w:val="5EF8FCDB"/>
    <w:rsid w:val="5F72736E"/>
    <w:rsid w:val="5F7298CD"/>
    <w:rsid w:val="5F89551E"/>
    <w:rsid w:val="5F92D5F6"/>
    <w:rsid w:val="5FC81354"/>
    <w:rsid w:val="5FDC7BA6"/>
    <w:rsid w:val="5FE8B590"/>
    <w:rsid w:val="6010D84F"/>
    <w:rsid w:val="6094DFD7"/>
    <w:rsid w:val="60A6C1E3"/>
    <w:rsid w:val="60A91182"/>
    <w:rsid w:val="60B59E10"/>
    <w:rsid w:val="60CECE53"/>
    <w:rsid w:val="60F09F95"/>
    <w:rsid w:val="61163CB0"/>
    <w:rsid w:val="614EBF20"/>
    <w:rsid w:val="61ADDD6A"/>
    <w:rsid w:val="6236A9AA"/>
    <w:rsid w:val="62385A5D"/>
    <w:rsid w:val="6252B9F7"/>
    <w:rsid w:val="62EBC9DB"/>
    <w:rsid w:val="634F04D9"/>
    <w:rsid w:val="635E4D39"/>
    <w:rsid w:val="635E6E18"/>
    <w:rsid w:val="63730530"/>
    <w:rsid w:val="6389D6E6"/>
    <w:rsid w:val="63906B22"/>
    <w:rsid w:val="63B881CC"/>
    <w:rsid w:val="63B9A380"/>
    <w:rsid w:val="64409452"/>
    <w:rsid w:val="645304BB"/>
    <w:rsid w:val="647F3EB2"/>
    <w:rsid w:val="6556A7E9"/>
    <w:rsid w:val="65C32F75"/>
    <w:rsid w:val="664B986F"/>
    <w:rsid w:val="66743329"/>
    <w:rsid w:val="66CD4DEA"/>
    <w:rsid w:val="66E28FEF"/>
    <w:rsid w:val="677056BB"/>
    <w:rsid w:val="679E45AF"/>
    <w:rsid w:val="67AC1D97"/>
    <w:rsid w:val="67D81E8C"/>
    <w:rsid w:val="67EEC0A6"/>
    <w:rsid w:val="68255F29"/>
    <w:rsid w:val="687549ED"/>
    <w:rsid w:val="689BA958"/>
    <w:rsid w:val="689CA19E"/>
    <w:rsid w:val="69F299C6"/>
    <w:rsid w:val="6A8D5C05"/>
    <w:rsid w:val="6A9A5EB3"/>
    <w:rsid w:val="6AB3D335"/>
    <w:rsid w:val="6AC51A31"/>
    <w:rsid w:val="6B1ED00E"/>
    <w:rsid w:val="6B62D6DA"/>
    <w:rsid w:val="6B69BA49"/>
    <w:rsid w:val="6BAF3813"/>
    <w:rsid w:val="6C1DB01A"/>
    <w:rsid w:val="6C44CDC7"/>
    <w:rsid w:val="6C567E71"/>
    <w:rsid w:val="6C804721"/>
    <w:rsid w:val="6D0C6B45"/>
    <w:rsid w:val="6D304215"/>
    <w:rsid w:val="6D6E7000"/>
    <w:rsid w:val="6D905B29"/>
    <w:rsid w:val="6DDB83E4"/>
    <w:rsid w:val="6DFCAD3E"/>
    <w:rsid w:val="6E8D2AA5"/>
    <w:rsid w:val="6EAC0901"/>
    <w:rsid w:val="6EB71ECB"/>
    <w:rsid w:val="6F68B589"/>
    <w:rsid w:val="6F68DC3F"/>
    <w:rsid w:val="6FB7E7E3"/>
    <w:rsid w:val="6FE4F5B4"/>
    <w:rsid w:val="700752C0"/>
    <w:rsid w:val="70850E58"/>
    <w:rsid w:val="7090EC33"/>
    <w:rsid w:val="70F2A3CE"/>
    <w:rsid w:val="7134523A"/>
    <w:rsid w:val="71A4C006"/>
    <w:rsid w:val="71A8B6C4"/>
    <w:rsid w:val="71C67CE6"/>
    <w:rsid w:val="722237FB"/>
    <w:rsid w:val="722422EA"/>
    <w:rsid w:val="722B7964"/>
    <w:rsid w:val="7274C65B"/>
    <w:rsid w:val="72897FD3"/>
    <w:rsid w:val="73269828"/>
    <w:rsid w:val="7375A5C6"/>
    <w:rsid w:val="73E58EED"/>
    <w:rsid w:val="73E76A04"/>
    <w:rsid w:val="7405B22D"/>
    <w:rsid w:val="749898C9"/>
    <w:rsid w:val="749D7937"/>
    <w:rsid w:val="74A9A0CF"/>
    <w:rsid w:val="74AA4217"/>
    <w:rsid w:val="7514EA71"/>
    <w:rsid w:val="75475D15"/>
    <w:rsid w:val="754AEDE8"/>
    <w:rsid w:val="755EAB67"/>
    <w:rsid w:val="75868BF3"/>
    <w:rsid w:val="75B9CF03"/>
    <w:rsid w:val="75FBDA8D"/>
    <w:rsid w:val="760C4AF1"/>
    <w:rsid w:val="7617E059"/>
    <w:rsid w:val="761F2BB0"/>
    <w:rsid w:val="7620024A"/>
    <w:rsid w:val="76310638"/>
    <w:rsid w:val="76457130"/>
    <w:rsid w:val="76A89A7B"/>
    <w:rsid w:val="76BABA8F"/>
    <w:rsid w:val="770C68E7"/>
    <w:rsid w:val="776F4E02"/>
    <w:rsid w:val="7898E428"/>
    <w:rsid w:val="79724AF6"/>
    <w:rsid w:val="7988043A"/>
    <w:rsid w:val="79B2B9DB"/>
    <w:rsid w:val="79CFDD4C"/>
    <w:rsid w:val="7A2D0CE6"/>
    <w:rsid w:val="7A4BAC41"/>
    <w:rsid w:val="7AA1C2B7"/>
    <w:rsid w:val="7AAB9B55"/>
    <w:rsid w:val="7AE18D14"/>
    <w:rsid w:val="7AEF5D5B"/>
    <w:rsid w:val="7B423511"/>
    <w:rsid w:val="7B529390"/>
    <w:rsid w:val="7BA4EAF9"/>
    <w:rsid w:val="7BE65FC6"/>
    <w:rsid w:val="7C007DAE"/>
    <w:rsid w:val="7C115DEE"/>
    <w:rsid w:val="7C1BA8A1"/>
    <w:rsid w:val="7C544B84"/>
    <w:rsid w:val="7C9140E7"/>
    <w:rsid w:val="7D02F38F"/>
    <w:rsid w:val="7D0F6B94"/>
    <w:rsid w:val="7D32C0DE"/>
    <w:rsid w:val="7D33B067"/>
    <w:rsid w:val="7D9C0D08"/>
    <w:rsid w:val="7DAE6EB0"/>
    <w:rsid w:val="7DC28CD1"/>
    <w:rsid w:val="7DDC59D5"/>
    <w:rsid w:val="7DF60EBE"/>
    <w:rsid w:val="7EB8FDE4"/>
    <w:rsid w:val="7F11B578"/>
    <w:rsid w:val="7F133F25"/>
    <w:rsid w:val="7F3CBB6A"/>
    <w:rsid w:val="7F7F2593"/>
    <w:rsid w:val="7F8ADD5C"/>
    <w:rsid w:val="7FAFB94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A5521B8"/>
  <w15:chartTrackingRefBased/>
  <w15:docId w15:val="{48120C7F-DE72-4CD0-B87E-39EF8F63C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8A8"/>
  </w:style>
  <w:style w:type="paragraph" w:styleId="Ttulo1">
    <w:name w:val="heading 1"/>
    <w:basedOn w:val="Normal"/>
    <w:next w:val="Normal"/>
    <w:link w:val="Ttulo1Car"/>
    <w:uiPriority w:val="9"/>
    <w:qFormat/>
    <w:rsid w:val="0081740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81740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0B6CC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10367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1078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aliases w:val="Párrafo numerado,Viñeta 1,List Paragraph-Thesis,Párrafo de lista1,Ha,Resume Title,Bullets,Paragraphe de liste1,List Paragraph11,List Paragraph1,Para,ADB paragraph numbering,Lista vistosa - Énfasis 12,titulo 3,Bullet List,FooterText,列出段落"/>
    <w:basedOn w:val="Normal"/>
    <w:link w:val="PrrafodelistaCar"/>
    <w:uiPriority w:val="34"/>
    <w:qFormat/>
    <w:rsid w:val="001078A8"/>
    <w:pPr>
      <w:ind w:left="720"/>
      <w:contextualSpacing/>
    </w:pPr>
  </w:style>
  <w:style w:type="paragraph" w:styleId="Encabezado">
    <w:name w:val="header"/>
    <w:basedOn w:val="Normal"/>
    <w:link w:val="EncabezadoCar"/>
    <w:uiPriority w:val="99"/>
    <w:unhideWhenUsed/>
    <w:rsid w:val="001078A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078A8"/>
  </w:style>
  <w:style w:type="paragraph" w:styleId="Piedepgina">
    <w:name w:val="footer"/>
    <w:basedOn w:val="Normal"/>
    <w:link w:val="PiedepginaCar"/>
    <w:uiPriority w:val="99"/>
    <w:unhideWhenUsed/>
    <w:rsid w:val="001078A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078A8"/>
  </w:style>
  <w:style w:type="character" w:customStyle="1" w:styleId="PrrafodelistaCar">
    <w:name w:val="Párrafo de lista Car"/>
    <w:aliases w:val="Párrafo numerado Car,Viñeta 1 Car,List Paragraph-Thesis Car,Párrafo de lista1 Car,Ha Car,Resume Title Car,Bullets Car,Paragraphe de liste1 Car,List Paragraph11 Car,List Paragraph1 Car,Para Car,ADB paragraph numbering Car,列出段落 Car"/>
    <w:link w:val="Prrafodelista"/>
    <w:uiPriority w:val="34"/>
    <w:qFormat/>
    <w:rsid w:val="0068595D"/>
  </w:style>
  <w:style w:type="character" w:customStyle="1" w:styleId="Ttulo2Car">
    <w:name w:val="Título 2 Car"/>
    <w:basedOn w:val="Fuentedeprrafopredeter"/>
    <w:link w:val="Ttulo2"/>
    <w:uiPriority w:val="9"/>
    <w:rsid w:val="00817403"/>
    <w:rPr>
      <w:rFonts w:asciiTheme="majorHAnsi" w:eastAsiaTheme="majorEastAsia" w:hAnsiTheme="majorHAnsi" w:cstheme="majorBidi"/>
      <w:color w:val="2E74B5" w:themeColor="accent1" w:themeShade="BF"/>
      <w:sz w:val="26"/>
      <w:szCs w:val="26"/>
    </w:rPr>
  </w:style>
  <w:style w:type="character" w:customStyle="1" w:styleId="Ttulo1Car">
    <w:name w:val="Título 1 Car"/>
    <w:basedOn w:val="Fuentedeprrafopredeter"/>
    <w:link w:val="Ttulo1"/>
    <w:uiPriority w:val="9"/>
    <w:rsid w:val="00817403"/>
    <w:rPr>
      <w:rFonts w:asciiTheme="majorHAnsi" w:eastAsiaTheme="majorEastAsia" w:hAnsiTheme="majorHAnsi" w:cstheme="majorBidi"/>
      <w:color w:val="2E74B5" w:themeColor="accent1" w:themeShade="BF"/>
      <w:sz w:val="32"/>
      <w:szCs w:val="32"/>
    </w:rPr>
  </w:style>
  <w:style w:type="paragraph" w:styleId="Descripcin">
    <w:name w:val="caption"/>
    <w:basedOn w:val="Normal"/>
    <w:next w:val="Normal"/>
    <w:uiPriority w:val="35"/>
    <w:unhideWhenUsed/>
    <w:qFormat/>
    <w:rsid w:val="006D4AF0"/>
    <w:pPr>
      <w:spacing w:after="200" w:line="240" w:lineRule="auto"/>
    </w:pPr>
    <w:rPr>
      <w:i/>
      <w:iCs/>
      <w:color w:val="44546A" w:themeColor="text2"/>
      <w:sz w:val="18"/>
      <w:szCs w:val="18"/>
    </w:rPr>
  </w:style>
  <w:style w:type="paragraph" w:styleId="NormalWeb">
    <w:name w:val="Normal (Web)"/>
    <w:basedOn w:val="Normal"/>
    <w:uiPriority w:val="99"/>
    <w:semiHidden/>
    <w:unhideWhenUsed/>
    <w:rsid w:val="006D4AF0"/>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Hipervnculo">
    <w:name w:val="Hyperlink"/>
    <w:basedOn w:val="Fuentedeprrafopredeter"/>
    <w:uiPriority w:val="99"/>
    <w:unhideWhenUsed/>
    <w:rPr>
      <w:color w:val="0563C1" w:themeColor="hyperlink"/>
      <w:u w:val="single"/>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F16A5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16A5A"/>
    <w:rPr>
      <w:rFonts w:ascii="Segoe UI" w:hAnsi="Segoe UI" w:cs="Segoe UI"/>
      <w:sz w:val="18"/>
      <w:szCs w:val="18"/>
    </w:rPr>
  </w:style>
  <w:style w:type="character" w:customStyle="1" w:styleId="normaltextrun">
    <w:name w:val="normaltextrun"/>
    <w:basedOn w:val="Fuentedeprrafopredeter"/>
    <w:rsid w:val="00F16A5A"/>
  </w:style>
  <w:style w:type="character" w:customStyle="1" w:styleId="eop">
    <w:name w:val="eop"/>
    <w:basedOn w:val="Fuentedeprrafopredeter"/>
    <w:rsid w:val="00F16A5A"/>
  </w:style>
  <w:style w:type="character" w:customStyle="1" w:styleId="findhit">
    <w:name w:val="findhit"/>
    <w:basedOn w:val="Fuentedeprrafopredeter"/>
    <w:rsid w:val="00A3138F"/>
  </w:style>
  <w:style w:type="paragraph" w:styleId="Asuntodelcomentario">
    <w:name w:val="annotation subject"/>
    <w:basedOn w:val="Textocomentario"/>
    <w:next w:val="Textocomentario"/>
    <w:link w:val="AsuntodelcomentarioCar"/>
    <w:uiPriority w:val="99"/>
    <w:semiHidden/>
    <w:unhideWhenUsed/>
    <w:rsid w:val="005F44C1"/>
    <w:rPr>
      <w:b/>
      <w:bCs/>
    </w:rPr>
  </w:style>
  <w:style w:type="character" w:customStyle="1" w:styleId="AsuntodelcomentarioCar">
    <w:name w:val="Asunto del comentario Car"/>
    <w:basedOn w:val="TextocomentarioCar"/>
    <w:link w:val="Asuntodelcomentario"/>
    <w:uiPriority w:val="99"/>
    <w:semiHidden/>
    <w:rsid w:val="005F44C1"/>
    <w:rPr>
      <w:b/>
      <w:bCs/>
      <w:sz w:val="20"/>
      <w:szCs w:val="20"/>
    </w:rPr>
  </w:style>
  <w:style w:type="character" w:customStyle="1" w:styleId="Ttulo3Car">
    <w:name w:val="Título 3 Car"/>
    <w:basedOn w:val="Fuentedeprrafopredeter"/>
    <w:link w:val="Ttulo3"/>
    <w:uiPriority w:val="9"/>
    <w:rsid w:val="000B6CC8"/>
    <w:rPr>
      <w:rFonts w:asciiTheme="majorHAnsi" w:eastAsiaTheme="majorEastAsia" w:hAnsiTheme="majorHAnsi" w:cstheme="majorBidi"/>
      <w:color w:val="1F4D78" w:themeColor="accent1" w:themeShade="7F"/>
      <w:sz w:val="24"/>
      <w:szCs w:val="24"/>
    </w:rPr>
  </w:style>
  <w:style w:type="paragraph" w:styleId="TDC2">
    <w:name w:val="toc 2"/>
    <w:basedOn w:val="Normal"/>
    <w:next w:val="Normal"/>
    <w:autoRedefine/>
    <w:uiPriority w:val="39"/>
    <w:unhideWhenUsed/>
    <w:rsid w:val="009757B7"/>
    <w:pPr>
      <w:spacing w:after="100"/>
      <w:ind w:left="220"/>
    </w:pPr>
  </w:style>
  <w:style w:type="paragraph" w:styleId="TDC1">
    <w:name w:val="toc 1"/>
    <w:basedOn w:val="Normal"/>
    <w:next w:val="Normal"/>
    <w:autoRedefine/>
    <w:uiPriority w:val="39"/>
    <w:unhideWhenUsed/>
    <w:rsid w:val="009757B7"/>
    <w:pPr>
      <w:spacing w:after="100"/>
    </w:pPr>
  </w:style>
  <w:style w:type="paragraph" w:styleId="TDC3">
    <w:name w:val="toc 3"/>
    <w:basedOn w:val="Normal"/>
    <w:next w:val="Normal"/>
    <w:autoRedefine/>
    <w:uiPriority w:val="39"/>
    <w:unhideWhenUsed/>
    <w:rsid w:val="000C6F9F"/>
    <w:pPr>
      <w:spacing w:after="100"/>
      <w:ind w:left="440"/>
    </w:pPr>
  </w:style>
  <w:style w:type="paragraph" w:customStyle="1" w:styleId="paragraph">
    <w:name w:val="paragraph"/>
    <w:basedOn w:val="Normal"/>
    <w:rsid w:val="0067047E"/>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Ttulo4Car">
    <w:name w:val="Título 4 Car"/>
    <w:basedOn w:val="Fuentedeprrafopredeter"/>
    <w:link w:val="Ttulo4"/>
    <w:uiPriority w:val="9"/>
    <w:semiHidden/>
    <w:rsid w:val="00103673"/>
    <w:rPr>
      <w:rFonts w:asciiTheme="majorHAnsi" w:eastAsiaTheme="majorEastAsia" w:hAnsiTheme="majorHAnsi" w:cstheme="majorBidi"/>
      <w:i/>
      <w:iCs/>
      <w:color w:val="2E74B5" w:themeColor="accent1" w:themeShade="BF"/>
    </w:rPr>
  </w:style>
  <w:style w:type="paragraph" w:styleId="Textonotapie">
    <w:name w:val="footnote text"/>
    <w:basedOn w:val="Normal"/>
    <w:link w:val="TextonotapieCar"/>
    <w:uiPriority w:val="99"/>
    <w:semiHidden/>
    <w:unhideWhenUsed/>
    <w:rsid w:val="008D57F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D57F0"/>
    <w:rPr>
      <w:sz w:val="20"/>
      <w:szCs w:val="20"/>
    </w:rPr>
  </w:style>
  <w:style w:type="character" w:styleId="Refdenotaalpie">
    <w:name w:val="footnote reference"/>
    <w:basedOn w:val="Fuentedeprrafopredeter"/>
    <w:uiPriority w:val="99"/>
    <w:semiHidden/>
    <w:unhideWhenUsed/>
    <w:rsid w:val="008D57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456279">
      <w:bodyDiv w:val="1"/>
      <w:marLeft w:val="0"/>
      <w:marRight w:val="0"/>
      <w:marTop w:val="0"/>
      <w:marBottom w:val="0"/>
      <w:divBdr>
        <w:top w:val="none" w:sz="0" w:space="0" w:color="auto"/>
        <w:left w:val="none" w:sz="0" w:space="0" w:color="auto"/>
        <w:bottom w:val="none" w:sz="0" w:space="0" w:color="auto"/>
        <w:right w:val="none" w:sz="0" w:space="0" w:color="auto"/>
      </w:divBdr>
      <w:divsChild>
        <w:div w:id="646471967">
          <w:marLeft w:val="187"/>
          <w:marRight w:val="0"/>
          <w:marTop w:val="0"/>
          <w:marBottom w:val="65"/>
          <w:divBdr>
            <w:top w:val="none" w:sz="0" w:space="0" w:color="auto"/>
            <w:left w:val="none" w:sz="0" w:space="0" w:color="auto"/>
            <w:bottom w:val="none" w:sz="0" w:space="0" w:color="auto"/>
            <w:right w:val="none" w:sz="0" w:space="0" w:color="auto"/>
          </w:divBdr>
        </w:div>
        <w:div w:id="1720082876">
          <w:marLeft w:val="187"/>
          <w:marRight w:val="0"/>
          <w:marTop w:val="0"/>
          <w:marBottom w:val="65"/>
          <w:divBdr>
            <w:top w:val="none" w:sz="0" w:space="0" w:color="auto"/>
            <w:left w:val="none" w:sz="0" w:space="0" w:color="auto"/>
            <w:bottom w:val="none" w:sz="0" w:space="0" w:color="auto"/>
            <w:right w:val="none" w:sz="0" w:space="0" w:color="auto"/>
          </w:divBdr>
        </w:div>
        <w:div w:id="680011385">
          <w:marLeft w:val="187"/>
          <w:marRight w:val="0"/>
          <w:marTop w:val="0"/>
          <w:marBottom w:val="65"/>
          <w:divBdr>
            <w:top w:val="none" w:sz="0" w:space="0" w:color="auto"/>
            <w:left w:val="none" w:sz="0" w:space="0" w:color="auto"/>
            <w:bottom w:val="none" w:sz="0" w:space="0" w:color="auto"/>
            <w:right w:val="none" w:sz="0" w:space="0" w:color="auto"/>
          </w:divBdr>
        </w:div>
        <w:div w:id="75565721">
          <w:marLeft w:val="187"/>
          <w:marRight w:val="0"/>
          <w:marTop w:val="0"/>
          <w:marBottom w:val="65"/>
          <w:divBdr>
            <w:top w:val="none" w:sz="0" w:space="0" w:color="auto"/>
            <w:left w:val="none" w:sz="0" w:space="0" w:color="auto"/>
            <w:bottom w:val="none" w:sz="0" w:space="0" w:color="auto"/>
            <w:right w:val="none" w:sz="0" w:space="0" w:color="auto"/>
          </w:divBdr>
        </w:div>
        <w:div w:id="950161589">
          <w:marLeft w:val="187"/>
          <w:marRight w:val="0"/>
          <w:marTop w:val="0"/>
          <w:marBottom w:val="65"/>
          <w:divBdr>
            <w:top w:val="none" w:sz="0" w:space="0" w:color="auto"/>
            <w:left w:val="none" w:sz="0" w:space="0" w:color="auto"/>
            <w:bottom w:val="none" w:sz="0" w:space="0" w:color="auto"/>
            <w:right w:val="none" w:sz="0" w:space="0" w:color="auto"/>
          </w:divBdr>
        </w:div>
        <w:div w:id="1559971321">
          <w:marLeft w:val="187"/>
          <w:marRight w:val="0"/>
          <w:marTop w:val="0"/>
          <w:marBottom w:val="65"/>
          <w:divBdr>
            <w:top w:val="none" w:sz="0" w:space="0" w:color="auto"/>
            <w:left w:val="none" w:sz="0" w:space="0" w:color="auto"/>
            <w:bottom w:val="none" w:sz="0" w:space="0" w:color="auto"/>
            <w:right w:val="none" w:sz="0" w:space="0" w:color="auto"/>
          </w:divBdr>
        </w:div>
        <w:div w:id="1650093030">
          <w:marLeft w:val="187"/>
          <w:marRight w:val="0"/>
          <w:marTop w:val="0"/>
          <w:marBottom w:val="65"/>
          <w:divBdr>
            <w:top w:val="none" w:sz="0" w:space="0" w:color="auto"/>
            <w:left w:val="none" w:sz="0" w:space="0" w:color="auto"/>
            <w:bottom w:val="none" w:sz="0" w:space="0" w:color="auto"/>
            <w:right w:val="none" w:sz="0" w:space="0" w:color="auto"/>
          </w:divBdr>
        </w:div>
      </w:divsChild>
    </w:div>
    <w:div w:id="274750510">
      <w:bodyDiv w:val="1"/>
      <w:marLeft w:val="0"/>
      <w:marRight w:val="0"/>
      <w:marTop w:val="0"/>
      <w:marBottom w:val="0"/>
      <w:divBdr>
        <w:top w:val="none" w:sz="0" w:space="0" w:color="auto"/>
        <w:left w:val="none" w:sz="0" w:space="0" w:color="auto"/>
        <w:bottom w:val="none" w:sz="0" w:space="0" w:color="auto"/>
        <w:right w:val="none" w:sz="0" w:space="0" w:color="auto"/>
      </w:divBdr>
    </w:div>
    <w:div w:id="290793203">
      <w:bodyDiv w:val="1"/>
      <w:marLeft w:val="0"/>
      <w:marRight w:val="0"/>
      <w:marTop w:val="0"/>
      <w:marBottom w:val="0"/>
      <w:divBdr>
        <w:top w:val="none" w:sz="0" w:space="0" w:color="auto"/>
        <w:left w:val="none" w:sz="0" w:space="0" w:color="auto"/>
        <w:bottom w:val="none" w:sz="0" w:space="0" w:color="auto"/>
        <w:right w:val="none" w:sz="0" w:space="0" w:color="auto"/>
      </w:divBdr>
      <w:divsChild>
        <w:div w:id="1528981488">
          <w:marLeft w:val="187"/>
          <w:marRight w:val="0"/>
          <w:marTop w:val="0"/>
          <w:marBottom w:val="65"/>
          <w:divBdr>
            <w:top w:val="none" w:sz="0" w:space="0" w:color="auto"/>
            <w:left w:val="none" w:sz="0" w:space="0" w:color="auto"/>
            <w:bottom w:val="none" w:sz="0" w:space="0" w:color="auto"/>
            <w:right w:val="none" w:sz="0" w:space="0" w:color="auto"/>
          </w:divBdr>
        </w:div>
        <w:div w:id="418796671">
          <w:marLeft w:val="187"/>
          <w:marRight w:val="0"/>
          <w:marTop w:val="0"/>
          <w:marBottom w:val="65"/>
          <w:divBdr>
            <w:top w:val="none" w:sz="0" w:space="0" w:color="auto"/>
            <w:left w:val="none" w:sz="0" w:space="0" w:color="auto"/>
            <w:bottom w:val="none" w:sz="0" w:space="0" w:color="auto"/>
            <w:right w:val="none" w:sz="0" w:space="0" w:color="auto"/>
          </w:divBdr>
        </w:div>
        <w:div w:id="1990597654">
          <w:marLeft w:val="187"/>
          <w:marRight w:val="0"/>
          <w:marTop w:val="0"/>
          <w:marBottom w:val="65"/>
          <w:divBdr>
            <w:top w:val="none" w:sz="0" w:space="0" w:color="auto"/>
            <w:left w:val="none" w:sz="0" w:space="0" w:color="auto"/>
            <w:bottom w:val="none" w:sz="0" w:space="0" w:color="auto"/>
            <w:right w:val="none" w:sz="0" w:space="0" w:color="auto"/>
          </w:divBdr>
        </w:div>
      </w:divsChild>
    </w:div>
    <w:div w:id="303581031">
      <w:bodyDiv w:val="1"/>
      <w:marLeft w:val="0"/>
      <w:marRight w:val="0"/>
      <w:marTop w:val="0"/>
      <w:marBottom w:val="0"/>
      <w:divBdr>
        <w:top w:val="none" w:sz="0" w:space="0" w:color="auto"/>
        <w:left w:val="none" w:sz="0" w:space="0" w:color="auto"/>
        <w:bottom w:val="none" w:sz="0" w:space="0" w:color="auto"/>
        <w:right w:val="none" w:sz="0" w:space="0" w:color="auto"/>
      </w:divBdr>
    </w:div>
    <w:div w:id="325986551">
      <w:bodyDiv w:val="1"/>
      <w:marLeft w:val="0"/>
      <w:marRight w:val="0"/>
      <w:marTop w:val="0"/>
      <w:marBottom w:val="0"/>
      <w:divBdr>
        <w:top w:val="none" w:sz="0" w:space="0" w:color="auto"/>
        <w:left w:val="none" w:sz="0" w:space="0" w:color="auto"/>
        <w:bottom w:val="none" w:sz="0" w:space="0" w:color="auto"/>
        <w:right w:val="none" w:sz="0" w:space="0" w:color="auto"/>
      </w:divBdr>
    </w:div>
    <w:div w:id="359941519">
      <w:bodyDiv w:val="1"/>
      <w:marLeft w:val="0"/>
      <w:marRight w:val="0"/>
      <w:marTop w:val="0"/>
      <w:marBottom w:val="0"/>
      <w:divBdr>
        <w:top w:val="none" w:sz="0" w:space="0" w:color="auto"/>
        <w:left w:val="none" w:sz="0" w:space="0" w:color="auto"/>
        <w:bottom w:val="none" w:sz="0" w:space="0" w:color="auto"/>
        <w:right w:val="none" w:sz="0" w:space="0" w:color="auto"/>
      </w:divBdr>
    </w:div>
    <w:div w:id="363141592">
      <w:bodyDiv w:val="1"/>
      <w:marLeft w:val="0"/>
      <w:marRight w:val="0"/>
      <w:marTop w:val="0"/>
      <w:marBottom w:val="0"/>
      <w:divBdr>
        <w:top w:val="none" w:sz="0" w:space="0" w:color="auto"/>
        <w:left w:val="none" w:sz="0" w:space="0" w:color="auto"/>
        <w:bottom w:val="none" w:sz="0" w:space="0" w:color="auto"/>
        <w:right w:val="none" w:sz="0" w:space="0" w:color="auto"/>
      </w:divBdr>
    </w:div>
    <w:div w:id="385494765">
      <w:bodyDiv w:val="1"/>
      <w:marLeft w:val="0"/>
      <w:marRight w:val="0"/>
      <w:marTop w:val="0"/>
      <w:marBottom w:val="0"/>
      <w:divBdr>
        <w:top w:val="none" w:sz="0" w:space="0" w:color="auto"/>
        <w:left w:val="none" w:sz="0" w:space="0" w:color="auto"/>
        <w:bottom w:val="none" w:sz="0" w:space="0" w:color="auto"/>
        <w:right w:val="none" w:sz="0" w:space="0" w:color="auto"/>
      </w:divBdr>
    </w:div>
    <w:div w:id="466359437">
      <w:bodyDiv w:val="1"/>
      <w:marLeft w:val="0"/>
      <w:marRight w:val="0"/>
      <w:marTop w:val="0"/>
      <w:marBottom w:val="0"/>
      <w:divBdr>
        <w:top w:val="none" w:sz="0" w:space="0" w:color="auto"/>
        <w:left w:val="none" w:sz="0" w:space="0" w:color="auto"/>
        <w:bottom w:val="none" w:sz="0" w:space="0" w:color="auto"/>
        <w:right w:val="none" w:sz="0" w:space="0" w:color="auto"/>
      </w:divBdr>
      <w:divsChild>
        <w:div w:id="984048882">
          <w:marLeft w:val="144"/>
          <w:marRight w:val="0"/>
          <w:marTop w:val="0"/>
          <w:marBottom w:val="0"/>
          <w:divBdr>
            <w:top w:val="none" w:sz="0" w:space="0" w:color="auto"/>
            <w:left w:val="none" w:sz="0" w:space="0" w:color="auto"/>
            <w:bottom w:val="none" w:sz="0" w:space="0" w:color="auto"/>
            <w:right w:val="none" w:sz="0" w:space="0" w:color="auto"/>
          </w:divBdr>
        </w:div>
        <w:div w:id="25570058">
          <w:marLeft w:val="144"/>
          <w:marRight w:val="0"/>
          <w:marTop w:val="0"/>
          <w:marBottom w:val="0"/>
          <w:divBdr>
            <w:top w:val="none" w:sz="0" w:space="0" w:color="auto"/>
            <w:left w:val="none" w:sz="0" w:space="0" w:color="auto"/>
            <w:bottom w:val="none" w:sz="0" w:space="0" w:color="auto"/>
            <w:right w:val="none" w:sz="0" w:space="0" w:color="auto"/>
          </w:divBdr>
        </w:div>
        <w:div w:id="1845631119">
          <w:marLeft w:val="360"/>
          <w:marRight w:val="0"/>
          <w:marTop w:val="0"/>
          <w:marBottom w:val="65"/>
          <w:divBdr>
            <w:top w:val="none" w:sz="0" w:space="0" w:color="auto"/>
            <w:left w:val="none" w:sz="0" w:space="0" w:color="auto"/>
            <w:bottom w:val="none" w:sz="0" w:space="0" w:color="auto"/>
            <w:right w:val="none" w:sz="0" w:space="0" w:color="auto"/>
          </w:divBdr>
        </w:div>
        <w:div w:id="388647524">
          <w:marLeft w:val="360"/>
          <w:marRight w:val="0"/>
          <w:marTop w:val="0"/>
          <w:marBottom w:val="65"/>
          <w:divBdr>
            <w:top w:val="none" w:sz="0" w:space="0" w:color="auto"/>
            <w:left w:val="none" w:sz="0" w:space="0" w:color="auto"/>
            <w:bottom w:val="none" w:sz="0" w:space="0" w:color="auto"/>
            <w:right w:val="none" w:sz="0" w:space="0" w:color="auto"/>
          </w:divBdr>
        </w:div>
        <w:div w:id="160463444">
          <w:marLeft w:val="144"/>
          <w:marRight w:val="0"/>
          <w:marTop w:val="0"/>
          <w:marBottom w:val="0"/>
          <w:divBdr>
            <w:top w:val="none" w:sz="0" w:space="0" w:color="auto"/>
            <w:left w:val="none" w:sz="0" w:space="0" w:color="auto"/>
            <w:bottom w:val="none" w:sz="0" w:space="0" w:color="auto"/>
            <w:right w:val="none" w:sz="0" w:space="0" w:color="auto"/>
          </w:divBdr>
        </w:div>
        <w:div w:id="335572942">
          <w:marLeft w:val="144"/>
          <w:marRight w:val="0"/>
          <w:marTop w:val="0"/>
          <w:marBottom w:val="0"/>
          <w:divBdr>
            <w:top w:val="none" w:sz="0" w:space="0" w:color="auto"/>
            <w:left w:val="none" w:sz="0" w:space="0" w:color="auto"/>
            <w:bottom w:val="none" w:sz="0" w:space="0" w:color="auto"/>
            <w:right w:val="none" w:sz="0" w:space="0" w:color="auto"/>
          </w:divBdr>
        </w:div>
        <w:div w:id="1823347674">
          <w:marLeft w:val="144"/>
          <w:marRight w:val="0"/>
          <w:marTop w:val="0"/>
          <w:marBottom w:val="0"/>
          <w:divBdr>
            <w:top w:val="none" w:sz="0" w:space="0" w:color="auto"/>
            <w:left w:val="none" w:sz="0" w:space="0" w:color="auto"/>
            <w:bottom w:val="none" w:sz="0" w:space="0" w:color="auto"/>
            <w:right w:val="none" w:sz="0" w:space="0" w:color="auto"/>
          </w:divBdr>
        </w:div>
        <w:div w:id="1840540185">
          <w:marLeft w:val="144"/>
          <w:marRight w:val="0"/>
          <w:marTop w:val="0"/>
          <w:marBottom w:val="65"/>
          <w:divBdr>
            <w:top w:val="none" w:sz="0" w:space="0" w:color="auto"/>
            <w:left w:val="none" w:sz="0" w:space="0" w:color="auto"/>
            <w:bottom w:val="none" w:sz="0" w:space="0" w:color="auto"/>
            <w:right w:val="none" w:sz="0" w:space="0" w:color="auto"/>
          </w:divBdr>
        </w:div>
        <w:div w:id="1468667009">
          <w:marLeft w:val="144"/>
          <w:marRight w:val="0"/>
          <w:marTop w:val="0"/>
          <w:marBottom w:val="65"/>
          <w:divBdr>
            <w:top w:val="none" w:sz="0" w:space="0" w:color="auto"/>
            <w:left w:val="none" w:sz="0" w:space="0" w:color="auto"/>
            <w:bottom w:val="none" w:sz="0" w:space="0" w:color="auto"/>
            <w:right w:val="none" w:sz="0" w:space="0" w:color="auto"/>
          </w:divBdr>
        </w:div>
      </w:divsChild>
    </w:div>
    <w:div w:id="500970366">
      <w:bodyDiv w:val="1"/>
      <w:marLeft w:val="0"/>
      <w:marRight w:val="0"/>
      <w:marTop w:val="0"/>
      <w:marBottom w:val="0"/>
      <w:divBdr>
        <w:top w:val="none" w:sz="0" w:space="0" w:color="auto"/>
        <w:left w:val="none" w:sz="0" w:space="0" w:color="auto"/>
        <w:bottom w:val="none" w:sz="0" w:space="0" w:color="auto"/>
        <w:right w:val="none" w:sz="0" w:space="0" w:color="auto"/>
      </w:divBdr>
    </w:div>
    <w:div w:id="544635604">
      <w:bodyDiv w:val="1"/>
      <w:marLeft w:val="0"/>
      <w:marRight w:val="0"/>
      <w:marTop w:val="0"/>
      <w:marBottom w:val="0"/>
      <w:divBdr>
        <w:top w:val="none" w:sz="0" w:space="0" w:color="auto"/>
        <w:left w:val="none" w:sz="0" w:space="0" w:color="auto"/>
        <w:bottom w:val="none" w:sz="0" w:space="0" w:color="auto"/>
        <w:right w:val="none" w:sz="0" w:space="0" w:color="auto"/>
      </w:divBdr>
      <w:divsChild>
        <w:div w:id="2008635566">
          <w:marLeft w:val="547"/>
          <w:marRight w:val="0"/>
          <w:marTop w:val="0"/>
          <w:marBottom w:val="0"/>
          <w:divBdr>
            <w:top w:val="none" w:sz="0" w:space="0" w:color="auto"/>
            <w:left w:val="none" w:sz="0" w:space="0" w:color="auto"/>
            <w:bottom w:val="none" w:sz="0" w:space="0" w:color="auto"/>
            <w:right w:val="none" w:sz="0" w:space="0" w:color="auto"/>
          </w:divBdr>
        </w:div>
      </w:divsChild>
    </w:div>
    <w:div w:id="585505226">
      <w:bodyDiv w:val="1"/>
      <w:marLeft w:val="0"/>
      <w:marRight w:val="0"/>
      <w:marTop w:val="0"/>
      <w:marBottom w:val="0"/>
      <w:divBdr>
        <w:top w:val="none" w:sz="0" w:space="0" w:color="auto"/>
        <w:left w:val="none" w:sz="0" w:space="0" w:color="auto"/>
        <w:bottom w:val="none" w:sz="0" w:space="0" w:color="auto"/>
        <w:right w:val="none" w:sz="0" w:space="0" w:color="auto"/>
      </w:divBdr>
    </w:div>
    <w:div w:id="599218495">
      <w:bodyDiv w:val="1"/>
      <w:marLeft w:val="0"/>
      <w:marRight w:val="0"/>
      <w:marTop w:val="0"/>
      <w:marBottom w:val="0"/>
      <w:divBdr>
        <w:top w:val="none" w:sz="0" w:space="0" w:color="auto"/>
        <w:left w:val="none" w:sz="0" w:space="0" w:color="auto"/>
        <w:bottom w:val="none" w:sz="0" w:space="0" w:color="auto"/>
        <w:right w:val="none" w:sz="0" w:space="0" w:color="auto"/>
      </w:divBdr>
      <w:divsChild>
        <w:div w:id="30110024">
          <w:marLeft w:val="187"/>
          <w:marRight w:val="0"/>
          <w:marTop w:val="0"/>
          <w:marBottom w:val="0"/>
          <w:divBdr>
            <w:top w:val="none" w:sz="0" w:space="0" w:color="auto"/>
            <w:left w:val="none" w:sz="0" w:space="0" w:color="auto"/>
            <w:bottom w:val="none" w:sz="0" w:space="0" w:color="auto"/>
            <w:right w:val="none" w:sz="0" w:space="0" w:color="auto"/>
          </w:divBdr>
        </w:div>
        <w:div w:id="513879763">
          <w:marLeft w:val="187"/>
          <w:marRight w:val="0"/>
          <w:marTop w:val="0"/>
          <w:marBottom w:val="0"/>
          <w:divBdr>
            <w:top w:val="none" w:sz="0" w:space="0" w:color="auto"/>
            <w:left w:val="none" w:sz="0" w:space="0" w:color="auto"/>
            <w:bottom w:val="none" w:sz="0" w:space="0" w:color="auto"/>
            <w:right w:val="none" w:sz="0" w:space="0" w:color="auto"/>
          </w:divBdr>
        </w:div>
        <w:div w:id="290669575">
          <w:marLeft w:val="187"/>
          <w:marRight w:val="0"/>
          <w:marTop w:val="0"/>
          <w:marBottom w:val="0"/>
          <w:divBdr>
            <w:top w:val="none" w:sz="0" w:space="0" w:color="auto"/>
            <w:left w:val="none" w:sz="0" w:space="0" w:color="auto"/>
            <w:bottom w:val="none" w:sz="0" w:space="0" w:color="auto"/>
            <w:right w:val="none" w:sz="0" w:space="0" w:color="auto"/>
          </w:divBdr>
        </w:div>
        <w:div w:id="657461266">
          <w:marLeft w:val="187"/>
          <w:marRight w:val="0"/>
          <w:marTop w:val="0"/>
          <w:marBottom w:val="0"/>
          <w:divBdr>
            <w:top w:val="none" w:sz="0" w:space="0" w:color="auto"/>
            <w:left w:val="none" w:sz="0" w:space="0" w:color="auto"/>
            <w:bottom w:val="none" w:sz="0" w:space="0" w:color="auto"/>
            <w:right w:val="none" w:sz="0" w:space="0" w:color="auto"/>
          </w:divBdr>
        </w:div>
        <w:div w:id="1109423651">
          <w:marLeft w:val="187"/>
          <w:marRight w:val="0"/>
          <w:marTop w:val="0"/>
          <w:marBottom w:val="0"/>
          <w:divBdr>
            <w:top w:val="none" w:sz="0" w:space="0" w:color="auto"/>
            <w:left w:val="none" w:sz="0" w:space="0" w:color="auto"/>
            <w:bottom w:val="none" w:sz="0" w:space="0" w:color="auto"/>
            <w:right w:val="none" w:sz="0" w:space="0" w:color="auto"/>
          </w:divBdr>
        </w:div>
        <w:div w:id="1037780561">
          <w:marLeft w:val="187"/>
          <w:marRight w:val="0"/>
          <w:marTop w:val="0"/>
          <w:marBottom w:val="0"/>
          <w:divBdr>
            <w:top w:val="none" w:sz="0" w:space="0" w:color="auto"/>
            <w:left w:val="none" w:sz="0" w:space="0" w:color="auto"/>
            <w:bottom w:val="none" w:sz="0" w:space="0" w:color="auto"/>
            <w:right w:val="none" w:sz="0" w:space="0" w:color="auto"/>
          </w:divBdr>
        </w:div>
      </w:divsChild>
    </w:div>
    <w:div w:id="706223949">
      <w:bodyDiv w:val="1"/>
      <w:marLeft w:val="0"/>
      <w:marRight w:val="0"/>
      <w:marTop w:val="0"/>
      <w:marBottom w:val="0"/>
      <w:divBdr>
        <w:top w:val="none" w:sz="0" w:space="0" w:color="auto"/>
        <w:left w:val="none" w:sz="0" w:space="0" w:color="auto"/>
        <w:bottom w:val="none" w:sz="0" w:space="0" w:color="auto"/>
        <w:right w:val="none" w:sz="0" w:space="0" w:color="auto"/>
      </w:divBdr>
    </w:div>
    <w:div w:id="856236449">
      <w:bodyDiv w:val="1"/>
      <w:marLeft w:val="0"/>
      <w:marRight w:val="0"/>
      <w:marTop w:val="0"/>
      <w:marBottom w:val="0"/>
      <w:divBdr>
        <w:top w:val="none" w:sz="0" w:space="0" w:color="auto"/>
        <w:left w:val="none" w:sz="0" w:space="0" w:color="auto"/>
        <w:bottom w:val="none" w:sz="0" w:space="0" w:color="auto"/>
        <w:right w:val="none" w:sz="0" w:space="0" w:color="auto"/>
      </w:divBdr>
      <w:divsChild>
        <w:div w:id="310014919">
          <w:marLeft w:val="187"/>
          <w:marRight w:val="0"/>
          <w:marTop w:val="0"/>
          <w:marBottom w:val="0"/>
          <w:divBdr>
            <w:top w:val="none" w:sz="0" w:space="0" w:color="auto"/>
            <w:left w:val="none" w:sz="0" w:space="0" w:color="auto"/>
            <w:bottom w:val="none" w:sz="0" w:space="0" w:color="auto"/>
            <w:right w:val="none" w:sz="0" w:space="0" w:color="auto"/>
          </w:divBdr>
        </w:div>
        <w:div w:id="944191757">
          <w:marLeft w:val="187"/>
          <w:marRight w:val="0"/>
          <w:marTop w:val="0"/>
          <w:marBottom w:val="0"/>
          <w:divBdr>
            <w:top w:val="none" w:sz="0" w:space="0" w:color="auto"/>
            <w:left w:val="none" w:sz="0" w:space="0" w:color="auto"/>
            <w:bottom w:val="none" w:sz="0" w:space="0" w:color="auto"/>
            <w:right w:val="none" w:sz="0" w:space="0" w:color="auto"/>
          </w:divBdr>
        </w:div>
        <w:div w:id="352197081">
          <w:marLeft w:val="187"/>
          <w:marRight w:val="0"/>
          <w:marTop w:val="0"/>
          <w:marBottom w:val="0"/>
          <w:divBdr>
            <w:top w:val="none" w:sz="0" w:space="0" w:color="auto"/>
            <w:left w:val="none" w:sz="0" w:space="0" w:color="auto"/>
            <w:bottom w:val="none" w:sz="0" w:space="0" w:color="auto"/>
            <w:right w:val="none" w:sz="0" w:space="0" w:color="auto"/>
          </w:divBdr>
        </w:div>
        <w:div w:id="2097824732">
          <w:marLeft w:val="187"/>
          <w:marRight w:val="0"/>
          <w:marTop w:val="0"/>
          <w:marBottom w:val="0"/>
          <w:divBdr>
            <w:top w:val="none" w:sz="0" w:space="0" w:color="auto"/>
            <w:left w:val="none" w:sz="0" w:space="0" w:color="auto"/>
            <w:bottom w:val="none" w:sz="0" w:space="0" w:color="auto"/>
            <w:right w:val="none" w:sz="0" w:space="0" w:color="auto"/>
          </w:divBdr>
        </w:div>
        <w:div w:id="414983262">
          <w:marLeft w:val="187"/>
          <w:marRight w:val="0"/>
          <w:marTop w:val="0"/>
          <w:marBottom w:val="0"/>
          <w:divBdr>
            <w:top w:val="none" w:sz="0" w:space="0" w:color="auto"/>
            <w:left w:val="none" w:sz="0" w:space="0" w:color="auto"/>
            <w:bottom w:val="none" w:sz="0" w:space="0" w:color="auto"/>
            <w:right w:val="none" w:sz="0" w:space="0" w:color="auto"/>
          </w:divBdr>
        </w:div>
        <w:div w:id="908660990">
          <w:marLeft w:val="187"/>
          <w:marRight w:val="0"/>
          <w:marTop w:val="0"/>
          <w:marBottom w:val="0"/>
          <w:divBdr>
            <w:top w:val="none" w:sz="0" w:space="0" w:color="auto"/>
            <w:left w:val="none" w:sz="0" w:space="0" w:color="auto"/>
            <w:bottom w:val="none" w:sz="0" w:space="0" w:color="auto"/>
            <w:right w:val="none" w:sz="0" w:space="0" w:color="auto"/>
          </w:divBdr>
        </w:div>
        <w:div w:id="2078697664">
          <w:marLeft w:val="187"/>
          <w:marRight w:val="0"/>
          <w:marTop w:val="0"/>
          <w:marBottom w:val="0"/>
          <w:divBdr>
            <w:top w:val="none" w:sz="0" w:space="0" w:color="auto"/>
            <w:left w:val="none" w:sz="0" w:space="0" w:color="auto"/>
            <w:bottom w:val="none" w:sz="0" w:space="0" w:color="auto"/>
            <w:right w:val="none" w:sz="0" w:space="0" w:color="auto"/>
          </w:divBdr>
        </w:div>
        <w:div w:id="2023776612">
          <w:marLeft w:val="187"/>
          <w:marRight w:val="0"/>
          <w:marTop w:val="0"/>
          <w:marBottom w:val="0"/>
          <w:divBdr>
            <w:top w:val="none" w:sz="0" w:space="0" w:color="auto"/>
            <w:left w:val="none" w:sz="0" w:space="0" w:color="auto"/>
            <w:bottom w:val="none" w:sz="0" w:space="0" w:color="auto"/>
            <w:right w:val="none" w:sz="0" w:space="0" w:color="auto"/>
          </w:divBdr>
        </w:div>
        <w:div w:id="456484736">
          <w:marLeft w:val="187"/>
          <w:marRight w:val="0"/>
          <w:marTop w:val="0"/>
          <w:marBottom w:val="0"/>
          <w:divBdr>
            <w:top w:val="none" w:sz="0" w:space="0" w:color="auto"/>
            <w:left w:val="none" w:sz="0" w:space="0" w:color="auto"/>
            <w:bottom w:val="none" w:sz="0" w:space="0" w:color="auto"/>
            <w:right w:val="none" w:sz="0" w:space="0" w:color="auto"/>
          </w:divBdr>
        </w:div>
      </w:divsChild>
    </w:div>
    <w:div w:id="960182657">
      <w:bodyDiv w:val="1"/>
      <w:marLeft w:val="0"/>
      <w:marRight w:val="0"/>
      <w:marTop w:val="0"/>
      <w:marBottom w:val="0"/>
      <w:divBdr>
        <w:top w:val="none" w:sz="0" w:space="0" w:color="auto"/>
        <w:left w:val="none" w:sz="0" w:space="0" w:color="auto"/>
        <w:bottom w:val="none" w:sz="0" w:space="0" w:color="auto"/>
        <w:right w:val="none" w:sz="0" w:space="0" w:color="auto"/>
      </w:divBdr>
    </w:div>
    <w:div w:id="966355433">
      <w:bodyDiv w:val="1"/>
      <w:marLeft w:val="0"/>
      <w:marRight w:val="0"/>
      <w:marTop w:val="0"/>
      <w:marBottom w:val="0"/>
      <w:divBdr>
        <w:top w:val="none" w:sz="0" w:space="0" w:color="auto"/>
        <w:left w:val="none" w:sz="0" w:space="0" w:color="auto"/>
        <w:bottom w:val="none" w:sz="0" w:space="0" w:color="auto"/>
        <w:right w:val="none" w:sz="0" w:space="0" w:color="auto"/>
      </w:divBdr>
    </w:div>
    <w:div w:id="980882422">
      <w:bodyDiv w:val="1"/>
      <w:marLeft w:val="0"/>
      <w:marRight w:val="0"/>
      <w:marTop w:val="0"/>
      <w:marBottom w:val="0"/>
      <w:divBdr>
        <w:top w:val="none" w:sz="0" w:space="0" w:color="auto"/>
        <w:left w:val="none" w:sz="0" w:space="0" w:color="auto"/>
        <w:bottom w:val="none" w:sz="0" w:space="0" w:color="auto"/>
        <w:right w:val="none" w:sz="0" w:space="0" w:color="auto"/>
      </w:divBdr>
    </w:div>
    <w:div w:id="1013611638">
      <w:bodyDiv w:val="1"/>
      <w:marLeft w:val="0"/>
      <w:marRight w:val="0"/>
      <w:marTop w:val="0"/>
      <w:marBottom w:val="0"/>
      <w:divBdr>
        <w:top w:val="none" w:sz="0" w:space="0" w:color="auto"/>
        <w:left w:val="none" w:sz="0" w:space="0" w:color="auto"/>
        <w:bottom w:val="none" w:sz="0" w:space="0" w:color="auto"/>
        <w:right w:val="none" w:sz="0" w:space="0" w:color="auto"/>
      </w:divBdr>
      <w:divsChild>
        <w:div w:id="906723248">
          <w:marLeft w:val="187"/>
          <w:marRight w:val="0"/>
          <w:marTop w:val="0"/>
          <w:marBottom w:val="65"/>
          <w:divBdr>
            <w:top w:val="none" w:sz="0" w:space="0" w:color="auto"/>
            <w:left w:val="none" w:sz="0" w:space="0" w:color="auto"/>
            <w:bottom w:val="none" w:sz="0" w:space="0" w:color="auto"/>
            <w:right w:val="none" w:sz="0" w:space="0" w:color="auto"/>
          </w:divBdr>
        </w:div>
      </w:divsChild>
    </w:div>
    <w:div w:id="1031685897">
      <w:bodyDiv w:val="1"/>
      <w:marLeft w:val="0"/>
      <w:marRight w:val="0"/>
      <w:marTop w:val="0"/>
      <w:marBottom w:val="0"/>
      <w:divBdr>
        <w:top w:val="none" w:sz="0" w:space="0" w:color="auto"/>
        <w:left w:val="none" w:sz="0" w:space="0" w:color="auto"/>
        <w:bottom w:val="none" w:sz="0" w:space="0" w:color="auto"/>
        <w:right w:val="none" w:sz="0" w:space="0" w:color="auto"/>
      </w:divBdr>
    </w:div>
    <w:div w:id="1057625443">
      <w:bodyDiv w:val="1"/>
      <w:marLeft w:val="0"/>
      <w:marRight w:val="0"/>
      <w:marTop w:val="0"/>
      <w:marBottom w:val="0"/>
      <w:divBdr>
        <w:top w:val="none" w:sz="0" w:space="0" w:color="auto"/>
        <w:left w:val="none" w:sz="0" w:space="0" w:color="auto"/>
        <w:bottom w:val="none" w:sz="0" w:space="0" w:color="auto"/>
        <w:right w:val="none" w:sz="0" w:space="0" w:color="auto"/>
      </w:divBdr>
      <w:divsChild>
        <w:div w:id="1831672644">
          <w:marLeft w:val="720"/>
          <w:marRight w:val="0"/>
          <w:marTop w:val="0"/>
          <w:marBottom w:val="0"/>
          <w:divBdr>
            <w:top w:val="none" w:sz="0" w:space="0" w:color="auto"/>
            <w:left w:val="none" w:sz="0" w:space="0" w:color="auto"/>
            <w:bottom w:val="none" w:sz="0" w:space="0" w:color="auto"/>
            <w:right w:val="none" w:sz="0" w:space="0" w:color="auto"/>
          </w:divBdr>
        </w:div>
        <w:div w:id="1579366121">
          <w:marLeft w:val="720"/>
          <w:marRight w:val="0"/>
          <w:marTop w:val="0"/>
          <w:marBottom w:val="0"/>
          <w:divBdr>
            <w:top w:val="none" w:sz="0" w:space="0" w:color="auto"/>
            <w:left w:val="none" w:sz="0" w:space="0" w:color="auto"/>
            <w:bottom w:val="none" w:sz="0" w:space="0" w:color="auto"/>
            <w:right w:val="none" w:sz="0" w:space="0" w:color="auto"/>
          </w:divBdr>
        </w:div>
        <w:div w:id="975259929">
          <w:marLeft w:val="720"/>
          <w:marRight w:val="0"/>
          <w:marTop w:val="0"/>
          <w:marBottom w:val="0"/>
          <w:divBdr>
            <w:top w:val="none" w:sz="0" w:space="0" w:color="auto"/>
            <w:left w:val="none" w:sz="0" w:space="0" w:color="auto"/>
            <w:bottom w:val="none" w:sz="0" w:space="0" w:color="auto"/>
            <w:right w:val="none" w:sz="0" w:space="0" w:color="auto"/>
          </w:divBdr>
        </w:div>
        <w:div w:id="1998144073">
          <w:marLeft w:val="720"/>
          <w:marRight w:val="0"/>
          <w:marTop w:val="0"/>
          <w:marBottom w:val="0"/>
          <w:divBdr>
            <w:top w:val="none" w:sz="0" w:space="0" w:color="auto"/>
            <w:left w:val="none" w:sz="0" w:space="0" w:color="auto"/>
            <w:bottom w:val="none" w:sz="0" w:space="0" w:color="auto"/>
            <w:right w:val="none" w:sz="0" w:space="0" w:color="auto"/>
          </w:divBdr>
        </w:div>
        <w:div w:id="629827126">
          <w:marLeft w:val="720"/>
          <w:marRight w:val="0"/>
          <w:marTop w:val="0"/>
          <w:marBottom w:val="0"/>
          <w:divBdr>
            <w:top w:val="none" w:sz="0" w:space="0" w:color="auto"/>
            <w:left w:val="none" w:sz="0" w:space="0" w:color="auto"/>
            <w:bottom w:val="none" w:sz="0" w:space="0" w:color="auto"/>
            <w:right w:val="none" w:sz="0" w:space="0" w:color="auto"/>
          </w:divBdr>
        </w:div>
      </w:divsChild>
    </w:div>
    <w:div w:id="1097679634">
      <w:bodyDiv w:val="1"/>
      <w:marLeft w:val="0"/>
      <w:marRight w:val="0"/>
      <w:marTop w:val="0"/>
      <w:marBottom w:val="0"/>
      <w:divBdr>
        <w:top w:val="none" w:sz="0" w:space="0" w:color="auto"/>
        <w:left w:val="none" w:sz="0" w:space="0" w:color="auto"/>
        <w:bottom w:val="none" w:sz="0" w:space="0" w:color="auto"/>
        <w:right w:val="none" w:sz="0" w:space="0" w:color="auto"/>
      </w:divBdr>
    </w:div>
    <w:div w:id="1150752743">
      <w:bodyDiv w:val="1"/>
      <w:marLeft w:val="0"/>
      <w:marRight w:val="0"/>
      <w:marTop w:val="0"/>
      <w:marBottom w:val="0"/>
      <w:divBdr>
        <w:top w:val="none" w:sz="0" w:space="0" w:color="auto"/>
        <w:left w:val="none" w:sz="0" w:space="0" w:color="auto"/>
        <w:bottom w:val="none" w:sz="0" w:space="0" w:color="auto"/>
        <w:right w:val="none" w:sz="0" w:space="0" w:color="auto"/>
      </w:divBdr>
      <w:divsChild>
        <w:div w:id="1915044936">
          <w:marLeft w:val="0"/>
          <w:marRight w:val="0"/>
          <w:marTop w:val="0"/>
          <w:marBottom w:val="0"/>
          <w:divBdr>
            <w:top w:val="none" w:sz="0" w:space="0" w:color="auto"/>
            <w:left w:val="none" w:sz="0" w:space="0" w:color="auto"/>
            <w:bottom w:val="none" w:sz="0" w:space="0" w:color="auto"/>
            <w:right w:val="none" w:sz="0" w:space="0" w:color="auto"/>
          </w:divBdr>
          <w:divsChild>
            <w:div w:id="491680999">
              <w:marLeft w:val="210"/>
              <w:marRight w:val="0"/>
              <w:marTop w:val="120"/>
              <w:marBottom w:val="0"/>
              <w:divBdr>
                <w:top w:val="none" w:sz="0" w:space="0" w:color="auto"/>
                <w:left w:val="none" w:sz="0" w:space="0" w:color="auto"/>
                <w:bottom w:val="none" w:sz="0" w:space="0" w:color="auto"/>
                <w:right w:val="none" w:sz="0" w:space="0" w:color="auto"/>
              </w:divBdr>
              <w:divsChild>
                <w:div w:id="1353532184">
                  <w:marLeft w:val="0"/>
                  <w:marRight w:val="0"/>
                  <w:marTop w:val="0"/>
                  <w:marBottom w:val="0"/>
                  <w:divBdr>
                    <w:top w:val="none" w:sz="0" w:space="0" w:color="auto"/>
                    <w:left w:val="none" w:sz="0" w:space="0" w:color="auto"/>
                    <w:bottom w:val="none" w:sz="0" w:space="0" w:color="auto"/>
                    <w:right w:val="none" w:sz="0" w:space="0" w:color="auto"/>
                  </w:divBdr>
                  <w:divsChild>
                    <w:div w:id="1861118312">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990909516">
          <w:marLeft w:val="0"/>
          <w:marRight w:val="0"/>
          <w:marTop w:val="0"/>
          <w:marBottom w:val="0"/>
          <w:divBdr>
            <w:top w:val="none" w:sz="0" w:space="0" w:color="auto"/>
            <w:left w:val="none" w:sz="0" w:space="0" w:color="auto"/>
            <w:bottom w:val="none" w:sz="0" w:space="0" w:color="auto"/>
            <w:right w:val="none" w:sz="0" w:space="0" w:color="auto"/>
          </w:divBdr>
          <w:divsChild>
            <w:div w:id="787940534">
              <w:marLeft w:val="0"/>
              <w:marRight w:val="0"/>
              <w:marTop w:val="0"/>
              <w:marBottom w:val="0"/>
              <w:divBdr>
                <w:top w:val="none" w:sz="0" w:space="0" w:color="auto"/>
                <w:left w:val="none" w:sz="0" w:space="0" w:color="auto"/>
                <w:bottom w:val="none" w:sz="0" w:space="0" w:color="auto"/>
                <w:right w:val="none" w:sz="0" w:space="0" w:color="auto"/>
              </w:divBdr>
              <w:divsChild>
                <w:div w:id="379674248">
                  <w:marLeft w:val="0"/>
                  <w:marRight w:val="0"/>
                  <w:marTop w:val="0"/>
                  <w:marBottom w:val="0"/>
                  <w:divBdr>
                    <w:top w:val="none" w:sz="0" w:space="0" w:color="auto"/>
                    <w:left w:val="none" w:sz="0" w:space="0" w:color="auto"/>
                    <w:bottom w:val="none" w:sz="0" w:space="0" w:color="auto"/>
                    <w:right w:val="none" w:sz="0" w:space="0" w:color="auto"/>
                  </w:divBdr>
                  <w:divsChild>
                    <w:div w:id="1546067497">
                      <w:marLeft w:val="30"/>
                      <w:marRight w:val="30"/>
                      <w:marTop w:val="30"/>
                      <w:marBottom w:val="0"/>
                      <w:divBdr>
                        <w:top w:val="none" w:sz="0" w:space="0" w:color="auto"/>
                        <w:left w:val="none" w:sz="0" w:space="0" w:color="auto"/>
                        <w:bottom w:val="none" w:sz="0" w:space="0" w:color="auto"/>
                        <w:right w:val="none" w:sz="0" w:space="0" w:color="auto"/>
                      </w:divBdr>
                      <w:divsChild>
                        <w:div w:id="1826316334">
                          <w:marLeft w:val="210"/>
                          <w:marRight w:val="210"/>
                          <w:marTop w:val="0"/>
                          <w:marBottom w:val="30"/>
                          <w:divBdr>
                            <w:top w:val="none" w:sz="0" w:space="0" w:color="auto"/>
                            <w:left w:val="none" w:sz="0" w:space="0" w:color="auto"/>
                            <w:bottom w:val="none" w:sz="0" w:space="0" w:color="auto"/>
                            <w:right w:val="none" w:sz="0" w:space="0" w:color="auto"/>
                          </w:divBdr>
                          <w:divsChild>
                            <w:div w:id="2145659916">
                              <w:marLeft w:val="0"/>
                              <w:marRight w:val="30"/>
                              <w:marTop w:val="0"/>
                              <w:marBottom w:val="0"/>
                              <w:divBdr>
                                <w:top w:val="none" w:sz="0" w:space="0" w:color="auto"/>
                                <w:left w:val="none" w:sz="0" w:space="0" w:color="auto"/>
                                <w:bottom w:val="none" w:sz="0" w:space="0" w:color="auto"/>
                                <w:right w:val="none" w:sz="0" w:space="0" w:color="auto"/>
                              </w:divBdr>
                              <w:divsChild>
                                <w:div w:id="151878217">
                                  <w:marLeft w:val="0"/>
                                  <w:marRight w:val="0"/>
                                  <w:marTop w:val="0"/>
                                  <w:marBottom w:val="0"/>
                                  <w:divBdr>
                                    <w:top w:val="none" w:sz="0" w:space="0" w:color="auto"/>
                                    <w:left w:val="none" w:sz="0" w:space="0" w:color="auto"/>
                                    <w:bottom w:val="none" w:sz="0" w:space="0" w:color="auto"/>
                                    <w:right w:val="none" w:sz="0" w:space="0" w:color="auto"/>
                                  </w:divBdr>
                                  <w:divsChild>
                                    <w:div w:id="811867879">
                                      <w:marLeft w:val="0"/>
                                      <w:marRight w:val="0"/>
                                      <w:marTop w:val="0"/>
                                      <w:marBottom w:val="0"/>
                                      <w:divBdr>
                                        <w:top w:val="none" w:sz="0" w:space="0" w:color="auto"/>
                                        <w:left w:val="none" w:sz="0" w:space="0" w:color="auto"/>
                                        <w:bottom w:val="none" w:sz="0" w:space="0" w:color="auto"/>
                                        <w:right w:val="none" w:sz="0" w:space="0" w:color="auto"/>
                                      </w:divBdr>
                                      <w:divsChild>
                                        <w:div w:id="20572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6653352">
      <w:bodyDiv w:val="1"/>
      <w:marLeft w:val="0"/>
      <w:marRight w:val="0"/>
      <w:marTop w:val="0"/>
      <w:marBottom w:val="0"/>
      <w:divBdr>
        <w:top w:val="none" w:sz="0" w:space="0" w:color="auto"/>
        <w:left w:val="none" w:sz="0" w:space="0" w:color="auto"/>
        <w:bottom w:val="none" w:sz="0" w:space="0" w:color="auto"/>
        <w:right w:val="none" w:sz="0" w:space="0" w:color="auto"/>
      </w:divBdr>
    </w:div>
    <w:div w:id="1236471284">
      <w:bodyDiv w:val="1"/>
      <w:marLeft w:val="0"/>
      <w:marRight w:val="0"/>
      <w:marTop w:val="0"/>
      <w:marBottom w:val="0"/>
      <w:divBdr>
        <w:top w:val="none" w:sz="0" w:space="0" w:color="auto"/>
        <w:left w:val="none" w:sz="0" w:space="0" w:color="auto"/>
        <w:bottom w:val="none" w:sz="0" w:space="0" w:color="auto"/>
        <w:right w:val="none" w:sz="0" w:space="0" w:color="auto"/>
      </w:divBdr>
      <w:divsChild>
        <w:div w:id="1882402956">
          <w:marLeft w:val="187"/>
          <w:marRight w:val="0"/>
          <w:marTop w:val="0"/>
          <w:marBottom w:val="65"/>
          <w:divBdr>
            <w:top w:val="none" w:sz="0" w:space="0" w:color="auto"/>
            <w:left w:val="none" w:sz="0" w:space="0" w:color="auto"/>
            <w:bottom w:val="none" w:sz="0" w:space="0" w:color="auto"/>
            <w:right w:val="none" w:sz="0" w:space="0" w:color="auto"/>
          </w:divBdr>
        </w:div>
        <w:div w:id="368068914">
          <w:marLeft w:val="187"/>
          <w:marRight w:val="0"/>
          <w:marTop w:val="0"/>
          <w:marBottom w:val="65"/>
          <w:divBdr>
            <w:top w:val="none" w:sz="0" w:space="0" w:color="auto"/>
            <w:left w:val="none" w:sz="0" w:space="0" w:color="auto"/>
            <w:bottom w:val="none" w:sz="0" w:space="0" w:color="auto"/>
            <w:right w:val="none" w:sz="0" w:space="0" w:color="auto"/>
          </w:divBdr>
        </w:div>
        <w:div w:id="1117875173">
          <w:marLeft w:val="187"/>
          <w:marRight w:val="0"/>
          <w:marTop w:val="0"/>
          <w:marBottom w:val="65"/>
          <w:divBdr>
            <w:top w:val="none" w:sz="0" w:space="0" w:color="auto"/>
            <w:left w:val="none" w:sz="0" w:space="0" w:color="auto"/>
            <w:bottom w:val="none" w:sz="0" w:space="0" w:color="auto"/>
            <w:right w:val="none" w:sz="0" w:space="0" w:color="auto"/>
          </w:divBdr>
        </w:div>
        <w:div w:id="400253784">
          <w:marLeft w:val="187"/>
          <w:marRight w:val="0"/>
          <w:marTop w:val="0"/>
          <w:marBottom w:val="65"/>
          <w:divBdr>
            <w:top w:val="none" w:sz="0" w:space="0" w:color="auto"/>
            <w:left w:val="none" w:sz="0" w:space="0" w:color="auto"/>
            <w:bottom w:val="none" w:sz="0" w:space="0" w:color="auto"/>
            <w:right w:val="none" w:sz="0" w:space="0" w:color="auto"/>
          </w:divBdr>
        </w:div>
      </w:divsChild>
    </w:div>
    <w:div w:id="1305620085">
      <w:bodyDiv w:val="1"/>
      <w:marLeft w:val="0"/>
      <w:marRight w:val="0"/>
      <w:marTop w:val="0"/>
      <w:marBottom w:val="0"/>
      <w:divBdr>
        <w:top w:val="none" w:sz="0" w:space="0" w:color="auto"/>
        <w:left w:val="none" w:sz="0" w:space="0" w:color="auto"/>
        <w:bottom w:val="none" w:sz="0" w:space="0" w:color="auto"/>
        <w:right w:val="none" w:sz="0" w:space="0" w:color="auto"/>
      </w:divBdr>
      <w:divsChild>
        <w:div w:id="22828499">
          <w:marLeft w:val="187"/>
          <w:marRight w:val="0"/>
          <w:marTop w:val="0"/>
          <w:marBottom w:val="65"/>
          <w:divBdr>
            <w:top w:val="none" w:sz="0" w:space="0" w:color="auto"/>
            <w:left w:val="none" w:sz="0" w:space="0" w:color="auto"/>
            <w:bottom w:val="none" w:sz="0" w:space="0" w:color="auto"/>
            <w:right w:val="none" w:sz="0" w:space="0" w:color="auto"/>
          </w:divBdr>
        </w:div>
        <w:div w:id="1348872033">
          <w:marLeft w:val="187"/>
          <w:marRight w:val="0"/>
          <w:marTop w:val="0"/>
          <w:marBottom w:val="65"/>
          <w:divBdr>
            <w:top w:val="none" w:sz="0" w:space="0" w:color="auto"/>
            <w:left w:val="none" w:sz="0" w:space="0" w:color="auto"/>
            <w:bottom w:val="none" w:sz="0" w:space="0" w:color="auto"/>
            <w:right w:val="none" w:sz="0" w:space="0" w:color="auto"/>
          </w:divBdr>
        </w:div>
      </w:divsChild>
    </w:div>
    <w:div w:id="1330668775">
      <w:bodyDiv w:val="1"/>
      <w:marLeft w:val="0"/>
      <w:marRight w:val="0"/>
      <w:marTop w:val="0"/>
      <w:marBottom w:val="0"/>
      <w:divBdr>
        <w:top w:val="none" w:sz="0" w:space="0" w:color="auto"/>
        <w:left w:val="none" w:sz="0" w:space="0" w:color="auto"/>
        <w:bottom w:val="none" w:sz="0" w:space="0" w:color="auto"/>
        <w:right w:val="none" w:sz="0" w:space="0" w:color="auto"/>
      </w:divBdr>
      <w:divsChild>
        <w:div w:id="480854559">
          <w:marLeft w:val="144"/>
          <w:marRight w:val="0"/>
          <w:marTop w:val="0"/>
          <w:marBottom w:val="0"/>
          <w:divBdr>
            <w:top w:val="none" w:sz="0" w:space="0" w:color="auto"/>
            <w:left w:val="none" w:sz="0" w:space="0" w:color="auto"/>
            <w:bottom w:val="none" w:sz="0" w:space="0" w:color="auto"/>
            <w:right w:val="none" w:sz="0" w:space="0" w:color="auto"/>
          </w:divBdr>
        </w:div>
        <w:div w:id="2074692558">
          <w:marLeft w:val="144"/>
          <w:marRight w:val="0"/>
          <w:marTop w:val="0"/>
          <w:marBottom w:val="0"/>
          <w:divBdr>
            <w:top w:val="none" w:sz="0" w:space="0" w:color="auto"/>
            <w:left w:val="none" w:sz="0" w:space="0" w:color="auto"/>
            <w:bottom w:val="none" w:sz="0" w:space="0" w:color="auto"/>
            <w:right w:val="none" w:sz="0" w:space="0" w:color="auto"/>
          </w:divBdr>
        </w:div>
        <w:div w:id="405417213">
          <w:marLeft w:val="144"/>
          <w:marRight w:val="0"/>
          <w:marTop w:val="0"/>
          <w:marBottom w:val="0"/>
          <w:divBdr>
            <w:top w:val="none" w:sz="0" w:space="0" w:color="auto"/>
            <w:left w:val="none" w:sz="0" w:space="0" w:color="auto"/>
            <w:bottom w:val="none" w:sz="0" w:space="0" w:color="auto"/>
            <w:right w:val="none" w:sz="0" w:space="0" w:color="auto"/>
          </w:divBdr>
        </w:div>
        <w:div w:id="705520512">
          <w:marLeft w:val="144"/>
          <w:marRight w:val="0"/>
          <w:marTop w:val="0"/>
          <w:marBottom w:val="0"/>
          <w:divBdr>
            <w:top w:val="none" w:sz="0" w:space="0" w:color="auto"/>
            <w:left w:val="none" w:sz="0" w:space="0" w:color="auto"/>
            <w:bottom w:val="none" w:sz="0" w:space="0" w:color="auto"/>
            <w:right w:val="none" w:sz="0" w:space="0" w:color="auto"/>
          </w:divBdr>
        </w:div>
      </w:divsChild>
    </w:div>
    <w:div w:id="1365519527">
      <w:bodyDiv w:val="1"/>
      <w:marLeft w:val="0"/>
      <w:marRight w:val="0"/>
      <w:marTop w:val="0"/>
      <w:marBottom w:val="0"/>
      <w:divBdr>
        <w:top w:val="none" w:sz="0" w:space="0" w:color="auto"/>
        <w:left w:val="none" w:sz="0" w:space="0" w:color="auto"/>
        <w:bottom w:val="none" w:sz="0" w:space="0" w:color="auto"/>
        <w:right w:val="none" w:sz="0" w:space="0" w:color="auto"/>
      </w:divBdr>
      <w:divsChild>
        <w:div w:id="1500847359">
          <w:marLeft w:val="144"/>
          <w:marRight w:val="0"/>
          <w:marTop w:val="0"/>
          <w:marBottom w:val="0"/>
          <w:divBdr>
            <w:top w:val="none" w:sz="0" w:space="0" w:color="auto"/>
            <w:left w:val="none" w:sz="0" w:space="0" w:color="auto"/>
            <w:bottom w:val="none" w:sz="0" w:space="0" w:color="auto"/>
            <w:right w:val="none" w:sz="0" w:space="0" w:color="auto"/>
          </w:divBdr>
        </w:div>
        <w:div w:id="1911382699">
          <w:marLeft w:val="144"/>
          <w:marRight w:val="0"/>
          <w:marTop w:val="0"/>
          <w:marBottom w:val="0"/>
          <w:divBdr>
            <w:top w:val="none" w:sz="0" w:space="0" w:color="auto"/>
            <w:left w:val="none" w:sz="0" w:space="0" w:color="auto"/>
            <w:bottom w:val="none" w:sz="0" w:space="0" w:color="auto"/>
            <w:right w:val="none" w:sz="0" w:space="0" w:color="auto"/>
          </w:divBdr>
        </w:div>
        <w:div w:id="118425000">
          <w:marLeft w:val="144"/>
          <w:marRight w:val="0"/>
          <w:marTop w:val="0"/>
          <w:marBottom w:val="0"/>
          <w:divBdr>
            <w:top w:val="none" w:sz="0" w:space="0" w:color="auto"/>
            <w:left w:val="none" w:sz="0" w:space="0" w:color="auto"/>
            <w:bottom w:val="none" w:sz="0" w:space="0" w:color="auto"/>
            <w:right w:val="none" w:sz="0" w:space="0" w:color="auto"/>
          </w:divBdr>
        </w:div>
        <w:div w:id="752702419">
          <w:marLeft w:val="144"/>
          <w:marRight w:val="0"/>
          <w:marTop w:val="0"/>
          <w:marBottom w:val="0"/>
          <w:divBdr>
            <w:top w:val="none" w:sz="0" w:space="0" w:color="auto"/>
            <w:left w:val="none" w:sz="0" w:space="0" w:color="auto"/>
            <w:bottom w:val="none" w:sz="0" w:space="0" w:color="auto"/>
            <w:right w:val="none" w:sz="0" w:space="0" w:color="auto"/>
          </w:divBdr>
        </w:div>
        <w:div w:id="616521133">
          <w:marLeft w:val="144"/>
          <w:marRight w:val="0"/>
          <w:marTop w:val="0"/>
          <w:marBottom w:val="0"/>
          <w:divBdr>
            <w:top w:val="none" w:sz="0" w:space="0" w:color="auto"/>
            <w:left w:val="none" w:sz="0" w:space="0" w:color="auto"/>
            <w:bottom w:val="none" w:sz="0" w:space="0" w:color="auto"/>
            <w:right w:val="none" w:sz="0" w:space="0" w:color="auto"/>
          </w:divBdr>
        </w:div>
        <w:div w:id="295531515">
          <w:marLeft w:val="144"/>
          <w:marRight w:val="0"/>
          <w:marTop w:val="0"/>
          <w:marBottom w:val="0"/>
          <w:divBdr>
            <w:top w:val="none" w:sz="0" w:space="0" w:color="auto"/>
            <w:left w:val="none" w:sz="0" w:space="0" w:color="auto"/>
            <w:bottom w:val="none" w:sz="0" w:space="0" w:color="auto"/>
            <w:right w:val="none" w:sz="0" w:space="0" w:color="auto"/>
          </w:divBdr>
        </w:div>
        <w:div w:id="279193114">
          <w:marLeft w:val="144"/>
          <w:marRight w:val="0"/>
          <w:marTop w:val="0"/>
          <w:marBottom w:val="0"/>
          <w:divBdr>
            <w:top w:val="none" w:sz="0" w:space="0" w:color="auto"/>
            <w:left w:val="none" w:sz="0" w:space="0" w:color="auto"/>
            <w:bottom w:val="none" w:sz="0" w:space="0" w:color="auto"/>
            <w:right w:val="none" w:sz="0" w:space="0" w:color="auto"/>
          </w:divBdr>
        </w:div>
      </w:divsChild>
    </w:div>
    <w:div w:id="1471291885">
      <w:bodyDiv w:val="1"/>
      <w:marLeft w:val="0"/>
      <w:marRight w:val="0"/>
      <w:marTop w:val="0"/>
      <w:marBottom w:val="0"/>
      <w:divBdr>
        <w:top w:val="none" w:sz="0" w:space="0" w:color="auto"/>
        <w:left w:val="none" w:sz="0" w:space="0" w:color="auto"/>
        <w:bottom w:val="none" w:sz="0" w:space="0" w:color="auto"/>
        <w:right w:val="none" w:sz="0" w:space="0" w:color="auto"/>
      </w:divBdr>
    </w:div>
    <w:div w:id="1559900926">
      <w:bodyDiv w:val="1"/>
      <w:marLeft w:val="0"/>
      <w:marRight w:val="0"/>
      <w:marTop w:val="0"/>
      <w:marBottom w:val="0"/>
      <w:divBdr>
        <w:top w:val="none" w:sz="0" w:space="0" w:color="auto"/>
        <w:left w:val="none" w:sz="0" w:space="0" w:color="auto"/>
        <w:bottom w:val="none" w:sz="0" w:space="0" w:color="auto"/>
        <w:right w:val="none" w:sz="0" w:space="0" w:color="auto"/>
      </w:divBdr>
    </w:div>
    <w:div w:id="1575629454">
      <w:bodyDiv w:val="1"/>
      <w:marLeft w:val="0"/>
      <w:marRight w:val="0"/>
      <w:marTop w:val="0"/>
      <w:marBottom w:val="0"/>
      <w:divBdr>
        <w:top w:val="none" w:sz="0" w:space="0" w:color="auto"/>
        <w:left w:val="none" w:sz="0" w:space="0" w:color="auto"/>
        <w:bottom w:val="none" w:sz="0" w:space="0" w:color="auto"/>
        <w:right w:val="none" w:sz="0" w:space="0" w:color="auto"/>
      </w:divBdr>
      <w:divsChild>
        <w:div w:id="2134127056">
          <w:marLeft w:val="274"/>
          <w:marRight w:val="0"/>
          <w:marTop w:val="0"/>
          <w:marBottom w:val="58"/>
          <w:divBdr>
            <w:top w:val="none" w:sz="0" w:space="0" w:color="auto"/>
            <w:left w:val="none" w:sz="0" w:space="0" w:color="auto"/>
            <w:bottom w:val="none" w:sz="0" w:space="0" w:color="auto"/>
            <w:right w:val="none" w:sz="0" w:space="0" w:color="auto"/>
          </w:divBdr>
        </w:div>
        <w:div w:id="897083388">
          <w:marLeft w:val="274"/>
          <w:marRight w:val="0"/>
          <w:marTop w:val="0"/>
          <w:marBottom w:val="58"/>
          <w:divBdr>
            <w:top w:val="none" w:sz="0" w:space="0" w:color="auto"/>
            <w:left w:val="none" w:sz="0" w:space="0" w:color="auto"/>
            <w:bottom w:val="none" w:sz="0" w:space="0" w:color="auto"/>
            <w:right w:val="none" w:sz="0" w:space="0" w:color="auto"/>
          </w:divBdr>
        </w:div>
        <w:div w:id="506557397">
          <w:marLeft w:val="274"/>
          <w:marRight w:val="0"/>
          <w:marTop w:val="0"/>
          <w:marBottom w:val="58"/>
          <w:divBdr>
            <w:top w:val="none" w:sz="0" w:space="0" w:color="auto"/>
            <w:left w:val="none" w:sz="0" w:space="0" w:color="auto"/>
            <w:bottom w:val="none" w:sz="0" w:space="0" w:color="auto"/>
            <w:right w:val="none" w:sz="0" w:space="0" w:color="auto"/>
          </w:divBdr>
        </w:div>
        <w:div w:id="1666475200">
          <w:marLeft w:val="274"/>
          <w:marRight w:val="0"/>
          <w:marTop w:val="0"/>
          <w:marBottom w:val="58"/>
          <w:divBdr>
            <w:top w:val="none" w:sz="0" w:space="0" w:color="auto"/>
            <w:left w:val="none" w:sz="0" w:space="0" w:color="auto"/>
            <w:bottom w:val="none" w:sz="0" w:space="0" w:color="auto"/>
            <w:right w:val="none" w:sz="0" w:space="0" w:color="auto"/>
          </w:divBdr>
        </w:div>
        <w:div w:id="168373332">
          <w:marLeft w:val="274"/>
          <w:marRight w:val="0"/>
          <w:marTop w:val="0"/>
          <w:marBottom w:val="58"/>
          <w:divBdr>
            <w:top w:val="none" w:sz="0" w:space="0" w:color="auto"/>
            <w:left w:val="none" w:sz="0" w:space="0" w:color="auto"/>
            <w:bottom w:val="none" w:sz="0" w:space="0" w:color="auto"/>
            <w:right w:val="none" w:sz="0" w:space="0" w:color="auto"/>
          </w:divBdr>
        </w:div>
        <w:div w:id="1092972271">
          <w:marLeft w:val="274"/>
          <w:marRight w:val="0"/>
          <w:marTop w:val="0"/>
          <w:marBottom w:val="58"/>
          <w:divBdr>
            <w:top w:val="none" w:sz="0" w:space="0" w:color="auto"/>
            <w:left w:val="none" w:sz="0" w:space="0" w:color="auto"/>
            <w:bottom w:val="none" w:sz="0" w:space="0" w:color="auto"/>
            <w:right w:val="none" w:sz="0" w:space="0" w:color="auto"/>
          </w:divBdr>
        </w:div>
        <w:div w:id="101732822">
          <w:marLeft w:val="274"/>
          <w:marRight w:val="0"/>
          <w:marTop w:val="0"/>
          <w:marBottom w:val="58"/>
          <w:divBdr>
            <w:top w:val="none" w:sz="0" w:space="0" w:color="auto"/>
            <w:left w:val="none" w:sz="0" w:space="0" w:color="auto"/>
            <w:bottom w:val="none" w:sz="0" w:space="0" w:color="auto"/>
            <w:right w:val="none" w:sz="0" w:space="0" w:color="auto"/>
          </w:divBdr>
        </w:div>
        <w:div w:id="938686038">
          <w:marLeft w:val="274"/>
          <w:marRight w:val="0"/>
          <w:marTop w:val="0"/>
          <w:marBottom w:val="58"/>
          <w:divBdr>
            <w:top w:val="none" w:sz="0" w:space="0" w:color="auto"/>
            <w:left w:val="none" w:sz="0" w:space="0" w:color="auto"/>
            <w:bottom w:val="none" w:sz="0" w:space="0" w:color="auto"/>
            <w:right w:val="none" w:sz="0" w:space="0" w:color="auto"/>
          </w:divBdr>
        </w:div>
        <w:div w:id="110828006">
          <w:marLeft w:val="274"/>
          <w:marRight w:val="0"/>
          <w:marTop w:val="0"/>
          <w:marBottom w:val="58"/>
          <w:divBdr>
            <w:top w:val="none" w:sz="0" w:space="0" w:color="auto"/>
            <w:left w:val="none" w:sz="0" w:space="0" w:color="auto"/>
            <w:bottom w:val="none" w:sz="0" w:space="0" w:color="auto"/>
            <w:right w:val="none" w:sz="0" w:space="0" w:color="auto"/>
          </w:divBdr>
        </w:div>
        <w:div w:id="557667264">
          <w:marLeft w:val="274"/>
          <w:marRight w:val="0"/>
          <w:marTop w:val="0"/>
          <w:marBottom w:val="58"/>
          <w:divBdr>
            <w:top w:val="none" w:sz="0" w:space="0" w:color="auto"/>
            <w:left w:val="none" w:sz="0" w:space="0" w:color="auto"/>
            <w:bottom w:val="none" w:sz="0" w:space="0" w:color="auto"/>
            <w:right w:val="none" w:sz="0" w:space="0" w:color="auto"/>
          </w:divBdr>
        </w:div>
        <w:div w:id="230508664">
          <w:marLeft w:val="274"/>
          <w:marRight w:val="0"/>
          <w:marTop w:val="0"/>
          <w:marBottom w:val="58"/>
          <w:divBdr>
            <w:top w:val="none" w:sz="0" w:space="0" w:color="auto"/>
            <w:left w:val="none" w:sz="0" w:space="0" w:color="auto"/>
            <w:bottom w:val="none" w:sz="0" w:space="0" w:color="auto"/>
            <w:right w:val="none" w:sz="0" w:space="0" w:color="auto"/>
          </w:divBdr>
        </w:div>
        <w:div w:id="1424498291">
          <w:marLeft w:val="274"/>
          <w:marRight w:val="0"/>
          <w:marTop w:val="0"/>
          <w:marBottom w:val="58"/>
          <w:divBdr>
            <w:top w:val="none" w:sz="0" w:space="0" w:color="auto"/>
            <w:left w:val="none" w:sz="0" w:space="0" w:color="auto"/>
            <w:bottom w:val="none" w:sz="0" w:space="0" w:color="auto"/>
            <w:right w:val="none" w:sz="0" w:space="0" w:color="auto"/>
          </w:divBdr>
        </w:div>
        <w:div w:id="2129859828">
          <w:marLeft w:val="274"/>
          <w:marRight w:val="0"/>
          <w:marTop w:val="0"/>
          <w:marBottom w:val="58"/>
          <w:divBdr>
            <w:top w:val="none" w:sz="0" w:space="0" w:color="auto"/>
            <w:left w:val="none" w:sz="0" w:space="0" w:color="auto"/>
            <w:bottom w:val="none" w:sz="0" w:space="0" w:color="auto"/>
            <w:right w:val="none" w:sz="0" w:space="0" w:color="auto"/>
          </w:divBdr>
        </w:div>
      </w:divsChild>
    </w:div>
    <w:div w:id="1676497337">
      <w:bodyDiv w:val="1"/>
      <w:marLeft w:val="0"/>
      <w:marRight w:val="0"/>
      <w:marTop w:val="0"/>
      <w:marBottom w:val="0"/>
      <w:divBdr>
        <w:top w:val="none" w:sz="0" w:space="0" w:color="auto"/>
        <w:left w:val="none" w:sz="0" w:space="0" w:color="auto"/>
        <w:bottom w:val="none" w:sz="0" w:space="0" w:color="auto"/>
        <w:right w:val="none" w:sz="0" w:space="0" w:color="auto"/>
      </w:divBdr>
      <w:divsChild>
        <w:div w:id="695233500">
          <w:marLeft w:val="144"/>
          <w:marRight w:val="0"/>
          <w:marTop w:val="0"/>
          <w:marBottom w:val="0"/>
          <w:divBdr>
            <w:top w:val="none" w:sz="0" w:space="0" w:color="auto"/>
            <w:left w:val="none" w:sz="0" w:space="0" w:color="auto"/>
            <w:bottom w:val="none" w:sz="0" w:space="0" w:color="auto"/>
            <w:right w:val="none" w:sz="0" w:space="0" w:color="auto"/>
          </w:divBdr>
        </w:div>
        <w:div w:id="1369598500">
          <w:marLeft w:val="144"/>
          <w:marRight w:val="0"/>
          <w:marTop w:val="0"/>
          <w:marBottom w:val="0"/>
          <w:divBdr>
            <w:top w:val="none" w:sz="0" w:space="0" w:color="auto"/>
            <w:left w:val="none" w:sz="0" w:space="0" w:color="auto"/>
            <w:bottom w:val="none" w:sz="0" w:space="0" w:color="auto"/>
            <w:right w:val="none" w:sz="0" w:space="0" w:color="auto"/>
          </w:divBdr>
        </w:div>
        <w:div w:id="2121563051">
          <w:marLeft w:val="360"/>
          <w:marRight w:val="0"/>
          <w:marTop w:val="0"/>
          <w:marBottom w:val="65"/>
          <w:divBdr>
            <w:top w:val="none" w:sz="0" w:space="0" w:color="auto"/>
            <w:left w:val="none" w:sz="0" w:space="0" w:color="auto"/>
            <w:bottom w:val="none" w:sz="0" w:space="0" w:color="auto"/>
            <w:right w:val="none" w:sz="0" w:space="0" w:color="auto"/>
          </w:divBdr>
        </w:div>
        <w:div w:id="789937757">
          <w:marLeft w:val="360"/>
          <w:marRight w:val="0"/>
          <w:marTop w:val="0"/>
          <w:marBottom w:val="65"/>
          <w:divBdr>
            <w:top w:val="none" w:sz="0" w:space="0" w:color="auto"/>
            <w:left w:val="none" w:sz="0" w:space="0" w:color="auto"/>
            <w:bottom w:val="none" w:sz="0" w:space="0" w:color="auto"/>
            <w:right w:val="none" w:sz="0" w:space="0" w:color="auto"/>
          </w:divBdr>
        </w:div>
      </w:divsChild>
    </w:div>
    <w:div w:id="1718318556">
      <w:bodyDiv w:val="1"/>
      <w:marLeft w:val="0"/>
      <w:marRight w:val="0"/>
      <w:marTop w:val="0"/>
      <w:marBottom w:val="0"/>
      <w:divBdr>
        <w:top w:val="none" w:sz="0" w:space="0" w:color="auto"/>
        <w:left w:val="none" w:sz="0" w:space="0" w:color="auto"/>
        <w:bottom w:val="none" w:sz="0" w:space="0" w:color="auto"/>
        <w:right w:val="none" w:sz="0" w:space="0" w:color="auto"/>
      </w:divBdr>
      <w:divsChild>
        <w:div w:id="182786730">
          <w:marLeft w:val="547"/>
          <w:marRight w:val="0"/>
          <w:marTop w:val="0"/>
          <w:marBottom w:val="0"/>
          <w:divBdr>
            <w:top w:val="none" w:sz="0" w:space="0" w:color="auto"/>
            <w:left w:val="none" w:sz="0" w:space="0" w:color="auto"/>
            <w:bottom w:val="none" w:sz="0" w:space="0" w:color="auto"/>
            <w:right w:val="none" w:sz="0" w:space="0" w:color="auto"/>
          </w:divBdr>
        </w:div>
        <w:div w:id="1570530001">
          <w:marLeft w:val="547"/>
          <w:marRight w:val="0"/>
          <w:marTop w:val="0"/>
          <w:marBottom w:val="0"/>
          <w:divBdr>
            <w:top w:val="none" w:sz="0" w:space="0" w:color="auto"/>
            <w:left w:val="none" w:sz="0" w:space="0" w:color="auto"/>
            <w:bottom w:val="none" w:sz="0" w:space="0" w:color="auto"/>
            <w:right w:val="none" w:sz="0" w:space="0" w:color="auto"/>
          </w:divBdr>
        </w:div>
        <w:div w:id="928346689">
          <w:marLeft w:val="547"/>
          <w:marRight w:val="0"/>
          <w:marTop w:val="0"/>
          <w:marBottom w:val="0"/>
          <w:divBdr>
            <w:top w:val="none" w:sz="0" w:space="0" w:color="auto"/>
            <w:left w:val="none" w:sz="0" w:space="0" w:color="auto"/>
            <w:bottom w:val="none" w:sz="0" w:space="0" w:color="auto"/>
            <w:right w:val="none" w:sz="0" w:space="0" w:color="auto"/>
          </w:divBdr>
        </w:div>
        <w:div w:id="310063671">
          <w:marLeft w:val="547"/>
          <w:marRight w:val="0"/>
          <w:marTop w:val="0"/>
          <w:marBottom w:val="0"/>
          <w:divBdr>
            <w:top w:val="none" w:sz="0" w:space="0" w:color="auto"/>
            <w:left w:val="none" w:sz="0" w:space="0" w:color="auto"/>
            <w:bottom w:val="none" w:sz="0" w:space="0" w:color="auto"/>
            <w:right w:val="none" w:sz="0" w:space="0" w:color="auto"/>
          </w:divBdr>
        </w:div>
        <w:div w:id="886455616">
          <w:marLeft w:val="547"/>
          <w:marRight w:val="0"/>
          <w:marTop w:val="0"/>
          <w:marBottom w:val="0"/>
          <w:divBdr>
            <w:top w:val="none" w:sz="0" w:space="0" w:color="auto"/>
            <w:left w:val="none" w:sz="0" w:space="0" w:color="auto"/>
            <w:bottom w:val="none" w:sz="0" w:space="0" w:color="auto"/>
            <w:right w:val="none" w:sz="0" w:space="0" w:color="auto"/>
          </w:divBdr>
        </w:div>
        <w:div w:id="925723447">
          <w:marLeft w:val="547"/>
          <w:marRight w:val="0"/>
          <w:marTop w:val="0"/>
          <w:marBottom w:val="0"/>
          <w:divBdr>
            <w:top w:val="none" w:sz="0" w:space="0" w:color="auto"/>
            <w:left w:val="none" w:sz="0" w:space="0" w:color="auto"/>
            <w:bottom w:val="none" w:sz="0" w:space="0" w:color="auto"/>
            <w:right w:val="none" w:sz="0" w:space="0" w:color="auto"/>
          </w:divBdr>
        </w:div>
        <w:div w:id="2005038865">
          <w:marLeft w:val="547"/>
          <w:marRight w:val="0"/>
          <w:marTop w:val="0"/>
          <w:marBottom w:val="0"/>
          <w:divBdr>
            <w:top w:val="none" w:sz="0" w:space="0" w:color="auto"/>
            <w:left w:val="none" w:sz="0" w:space="0" w:color="auto"/>
            <w:bottom w:val="none" w:sz="0" w:space="0" w:color="auto"/>
            <w:right w:val="none" w:sz="0" w:space="0" w:color="auto"/>
          </w:divBdr>
        </w:div>
      </w:divsChild>
    </w:div>
    <w:div w:id="1727413521">
      <w:bodyDiv w:val="1"/>
      <w:marLeft w:val="0"/>
      <w:marRight w:val="0"/>
      <w:marTop w:val="0"/>
      <w:marBottom w:val="0"/>
      <w:divBdr>
        <w:top w:val="none" w:sz="0" w:space="0" w:color="auto"/>
        <w:left w:val="none" w:sz="0" w:space="0" w:color="auto"/>
        <w:bottom w:val="none" w:sz="0" w:space="0" w:color="auto"/>
        <w:right w:val="none" w:sz="0" w:space="0" w:color="auto"/>
      </w:divBdr>
      <w:divsChild>
        <w:div w:id="525221177">
          <w:marLeft w:val="547"/>
          <w:marRight w:val="0"/>
          <w:marTop w:val="0"/>
          <w:marBottom w:val="0"/>
          <w:divBdr>
            <w:top w:val="none" w:sz="0" w:space="0" w:color="auto"/>
            <w:left w:val="none" w:sz="0" w:space="0" w:color="auto"/>
            <w:bottom w:val="none" w:sz="0" w:space="0" w:color="auto"/>
            <w:right w:val="none" w:sz="0" w:space="0" w:color="auto"/>
          </w:divBdr>
        </w:div>
        <w:div w:id="275480239">
          <w:marLeft w:val="547"/>
          <w:marRight w:val="0"/>
          <w:marTop w:val="0"/>
          <w:marBottom w:val="0"/>
          <w:divBdr>
            <w:top w:val="none" w:sz="0" w:space="0" w:color="auto"/>
            <w:left w:val="none" w:sz="0" w:space="0" w:color="auto"/>
            <w:bottom w:val="none" w:sz="0" w:space="0" w:color="auto"/>
            <w:right w:val="none" w:sz="0" w:space="0" w:color="auto"/>
          </w:divBdr>
        </w:div>
        <w:div w:id="1224486488">
          <w:marLeft w:val="547"/>
          <w:marRight w:val="0"/>
          <w:marTop w:val="0"/>
          <w:marBottom w:val="0"/>
          <w:divBdr>
            <w:top w:val="none" w:sz="0" w:space="0" w:color="auto"/>
            <w:left w:val="none" w:sz="0" w:space="0" w:color="auto"/>
            <w:bottom w:val="none" w:sz="0" w:space="0" w:color="auto"/>
            <w:right w:val="none" w:sz="0" w:space="0" w:color="auto"/>
          </w:divBdr>
        </w:div>
        <w:div w:id="137577102">
          <w:marLeft w:val="547"/>
          <w:marRight w:val="0"/>
          <w:marTop w:val="0"/>
          <w:marBottom w:val="0"/>
          <w:divBdr>
            <w:top w:val="none" w:sz="0" w:space="0" w:color="auto"/>
            <w:left w:val="none" w:sz="0" w:space="0" w:color="auto"/>
            <w:bottom w:val="none" w:sz="0" w:space="0" w:color="auto"/>
            <w:right w:val="none" w:sz="0" w:space="0" w:color="auto"/>
          </w:divBdr>
        </w:div>
        <w:div w:id="2067531359">
          <w:marLeft w:val="547"/>
          <w:marRight w:val="0"/>
          <w:marTop w:val="0"/>
          <w:marBottom w:val="0"/>
          <w:divBdr>
            <w:top w:val="none" w:sz="0" w:space="0" w:color="auto"/>
            <w:left w:val="none" w:sz="0" w:space="0" w:color="auto"/>
            <w:bottom w:val="none" w:sz="0" w:space="0" w:color="auto"/>
            <w:right w:val="none" w:sz="0" w:space="0" w:color="auto"/>
          </w:divBdr>
        </w:div>
        <w:div w:id="1184906333">
          <w:marLeft w:val="547"/>
          <w:marRight w:val="0"/>
          <w:marTop w:val="0"/>
          <w:marBottom w:val="0"/>
          <w:divBdr>
            <w:top w:val="none" w:sz="0" w:space="0" w:color="auto"/>
            <w:left w:val="none" w:sz="0" w:space="0" w:color="auto"/>
            <w:bottom w:val="none" w:sz="0" w:space="0" w:color="auto"/>
            <w:right w:val="none" w:sz="0" w:space="0" w:color="auto"/>
          </w:divBdr>
        </w:div>
        <w:div w:id="340206823">
          <w:marLeft w:val="547"/>
          <w:marRight w:val="0"/>
          <w:marTop w:val="0"/>
          <w:marBottom w:val="0"/>
          <w:divBdr>
            <w:top w:val="none" w:sz="0" w:space="0" w:color="auto"/>
            <w:left w:val="none" w:sz="0" w:space="0" w:color="auto"/>
            <w:bottom w:val="none" w:sz="0" w:space="0" w:color="auto"/>
            <w:right w:val="none" w:sz="0" w:space="0" w:color="auto"/>
          </w:divBdr>
        </w:div>
        <w:div w:id="1796286528">
          <w:marLeft w:val="547"/>
          <w:marRight w:val="0"/>
          <w:marTop w:val="0"/>
          <w:marBottom w:val="0"/>
          <w:divBdr>
            <w:top w:val="none" w:sz="0" w:space="0" w:color="auto"/>
            <w:left w:val="none" w:sz="0" w:space="0" w:color="auto"/>
            <w:bottom w:val="none" w:sz="0" w:space="0" w:color="auto"/>
            <w:right w:val="none" w:sz="0" w:space="0" w:color="auto"/>
          </w:divBdr>
        </w:div>
        <w:div w:id="2037391446">
          <w:marLeft w:val="547"/>
          <w:marRight w:val="0"/>
          <w:marTop w:val="0"/>
          <w:marBottom w:val="0"/>
          <w:divBdr>
            <w:top w:val="none" w:sz="0" w:space="0" w:color="auto"/>
            <w:left w:val="none" w:sz="0" w:space="0" w:color="auto"/>
            <w:bottom w:val="none" w:sz="0" w:space="0" w:color="auto"/>
            <w:right w:val="none" w:sz="0" w:space="0" w:color="auto"/>
          </w:divBdr>
        </w:div>
        <w:div w:id="2008246466">
          <w:marLeft w:val="547"/>
          <w:marRight w:val="0"/>
          <w:marTop w:val="0"/>
          <w:marBottom w:val="0"/>
          <w:divBdr>
            <w:top w:val="none" w:sz="0" w:space="0" w:color="auto"/>
            <w:left w:val="none" w:sz="0" w:space="0" w:color="auto"/>
            <w:bottom w:val="none" w:sz="0" w:space="0" w:color="auto"/>
            <w:right w:val="none" w:sz="0" w:space="0" w:color="auto"/>
          </w:divBdr>
        </w:div>
        <w:div w:id="1512378319">
          <w:marLeft w:val="547"/>
          <w:marRight w:val="0"/>
          <w:marTop w:val="0"/>
          <w:marBottom w:val="0"/>
          <w:divBdr>
            <w:top w:val="none" w:sz="0" w:space="0" w:color="auto"/>
            <w:left w:val="none" w:sz="0" w:space="0" w:color="auto"/>
            <w:bottom w:val="none" w:sz="0" w:space="0" w:color="auto"/>
            <w:right w:val="none" w:sz="0" w:space="0" w:color="auto"/>
          </w:divBdr>
        </w:div>
        <w:div w:id="297877055">
          <w:marLeft w:val="547"/>
          <w:marRight w:val="0"/>
          <w:marTop w:val="0"/>
          <w:marBottom w:val="0"/>
          <w:divBdr>
            <w:top w:val="none" w:sz="0" w:space="0" w:color="auto"/>
            <w:left w:val="none" w:sz="0" w:space="0" w:color="auto"/>
            <w:bottom w:val="none" w:sz="0" w:space="0" w:color="auto"/>
            <w:right w:val="none" w:sz="0" w:space="0" w:color="auto"/>
          </w:divBdr>
        </w:div>
        <w:div w:id="400913385">
          <w:marLeft w:val="547"/>
          <w:marRight w:val="0"/>
          <w:marTop w:val="0"/>
          <w:marBottom w:val="0"/>
          <w:divBdr>
            <w:top w:val="none" w:sz="0" w:space="0" w:color="auto"/>
            <w:left w:val="none" w:sz="0" w:space="0" w:color="auto"/>
            <w:bottom w:val="none" w:sz="0" w:space="0" w:color="auto"/>
            <w:right w:val="none" w:sz="0" w:space="0" w:color="auto"/>
          </w:divBdr>
        </w:div>
      </w:divsChild>
    </w:div>
    <w:div w:id="1769545246">
      <w:bodyDiv w:val="1"/>
      <w:marLeft w:val="0"/>
      <w:marRight w:val="0"/>
      <w:marTop w:val="0"/>
      <w:marBottom w:val="0"/>
      <w:divBdr>
        <w:top w:val="none" w:sz="0" w:space="0" w:color="auto"/>
        <w:left w:val="none" w:sz="0" w:space="0" w:color="auto"/>
        <w:bottom w:val="none" w:sz="0" w:space="0" w:color="auto"/>
        <w:right w:val="none" w:sz="0" w:space="0" w:color="auto"/>
      </w:divBdr>
      <w:divsChild>
        <w:div w:id="41566142">
          <w:marLeft w:val="187"/>
          <w:marRight w:val="0"/>
          <w:marTop w:val="0"/>
          <w:marBottom w:val="65"/>
          <w:divBdr>
            <w:top w:val="none" w:sz="0" w:space="0" w:color="auto"/>
            <w:left w:val="none" w:sz="0" w:space="0" w:color="auto"/>
            <w:bottom w:val="none" w:sz="0" w:space="0" w:color="auto"/>
            <w:right w:val="none" w:sz="0" w:space="0" w:color="auto"/>
          </w:divBdr>
        </w:div>
      </w:divsChild>
    </w:div>
    <w:div w:id="1783184971">
      <w:bodyDiv w:val="1"/>
      <w:marLeft w:val="0"/>
      <w:marRight w:val="0"/>
      <w:marTop w:val="0"/>
      <w:marBottom w:val="0"/>
      <w:divBdr>
        <w:top w:val="none" w:sz="0" w:space="0" w:color="auto"/>
        <w:left w:val="none" w:sz="0" w:space="0" w:color="auto"/>
        <w:bottom w:val="none" w:sz="0" w:space="0" w:color="auto"/>
        <w:right w:val="none" w:sz="0" w:space="0" w:color="auto"/>
      </w:divBdr>
      <w:divsChild>
        <w:div w:id="666396571">
          <w:marLeft w:val="187"/>
          <w:marRight w:val="0"/>
          <w:marTop w:val="0"/>
          <w:marBottom w:val="58"/>
          <w:divBdr>
            <w:top w:val="none" w:sz="0" w:space="0" w:color="auto"/>
            <w:left w:val="none" w:sz="0" w:space="0" w:color="auto"/>
            <w:bottom w:val="none" w:sz="0" w:space="0" w:color="auto"/>
            <w:right w:val="none" w:sz="0" w:space="0" w:color="auto"/>
          </w:divBdr>
        </w:div>
        <w:div w:id="730277626">
          <w:marLeft w:val="187"/>
          <w:marRight w:val="0"/>
          <w:marTop w:val="0"/>
          <w:marBottom w:val="58"/>
          <w:divBdr>
            <w:top w:val="none" w:sz="0" w:space="0" w:color="auto"/>
            <w:left w:val="none" w:sz="0" w:space="0" w:color="auto"/>
            <w:bottom w:val="none" w:sz="0" w:space="0" w:color="auto"/>
            <w:right w:val="none" w:sz="0" w:space="0" w:color="auto"/>
          </w:divBdr>
        </w:div>
        <w:div w:id="372653506">
          <w:marLeft w:val="187"/>
          <w:marRight w:val="0"/>
          <w:marTop w:val="0"/>
          <w:marBottom w:val="58"/>
          <w:divBdr>
            <w:top w:val="none" w:sz="0" w:space="0" w:color="auto"/>
            <w:left w:val="none" w:sz="0" w:space="0" w:color="auto"/>
            <w:bottom w:val="none" w:sz="0" w:space="0" w:color="auto"/>
            <w:right w:val="none" w:sz="0" w:space="0" w:color="auto"/>
          </w:divBdr>
        </w:div>
        <w:div w:id="632371519">
          <w:marLeft w:val="187"/>
          <w:marRight w:val="0"/>
          <w:marTop w:val="0"/>
          <w:marBottom w:val="58"/>
          <w:divBdr>
            <w:top w:val="none" w:sz="0" w:space="0" w:color="auto"/>
            <w:left w:val="none" w:sz="0" w:space="0" w:color="auto"/>
            <w:bottom w:val="none" w:sz="0" w:space="0" w:color="auto"/>
            <w:right w:val="none" w:sz="0" w:space="0" w:color="auto"/>
          </w:divBdr>
        </w:div>
        <w:div w:id="1102601910">
          <w:marLeft w:val="187"/>
          <w:marRight w:val="0"/>
          <w:marTop w:val="0"/>
          <w:marBottom w:val="58"/>
          <w:divBdr>
            <w:top w:val="none" w:sz="0" w:space="0" w:color="auto"/>
            <w:left w:val="none" w:sz="0" w:space="0" w:color="auto"/>
            <w:bottom w:val="none" w:sz="0" w:space="0" w:color="auto"/>
            <w:right w:val="none" w:sz="0" w:space="0" w:color="auto"/>
          </w:divBdr>
        </w:div>
        <w:div w:id="648748697">
          <w:marLeft w:val="187"/>
          <w:marRight w:val="0"/>
          <w:marTop w:val="0"/>
          <w:marBottom w:val="58"/>
          <w:divBdr>
            <w:top w:val="none" w:sz="0" w:space="0" w:color="auto"/>
            <w:left w:val="none" w:sz="0" w:space="0" w:color="auto"/>
            <w:bottom w:val="none" w:sz="0" w:space="0" w:color="auto"/>
            <w:right w:val="none" w:sz="0" w:space="0" w:color="auto"/>
          </w:divBdr>
        </w:div>
        <w:div w:id="512038109">
          <w:marLeft w:val="187"/>
          <w:marRight w:val="0"/>
          <w:marTop w:val="0"/>
          <w:marBottom w:val="58"/>
          <w:divBdr>
            <w:top w:val="none" w:sz="0" w:space="0" w:color="auto"/>
            <w:left w:val="none" w:sz="0" w:space="0" w:color="auto"/>
            <w:bottom w:val="none" w:sz="0" w:space="0" w:color="auto"/>
            <w:right w:val="none" w:sz="0" w:space="0" w:color="auto"/>
          </w:divBdr>
        </w:div>
        <w:div w:id="1493832424">
          <w:marLeft w:val="187"/>
          <w:marRight w:val="0"/>
          <w:marTop w:val="0"/>
          <w:marBottom w:val="58"/>
          <w:divBdr>
            <w:top w:val="none" w:sz="0" w:space="0" w:color="auto"/>
            <w:left w:val="none" w:sz="0" w:space="0" w:color="auto"/>
            <w:bottom w:val="none" w:sz="0" w:space="0" w:color="auto"/>
            <w:right w:val="none" w:sz="0" w:space="0" w:color="auto"/>
          </w:divBdr>
        </w:div>
      </w:divsChild>
    </w:div>
    <w:div w:id="1866165890">
      <w:bodyDiv w:val="1"/>
      <w:marLeft w:val="0"/>
      <w:marRight w:val="0"/>
      <w:marTop w:val="0"/>
      <w:marBottom w:val="0"/>
      <w:divBdr>
        <w:top w:val="none" w:sz="0" w:space="0" w:color="auto"/>
        <w:left w:val="none" w:sz="0" w:space="0" w:color="auto"/>
        <w:bottom w:val="none" w:sz="0" w:space="0" w:color="auto"/>
        <w:right w:val="none" w:sz="0" w:space="0" w:color="auto"/>
      </w:divBdr>
      <w:divsChild>
        <w:div w:id="359748084">
          <w:marLeft w:val="187"/>
          <w:marRight w:val="0"/>
          <w:marTop w:val="0"/>
          <w:marBottom w:val="65"/>
          <w:divBdr>
            <w:top w:val="none" w:sz="0" w:space="0" w:color="auto"/>
            <w:left w:val="none" w:sz="0" w:space="0" w:color="auto"/>
            <w:bottom w:val="none" w:sz="0" w:space="0" w:color="auto"/>
            <w:right w:val="none" w:sz="0" w:space="0" w:color="auto"/>
          </w:divBdr>
        </w:div>
        <w:div w:id="1199440243">
          <w:marLeft w:val="187"/>
          <w:marRight w:val="0"/>
          <w:marTop w:val="0"/>
          <w:marBottom w:val="65"/>
          <w:divBdr>
            <w:top w:val="none" w:sz="0" w:space="0" w:color="auto"/>
            <w:left w:val="none" w:sz="0" w:space="0" w:color="auto"/>
            <w:bottom w:val="none" w:sz="0" w:space="0" w:color="auto"/>
            <w:right w:val="none" w:sz="0" w:space="0" w:color="auto"/>
          </w:divBdr>
        </w:div>
        <w:div w:id="264073877">
          <w:marLeft w:val="187"/>
          <w:marRight w:val="0"/>
          <w:marTop w:val="0"/>
          <w:marBottom w:val="65"/>
          <w:divBdr>
            <w:top w:val="none" w:sz="0" w:space="0" w:color="auto"/>
            <w:left w:val="none" w:sz="0" w:space="0" w:color="auto"/>
            <w:bottom w:val="none" w:sz="0" w:space="0" w:color="auto"/>
            <w:right w:val="none" w:sz="0" w:space="0" w:color="auto"/>
          </w:divBdr>
        </w:div>
        <w:div w:id="936250295">
          <w:marLeft w:val="187"/>
          <w:marRight w:val="0"/>
          <w:marTop w:val="0"/>
          <w:marBottom w:val="65"/>
          <w:divBdr>
            <w:top w:val="none" w:sz="0" w:space="0" w:color="auto"/>
            <w:left w:val="none" w:sz="0" w:space="0" w:color="auto"/>
            <w:bottom w:val="none" w:sz="0" w:space="0" w:color="auto"/>
            <w:right w:val="none" w:sz="0" w:space="0" w:color="auto"/>
          </w:divBdr>
        </w:div>
      </w:divsChild>
    </w:div>
    <w:div w:id="1875077810">
      <w:bodyDiv w:val="1"/>
      <w:marLeft w:val="0"/>
      <w:marRight w:val="0"/>
      <w:marTop w:val="0"/>
      <w:marBottom w:val="0"/>
      <w:divBdr>
        <w:top w:val="none" w:sz="0" w:space="0" w:color="auto"/>
        <w:left w:val="none" w:sz="0" w:space="0" w:color="auto"/>
        <w:bottom w:val="none" w:sz="0" w:space="0" w:color="auto"/>
        <w:right w:val="none" w:sz="0" w:space="0" w:color="auto"/>
      </w:divBdr>
      <w:divsChild>
        <w:div w:id="2078433440">
          <w:marLeft w:val="144"/>
          <w:marRight w:val="0"/>
          <w:marTop w:val="0"/>
          <w:marBottom w:val="0"/>
          <w:divBdr>
            <w:top w:val="none" w:sz="0" w:space="0" w:color="auto"/>
            <w:left w:val="none" w:sz="0" w:space="0" w:color="auto"/>
            <w:bottom w:val="none" w:sz="0" w:space="0" w:color="auto"/>
            <w:right w:val="none" w:sz="0" w:space="0" w:color="auto"/>
          </w:divBdr>
        </w:div>
      </w:divsChild>
    </w:div>
    <w:div w:id="1959144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52.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53.png"/><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image" Target="media/image143.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7.png"/><Relationship Id="rId129" Type="http://schemas.openxmlformats.org/officeDocument/2006/relationships/image" Target="media/image122.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40" Type="http://schemas.openxmlformats.org/officeDocument/2006/relationships/image" Target="media/image133.png"/><Relationship Id="rId145" Type="http://schemas.openxmlformats.org/officeDocument/2006/relationships/image" Target="media/image138.png"/><Relationship Id="rId161" Type="http://schemas.openxmlformats.org/officeDocument/2006/relationships/image" Target="media/image154.png"/><Relationship Id="rId16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image" Target="media/image123.png"/><Relationship Id="rId135" Type="http://schemas.openxmlformats.org/officeDocument/2006/relationships/image" Target="media/image128.png"/><Relationship Id="rId151" Type="http://schemas.openxmlformats.org/officeDocument/2006/relationships/image" Target="media/image144.png"/><Relationship Id="rId156" Type="http://schemas.openxmlformats.org/officeDocument/2006/relationships/image" Target="media/image149.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image" Target="media/image113.png"/><Relationship Id="rId125" Type="http://schemas.openxmlformats.org/officeDocument/2006/relationships/image" Target="media/image118.png"/><Relationship Id="rId141" Type="http://schemas.openxmlformats.org/officeDocument/2006/relationships/image" Target="media/image134.png"/><Relationship Id="rId146" Type="http://schemas.openxmlformats.org/officeDocument/2006/relationships/image" Target="media/image139.png"/><Relationship Id="rId16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162" Type="http://schemas.openxmlformats.org/officeDocument/2006/relationships/hyperlink" Target="https://jurinfo.jep.gov.co/normograma/compilacion/docs/acuerdo_paz_acuerdopaz_final.htm" TargetMode="Externa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image" Target="media/image124.png"/><Relationship Id="rId136" Type="http://schemas.openxmlformats.org/officeDocument/2006/relationships/image" Target="media/image129.png"/><Relationship Id="rId157" Type="http://schemas.openxmlformats.org/officeDocument/2006/relationships/image" Target="media/image150.png"/><Relationship Id="rId61" Type="http://schemas.openxmlformats.org/officeDocument/2006/relationships/image" Target="media/image54.png"/><Relationship Id="rId82" Type="http://schemas.openxmlformats.org/officeDocument/2006/relationships/image" Target="media/image75.png"/><Relationship Id="rId152" Type="http://schemas.openxmlformats.org/officeDocument/2006/relationships/image" Target="media/image14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image" Target="media/image146.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image" Target="media/image147.png"/><Relationship Id="rId16" Type="http://schemas.openxmlformats.org/officeDocument/2006/relationships/image" Target="media/image9.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footer" Target="footer1.xml"/><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image" Target="media/image148.png"/></Relationships>
</file>

<file path=word/_rels/footer1.xml.rels><?xml version="1.0" encoding="UTF-8" standalone="yes"?>
<Relationships xmlns="http://schemas.openxmlformats.org/package/2006/relationships"><Relationship Id="rId1" Type="http://schemas.openxmlformats.org/officeDocument/2006/relationships/image" Target="media/image15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0D75E-7329-4CB5-B0CD-817D05B26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6857</Words>
  <Characters>92718</Characters>
  <Application>Microsoft Office Word</Application>
  <DocSecurity>0</DocSecurity>
  <Lines>772</Lines>
  <Paragraphs>2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9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dc:creator>
  <cp:keywords/>
  <dc:description/>
  <cp:lastModifiedBy>Carolina Escamilla Pacheco</cp:lastModifiedBy>
  <cp:revision>2</cp:revision>
  <dcterms:created xsi:type="dcterms:W3CDTF">2021-09-15T19:40:00Z</dcterms:created>
  <dcterms:modified xsi:type="dcterms:W3CDTF">2021-09-15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7cc045-0937-31af-983e-2c2267a5690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